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3E1B7544" w:rsidR="00FC0D59" w:rsidRPr="007116FA" w:rsidRDefault="0047219A">
      <w:pPr>
        <w:spacing w:line="480" w:lineRule="auto"/>
        <w:rPr>
          <w:b/>
        </w:rPr>
      </w:pPr>
      <w:bookmarkStart w:id="0" w:name="_GoBack"/>
      <w:bookmarkEnd w:id="0"/>
      <w:r w:rsidRPr="007116FA">
        <w:rPr>
          <w:b/>
        </w:rPr>
        <w:t xml:space="preserve">Device-based 24-hour movement behaviours </w:t>
      </w:r>
      <w:r w:rsidR="008E3DB0" w:rsidRPr="007116FA">
        <w:rPr>
          <w:b/>
        </w:rPr>
        <w:t xml:space="preserve">in </w:t>
      </w:r>
      <w:r w:rsidR="00137CA9" w:rsidRPr="007116FA">
        <w:rPr>
          <w:b/>
        </w:rPr>
        <w:t xml:space="preserve">adult </w:t>
      </w:r>
      <w:r w:rsidR="008E3DB0" w:rsidRPr="007116FA">
        <w:rPr>
          <w:b/>
        </w:rPr>
        <w:t xml:space="preserve">phase III cardiac rehabilitation service-users during the COVID-19 pandemic: </w:t>
      </w:r>
      <w:r w:rsidR="00137CA9" w:rsidRPr="007116FA">
        <w:rPr>
          <w:b/>
        </w:rPr>
        <w:t xml:space="preserve">a </w:t>
      </w:r>
      <w:r w:rsidR="008E3DB0" w:rsidRPr="007116FA">
        <w:rPr>
          <w:b/>
        </w:rPr>
        <w:t>mixed</w:t>
      </w:r>
      <w:r w:rsidR="00137CA9" w:rsidRPr="007116FA">
        <w:rPr>
          <w:b/>
        </w:rPr>
        <w:t>-</w:t>
      </w:r>
      <w:r w:rsidR="008E3DB0" w:rsidRPr="007116FA">
        <w:rPr>
          <w:b/>
        </w:rPr>
        <w:t>methods prospective observational study</w:t>
      </w:r>
    </w:p>
    <w:p w14:paraId="00000002" w14:textId="77777777" w:rsidR="00FC0D59" w:rsidRPr="007116FA" w:rsidRDefault="00FC0D59">
      <w:pPr>
        <w:spacing w:line="480" w:lineRule="auto"/>
        <w:jc w:val="center"/>
        <w:rPr>
          <w:b/>
        </w:rPr>
      </w:pPr>
    </w:p>
    <w:p w14:paraId="00000003" w14:textId="2D29CA13" w:rsidR="00FC0D59" w:rsidRPr="007116FA" w:rsidRDefault="008E3DB0">
      <w:pPr>
        <w:spacing w:line="480" w:lineRule="auto"/>
      </w:pPr>
      <w:r w:rsidRPr="007116FA">
        <w:t>AUTHORS: S. J. Meredith</w:t>
      </w:r>
      <w:r w:rsidRPr="007116FA">
        <w:rPr>
          <w:vertAlign w:val="superscript"/>
        </w:rPr>
        <w:t>1</w:t>
      </w:r>
      <w:r w:rsidRPr="007116FA">
        <w:t>, A. I. Shepherd</w:t>
      </w:r>
      <w:r w:rsidRPr="007116FA">
        <w:rPr>
          <w:vertAlign w:val="superscript"/>
        </w:rPr>
        <w:t>2</w:t>
      </w:r>
      <w:r w:rsidRPr="007116FA">
        <w:t>, Z. L. Saynor</w:t>
      </w:r>
      <w:r w:rsidRPr="007116FA">
        <w:rPr>
          <w:vertAlign w:val="superscript"/>
        </w:rPr>
        <w:t>2</w:t>
      </w:r>
      <w:r w:rsidRPr="007116FA">
        <w:t>, A. Scott</w:t>
      </w:r>
      <w:r w:rsidRPr="007116FA">
        <w:rPr>
          <w:vertAlign w:val="superscript"/>
        </w:rPr>
        <w:t>2</w:t>
      </w:r>
      <w:r w:rsidRPr="007116FA">
        <w:t>, P. Gorczynski</w:t>
      </w:r>
      <w:r w:rsidR="00C06B0C" w:rsidRPr="007116FA">
        <w:rPr>
          <w:vertAlign w:val="superscript"/>
        </w:rPr>
        <w:t>3</w:t>
      </w:r>
      <w:r w:rsidRPr="007116FA">
        <w:t>, M. Perrisiou</w:t>
      </w:r>
      <w:r w:rsidRPr="007116FA">
        <w:rPr>
          <w:vertAlign w:val="superscript"/>
        </w:rPr>
        <w:t>2</w:t>
      </w:r>
      <w:r w:rsidRPr="007116FA">
        <w:t>, M. Horne</w:t>
      </w:r>
      <w:r w:rsidR="00C06B0C" w:rsidRPr="007116FA">
        <w:rPr>
          <w:vertAlign w:val="superscript"/>
        </w:rPr>
        <w:t>4</w:t>
      </w:r>
      <w:r w:rsidRPr="007116FA">
        <w:t xml:space="preserve"> M. A. McNarry</w:t>
      </w:r>
      <w:r w:rsidR="00A35E71" w:rsidRPr="007116FA">
        <w:rPr>
          <w:vertAlign w:val="superscript"/>
        </w:rPr>
        <w:t>5</w:t>
      </w:r>
      <w:r w:rsidRPr="007116FA">
        <w:t>, K. A. Mackintosh</w:t>
      </w:r>
      <w:r w:rsidR="00C06B0C" w:rsidRPr="007116FA">
        <w:rPr>
          <w:vertAlign w:val="superscript"/>
        </w:rPr>
        <w:t>5</w:t>
      </w:r>
      <w:r w:rsidRPr="007116FA">
        <w:t>, and C. S. G. Witcher</w:t>
      </w:r>
      <w:r w:rsidRPr="007116FA">
        <w:rPr>
          <w:vertAlign w:val="superscript"/>
        </w:rPr>
        <w:t>2</w:t>
      </w:r>
      <w:r w:rsidRPr="007116FA">
        <w:t>.</w:t>
      </w:r>
    </w:p>
    <w:p w14:paraId="00000004" w14:textId="77777777" w:rsidR="00FC0D59" w:rsidRPr="007116FA" w:rsidRDefault="008E3DB0">
      <w:pPr>
        <w:spacing w:line="480" w:lineRule="auto"/>
      </w:pPr>
      <w:r w:rsidRPr="007116FA">
        <w:t xml:space="preserve"> </w:t>
      </w:r>
    </w:p>
    <w:p w14:paraId="00000005" w14:textId="77777777" w:rsidR="00FC0D59" w:rsidRPr="007116FA" w:rsidRDefault="008E3DB0">
      <w:pPr>
        <w:spacing w:line="480" w:lineRule="auto"/>
      </w:pPr>
      <w:r w:rsidRPr="007116FA">
        <w:t>AFFILIATIONS</w:t>
      </w:r>
    </w:p>
    <w:p w14:paraId="00000006" w14:textId="77777777" w:rsidR="00FC0D59" w:rsidRPr="007116FA" w:rsidRDefault="008E3DB0">
      <w:pPr>
        <w:spacing w:line="360" w:lineRule="auto"/>
        <w:rPr>
          <w:color w:val="000000"/>
        </w:rPr>
      </w:pPr>
      <w:r w:rsidRPr="007116FA">
        <w:rPr>
          <w:color w:val="000000"/>
          <w:vertAlign w:val="superscript"/>
        </w:rPr>
        <w:t>1</w:t>
      </w:r>
      <w:r w:rsidRPr="007116FA">
        <w:rPr>
          <w:color w:val="000000"/>
        </w:rPr>
        <w:t>Academic Geriatric Medicine and National Institute of Health Research Collaboration for Leadership in Health Research and Care Wessex, University of Southampton, Southampton, UK</w:t>
      </w:r>
    </w:p>
    <w:p w14:paraId="00000007" w14:textId="308C3AD7" w:rsidR="00FC0D59" w:rsidRPr="007116FA" w:rsidRDefault="008E3DB0">
      <w:pPr>
        <w:spacing w:line="480" w:lineRule="auto"/>
        <w:rPr>
          <w:color w:val="000000"/>
        </w:rPr>
      </w:pPr>
      <w:r w:rsidRPr="007116FA">
        <w:rPr>
          <w:color w:val="000000"/>
          <w:vertAlign w:val="superscript"/>
        </w:rPr>
        <w:t>2</w:t>
      </w:r>
      <w:r w:rsidR="008E261E" w:rsidRPr="007116FA">
        <w:t xml:space="preserve">Physical Activity, Health and Rehabilitation Thematic Research Group, </w:t>
      </w:r>
      <w:r w:rsidR="00041582" w:rsidRPr="007116FA">
        <w:t>S</w:t>
      </w:r>
      <w:r w:rsidRPr="007116FA">
        <w:rPr>
          <w:color w:val="000000"/>
        </w:rPr>
        <w:t>chool of Sport, Health and Exercise Science, University of Portsmouth, Portsmouth, UK</w:t>
      </w:r>
    </w:p>
    <w:p w14:paraId="65A6E914" w14:textId="4CE98DF6" w:rsidR="00C06B0C" w:rsidRPr="007116FA" w:rsidRDefault="00C06B0C" w:rsidP="00C06B0C">
      <w:pPr>
        <w:pBdr>
          <w:top w:val="nil"/>
          <w:left w:val="nil"/>
          <w:bottom w:val="nil"/>
          <w:right w:val="nil"/>
          <w:between w:val="nil"/>
        </w:pBdr>
        <w:rPr>
          <w:color w:val="000000"/>
        </w:rPr>
      </w:pPr>
      <w:r w:rsidRPr="007116FA">
        <w:rPr>
          <w:color w:val="000000"/>
          <w:vertAlign w:val="superscript"/>
        </w:rPr>
        <w:t>3</w:t>
      </w:r>
      <w:r w:rsidRPr="007116FA">
        <w:rPr>
          <w:color w:val="000000"/>
        </w:rPr>
        <w:t>School of Human Sciences, University of Greenwich, London, UK</w:t>
      </w:r>
    </w:p>
    <w:p w14:paraId="36F7E352" w14:textId="77777777" w:rsidR="00C06B0C" w:rsidRPr="007116FA" w:rsidRDefault="00C06B0C" w:rsidP="00C06B0C">
      <w:pPr>
        <w:pBdr>
          <w:top w:val="nil"/>
          <w:left w:val="nil"/>
          <w:bottom w:val="nil"/>
          <w:right w:val="nil"/>
          <w:between w:val="nil"/>
        </w:pBdr>
        <w:rPr>
          <w:color w:val="000000"/>
        </w:rPr>
      </w:pPr>
    </w:p>
    <w:p w14:paraId="00000008" w14:textId="67623FDF" w:rsidR="00FC0D59" w:rsidRPr="007116FA" w:rsidRDefault="00C06B0C">
      <w:pPr>
        <w:spacing w:line="480" w:lineRule="auto"/>
      </w:pPr>
      <w:r w:rsidRPr="007116FA">
        <w:rPr>
          <w:color w:val="000000"/>
          <w:vertAlign w:val="superscript"/>
        </w:rPr>
        <w:t>4</w:t>
      </w:r>
      <w:r w:rsidR="008E3DB0" w:rsidRPr="007116FA">
        <w:rPr>
          <w:rFonts w:ascii="Open Sans" w:eastAsia="Open Sans" w:hAnsi="Open Sans" w:cs="Open Sans"/>
          <w:b/>
          <w:color w:val="8B8B8B"/>
          <w:sz w:val="18"/>
          <w:szCs w:val="18"/>
        </w:rPr>
        <w:t xml:space="preserve"> </w:t>
      </w:r>
      <w:r w:rsidR="008E3DB0" w:rsidRPr="007116FA">
        <w:t>School of Healthcare, Faculty of Medicine and Health, University of Leeds, Leeds, UK</w:t>
      </w:r>
    </w:p>
    <w:p w14:paraId="00000009" w14:textId="03C34B4A" w:rsidR="00FC0D59" w:rsidRPr="007116FA" w:rsidRDefault="00C06B0C">
      <w:pPr>
        <w:spacing w:line="480" w:lineRule="auto"/>
        <w:rPr>
          <w:color w:val="000000"/>
        </w:rPr>
      </w:pPr>
      <w:r w:rsidRPr="007116FA">
        <w:rPr>
          <w:color w:val="000000"/>
          <w:vertAlign w:val="superscript"/>
        </w:rPr>
        <w:t>5</w:t>
      </w:r>
      <w:r w:rsidR="008E3DB0" w:rsidRPr="007116FA">
        <w:rPr>
          <w:color w:val="000000"/>
        </w:rPr>
        <w:t>Applied Sports, Technology, Exercise and Medicine (A-STEM) Research Centre, Department of Sport and Exercise Sciences, Swansea University, Swansea, UK</w:t>
      </w:r>
    </w:p>
    <w:p w14:paraId="0000000B" w14:textId="77777777" w:rsidR="00FC0D59" w:rsidRPr="007116FA" w:rsidRDefault="00FC0D59">
      <w:pPr>
        <w:spacing w:line="480" w:lineRule="auto"/>
        <w:rPr>
          <w:color w:val="000000"/>
        </w:rPr>
      </w:pPr>
    </w:p>
    <w:p w14:paraId="0000000C" w14:textId="77777777" w:rsidR="00FC0D59" w:rsidRPr="007116FA" w:rsidRDefault="008E3DB0">
      <w:pPr>
        <w:spacing w:line="480" w:lineRule="auto"/>
        <w:rPr>
          <w:color w:val="000000"/>
        </w:rPr>
      </w:pPr>
      <w:r w:rsidRPr="007116FA">
        <w:rPr>
          <w:color w:val="000000"/>
        </w:rPr>
        <w:t>CORRESPONDING AUTHOR</w:t>
      </w:r>
    </w:p>
    <w:p w14:paraId="0000000D" w14:textId="77777777" w:rsidR="00FC0D59" w:rsidRPr="007116FA" w:rsidRDefault="008E3DB0">
      <w:pPr>
        <w:spacing w:line="480" w:lineRule="auto"/>
        <w:rPr>
          <w:color w:val="000000"/>
        </w:rPr>
      </w:pPr>
      <w:r w:rsidRPr="007116FA">
        <w:rPr>
          <w:color w:val="000000"/>
        </w:rPr>
        <w:t xml:space="preserve">Dr Samantha Jane Meredith, University of Southampton, Academic Geriatric Medicine, University Hospital Southampton NHS Foundation Trust, Tremona Rd, Southampton, UK. SO16 6YD. </w:t>
      </w:r>
      <w:hyperlink r:id="rId9">
        <w:r w:rsidRPr="007116FA">
          <w:rPr>
            <w:color w:val="0563C1"/>
            <w:u w:val="single"/>
          </w:rPr>
          <w:t>s.j.meredith@soton.ac.uk</w:t>
        </w:r>
      </w:hyperlink>
      <w:r w:rsidRPr="007116FA">
        <w:rPr>
          <w:color w:val="000000"/>
        </w:rPr>
        <w:t xml:space="preserve"> </w:t>
      </w:r>
    </w:p>
    <w:p w14:paraId="0000000E" w14:textId="77777777" w:rsidR="00FC0D59" w:rsidRPr="007116FA" w:rsidRDefault="00FC0D59">
      <w:pPr>
        <w:spacing w:line="480" w:lineRule="auto"/>
        <w:rPr>
          <w:color w:val="000000"/>
        </w:rPr>
      </w:pPr>
    </w:p>
    <w:p w14:paraId="0000000F" w14:textId="16C86B51" w:rsidR="00FC0D59" w:rsidRPr="007116FA" w:rsidRDefault="003205C7">
      <w:pPr>
        <w:spacing w:line="480" w:lineRule="auto"/>
        <w:rPr>
          <w:color w:val="000000"/>
        </w:rPr>
      </w:pPr>
      <w:sdt>
        <w:sdtPr>
          <w:tag w:val="goog_rdk_7"/>
          <w:id w:val="-2143484603"/>
          <w:showingPlcHdr/>
        </w:sdtPr>
        <w:sdtEndPr/>
        <w:sdtContent>
          <w:r w:rsidR="00AE6DCF" w:rsidRPr="007116FA">
            <w:t xml:space="preserve">     </w:t>
          </w:r>
        </w:sdtContent>
      </w:sdt>
      <w:r w:rsidR="008E3DB0" w:rsidRPr="007116FA">
        <w:rPr>
          <w:color w:val="000000"/>
        </w:rPr>
        <w:t xml:space="preserve">Word count: </w:t>
      </w:r>
      <w:r w:rsidR="006812C1" w:rsidRPr="007116FA">
        <w:rPr>
          <w:color w:val="000000"/>
        </w:rPr>
        <w:t>5</w:t>
      </w:r>
      <w:r w:rsidR="00685977" w:rsidRPr="007116FA">
        <w:rPr>
          <w:color w:val="000000"/>
        </w:rPr>
        <w:t>703</w:t>
      </w:r>
    </w:p>
    <w:p w14:paraId="00000010" w14:textId="77777777" w:rsidR="00FC0D59" w:rsidRPr="007116FA" w:rsidRDefault="00FC0D59">
      <w:pPr>
        <w:spacing w:line="360" w:lineRule="auto"/>
        <w:rPr>
          <w:color w:val="000000"/>
        </w:rPr>
      </w:pPr>
    </w:p>
    <w:p w14:paraId="00000011" w14:textId="77777777" w:rsidR="00FC0D59" w:rsidRPr="007116FA" w:rsidRDefault="00FC0D59">
      <w:pPr>
        <w:spacing w:line="360" w:lineRule="auto"/>
        <w:rPr>
          <w:color w:val="000000"/>
        </w:rPr>
      </w:pPr>
    </w:p>
    <w:p w14:paraId="00000012" w14:textId="77777777" w:rsidR="00FC0D59" w:rsidRPr="007116FA" w:rsidRDefault="00FC0D59">
      <w:pPr>
        <w:spacing w:line="360" w:lineRule="auto"/>
        <w:rPr>
          <w:color w:val="000000"/>
        </w:rPr>
      </w:pPr>
    </w:p>
    <w:p w14:paraId="60BA5CBE" w14:textId="30F15F5F" w:rsidR="0077097C" w:rsidRPr="007116FA" w:rsidRDefault="008E3DB0" w:rsidP="00F06B43">
      <w:pPr>
        <w:spacing w:line="480" w:lineRule="auto"/>
        <w:jc w:val="center"/>
        <w:rPr>
          <w:b/>
        </w:rPr>
      </w:pPr>
      <w:r w:rsidRPr="007116FA">
        <w:rPr>
          <w:b/>
        </w:rPr>
        <w:t>Abstract</w:t>
      </w:r>
    </w:p>
    <w:p w14:paraId="5426A4F7" w14:textId="29234CB7" w:rsidR="00F06B43" w:rsidRPr="007116FA" w:rsidRDefault="00F06B43" w:rsidP="00F06B43">
      <w:pPr>
        <w:spacing w:line="480" w:lineRule="auto"/>
        <w:rPr>
          <w:color w:val="242424"/>
          <w:shd w:val="clear" w:color="auto" w:fill="FFFFFF"/>
        </w:rPr>
      </w:pPr>
      <w:r w:rsidRPr="007116FA">
        <w:rPr>
          <w:b/>
          <w:bCs/>
          <w:color w:val="242424"/>
          <w:shd w:val="clear" w:color="auto" w:fill="FFFFFF"/>
        </w:rPr>
        <w:t>Purpose</w:t>
      </w:r>
      <w:r w:rsidRPr="007116FA">
        <w:rPr>
          <w:color w:val="242424"/>
        </w:rPr>
        <w:br/>
      </w:r>
      <w:r w:rsidRPr="007116FA">
        <w:rPr>
          <w:color w:val="242424"/>
          <w:shd w:val="clear" w:color="auto" w:fill="FFFFFF"/>
        </w:rPr>
        <w:t>To examine changes in device-based 24-hour movement behaviours (MB), and facilitators and barriers to physical activity (PA) and exercise, during remotely-delivered cardiac rehabilitation (RDCR).</w:t>
      </w:r>
      <w:r w:rsidRPr="007116FA">
        <w:rPr>
          <w:color w:val="242424"/>
        </w:rPr>
        <w:br/>
      </w:r>
      <w:r w:rsidRPr="007116FA">
        <w:rPr>
          <w:b/>
          <w:bCs/>
          <w:color w:val="242424"/>
          <w:shd w:val="clear" w:color="auto" w:fill="FFFFFF"/>
        </w:rPr>
        <w:t>Materials and methods</w:t>
      </w:r>
      <w:r w:rsidRPr="007116FA">
        <w:rPr>
          <w:color w:val="242424"/>
        </w:rPr>
        <w:br/>
      </w:r>
      <w:r w:rsidRPr="007116FA">
        <w:rPr>
          <w:color w:val="242424"/>
          <w:shd w:val="clear" w:color="auto" w:fill="FFFFFF"/>
        </w:rPr>
        <w:lastRenderedPageBreak/>
        <w:t>This prospective observational study used wrist-worn GENEActiv accelerometers to assess MB of 10 service-users (63±10 years) at the start, middle, and end of three-months of RDCR. Barriers and facilitators to PA and exercise were explored through self-report diaries and analysed using content analysis.</w:t>
      </w:r>
      <w:r w:rsidRPr="007116FA">
        <w:rPr>
          <w:color w:val="242424"/>
        </w:rPr>
        <w:br/>
      </w:r>
      <w:r w:rsidRPr="007116FA">
        <w:rPr>
          <w:b/>
          <w:bCs/>
          <w:color w:val="242424"/>
          <w:shd w:val="clear" w:color="auto" w:fill="FFFFFF"/>
        </w:rPr>
        <w:t>Results</w:t>
      </w:r>
      <w:r w:rsidRPr="007116FA">
        <w:rPr>
          <w:color w:val="242424"/>
        </w:rPr>
        <w:br/>
      </w:r>
      <w:r w:rsidRPr="007116FA">
        <w:rPr>
          <w:color w:val="242424"/>
          <w:shd w:val="clear" w:color="auto" w:fill="FFFFFF"/>
        </w:rPr>
        <w:t>At start, service-users were sedentary for 12.6 ± 0.7 hours</w:t>
      </w:r>
      <m:oMath>
        <m:r>
          <w:rPr>
            <w:rFonts w:ascii="Cambria Math" w:hAnsi="Cambria Math"/>
            <w:color w:val="242424"/>
            <w:shd w:val="clear" w:color="auto" w:fill="FFFFFF"/>
          </w:rPr>
          <m:t>∙</m:t>
        </m:r>
      </m:oMath>
      <w:r w:rsidRPr="007116FA">
        <w:rPr>
          <w:color w:val="242424"/>
          <w:shd w:val="clear" w:color="auto" w:fill="FFFFFF"/>
        </w:rPr>
        <w:t>day</w:t>
      </w:r>
      <w:r w:rsidRPr="007116FA">
        <w:rPr>
          <w:color w:val="242424"/>
          <w:shd w:val="clear" w:color="auto" w:fill="FFFFFF"/>
          <w:vertAlign w:val="superscript"/>
        </w:rPr>
        <w:t>-1</w:t>
      </w:r>
      <w:r w:rsidRPr="007116FA">
        <w:rPr>
          <w:color w:val="242424"/>
          <w:shd w:val="clear" w:color="auto" w:fill="FFFFFF"/>
        </w:rPr>
        <w:t xml:space="preserve"> and accumulated most PA at a light-intensity (133.52 ± 28.57 minutes</w:t>
      </w:r>
      <m:oMath>
        <m:r>
          <w:rPr>
            <w:rFonts w:ascii="Cambria Math" w:hAnsi="Cambria Math"/>
            <w:color w:val="242424"/>
            <w:shd w:val="clear" w:color="auto" w:fill="FFFFFF"/>
          </w:rPr>
          <m:t>∙</m:t>
        </m:r>
      </m:oMath>
      <w:r w:rsidRPr="007116FA">
        <w:rPr>
          <w:color w:val="242424"/>
          <w:shd w:val="clear" w:color="auto" w:fill="FFFFFF"/>
        </w:rPr>
        <w:t>day</w:t>
      </w:r>
      <w:r w:rsidRPr="007116FA">
        <w:rPr>
          <w:color w:val="242424"/>
          <w:shd w:val="clear" w:color="auto" w:fill="FFFFFF"/>
          <w:vertAlign w:val="superscript"/>
        </w:rPr>
        <w:t>-1</w:t>
      </w:r>
      <w:r w:rsidRPr="007116FA">
        <w:rPr>
          <w:color w:val="242424"/>
          <w:shd w:val="clear" w:color="auto" w:fill="FFFFFF"/>
        </w:rPr>
        <w:t>) – neither changed significantly during RDCR. Sleep efficiency significantly reduced from start (88.80 ± 4.2%) to the end (86.1 ± 4.76%) of CR, with values meeting health-based recommendations (≥85%). Barriers to RDCR exercise included exertional discomfort and cardiac symptoms, and reduced confidence when exercising alone. Setting meaningful PA goals, self-monitoring health targets, and having social support, facilitated PA and exercise during RDCR.</w:t>
      </w:r>
      <w:r w:rsidRPr="007116FA">
        <w:rPr>
          <w:color w:val="242424"/>
        </w:rPr>
        <w:br/>
      </w:r>
      <w:r w:rsidRPr="007116FA">
        <w:rPr>
          <w:b/>
          <w:bCs/>
          <w:color w:val="242424"/>
          <w:shd w:val="clear" w:color="auto" w:fill="FFFFFF"/>
        </w:rPr>
        <w:t>Conclusions</w:t>
      </w:r>
      <w:r w:rsidRPr="007116FA">
        <w:rPr>
          <w:color w:val="242424"/>
        </w:rPr>
        <w:br/>
      </w:r>
      <w:r w:rsidRPr="007116FA">
        <w:rPr>
          <w:color w:val="242424"/>
          <w:shd w:val="clear" w:color="auto" w:fill="FFFFFF"/>
        </w:rPr>
        <w:t>Our RDCR programme failed to elicit significant changes in MB or sleep. To increase the likelihood of successful RDCR, it is important to promote a variety of exercise and PA options, target sedentary time, and apply theory to RDCR design, delivery</w:t>
      </w:r>
      <w:r w:rsidR="001320A2" w:rsidRPr="007116FA">
        <w:rPr>
          <w:color w:val="242424"/>
          <w:shd w:val="clear" w:color="auto" w:fill="FFFFFF"/>
        </w:rPr>
        <w:t>,</w:t>
      </w:r>
      <w:r w:rsidRPr="007116FA">
        <w:rPr>
          <w:color w:val="242424"/>
          <w:shd w:val="clear" w:color="auto" w:fill="FFFFFF"/>
        </w:rPr>
        <w:t xml:space="preserve"> and support strategies.  </w:t>
      </w:r>
    </w:p>
    <w:p w14:paraId="0000001E" w14:textId="7FCB4F17" w:rsidR="00FC0D59" w:rsidRPr="007116FA" w:rsidRDefault="008E3DB0">
      <w:pPr>
        <w:spacing w:line="480" w:lineRule="auto"/>
      </w:pPr>
      <w:r w:rsidRPr="007116FA">
        <w:t>(</w:t>
      </w:r>
      <w:r w:rsidR="00F06B43" w:rsidRPr="007116FA">
        <w:t>199</w:t>
      </w:r>
      <w:r w:rsidRPr="007116FA">
        <w:t>/200 words)</w:t>
      </w:r>
    </w:p>
    <w:p w14:paraId="0000001F" w14:textId="089D2F0E" w:rsidR="00FC0D59" w:rsidRPr="007116FA" w:rsidRDefault="008E3DB0">
      <w:pPr>
        <w:spacing w:line="480" w:lineRule="auto"/>
      </w:pPr>
      <w:r w:rsidRPr="007116FA">
        <w:rPr>
          <w:b/>
        </w:rPr>
        <w:t>Keywords</w:t>
      </w:r>
      <w:r w:rsidRPr="007116FA">
        <w:t>:</w:t>
      </w:r>
      <w:r w:rsidR="00930386" w:rsidRPr="007116FA">
        <w:t xml:space="preserve"> </w:t>
      </w:r>
      <w:r w:rsidR="000E7FE0" w:rsidRPr="007116FA">
        <w:t xml:space="preserve">exercise, </w:t>
      </w:r>
      <w:r w:rsidR="00930386" w:rsidRPr="007116FA">
        <w:t xml:space="preserve">sedentary behaviour, physical inactivity, movement behaviours, </w:t>
      </w:r>
      <w:r w:rsidRPr="007116FA">
        <w:t>remote-delivery</w:t>
      </w:r>
      <w:r w:rsidR="000E7FE0" w:rsidRPr="007116FA">
        <w:t xml:space="preserve">, </w:t>
      </w:r>
      <w:r w:rsidR="00E05C8B" w:rsidRPr="007116FA">
        <w:t xml:space="preserve">cardiac </w:t>
      </w:r>
      <w:r w:rsidR="000E7FE0" w:rsidRPr="007116FA">
        <w:t>rehabilitation</w:t>
      </w:r>
      <w:r w:rsidRPr="007116FA">
        <w:t xml:space="preserve"> </w:t>
      </w:r>
    </w:p>
    <w:p w14:paraId="00000025" w14:textId="78DC3D19" w:rsidR="00FC0D59" w:rsidRPr="007116FA" w:rsidRDefault="008E3DB0" w:rsidP="00B9575B">
      <w:pPr>
        <w:spacing w:line="480" w:lineRule="auto"/>
        <w:rPr>
          <w:b/>
        </w:rPr>
      </w:pPr>
      <w:r w:rsidRPr="007116FA">
        <w:br w:type="page"/>
      </w:r>
      <w:sdt>
        <w:sdtPr>
          <w:tag w:val="goog_rdk_42"/>
          <w:id w:val="1180231791"/>
          <w:showingPlcHdr/>
        </w:sdtPr>
        <w:sdtEndPr/>
        <w:sdtContent>
          <w:r w:rsidR="00A35E71" w:rsidRPr="007116FA">
            <w:t xml:space="preserve">     </w:t>
          </w:r>
        </w:sdtContent>
      </w:sdt>
    </w:p>
    <w:p w14:paraId="00000026" w14:textId="6051A092" w:rsidR="00FC0D59" w:rsidRPr="007116FA" w:rsidRDefault="008E3DB0">
      <w:pPr>
        <w:spacing w:line="480" w:lineRule="auto"/>
        <w:rPr>
          <w:b/>
        </w:rPr>
      </w:pPr>
      <w:r w:rsidRPr="007116FA">
        <w:rPr>
          <w:b/>
        </w:rPr>
        <w:t>Introduction</w:t>
      </w:r>
    </w:p>
    <w:p w14:paraId="471C1108" w14:textId="3DCD2F60" w:rsidR="005B554E" w:rsidRPr="007116FA" w:rsidRDefault="008E3DB0">
      <w:pPr>
        <w:pBdr>
          <w:top w:val="nil"/>
          <w:left w:val="nil"/>
          <w:bottom w:val="nil"/>
          <w:right w:val="nil"/>
          <w:between w:val="nil"/>
        </w:pBdr>
        <w:spacing w:line="480" w:lineRule="auto"/>
        <w:jc w:val="both"/>
        <w:rPr>
          <w:color w:val="000000"/>
        </w:rPr>
      </w:pPr>
      <w:r w:rsidRPr="007116FA">
        <w:rPr>
          <w:color w:val="000000"/>
        </w:rPr>
        <w:t xml:space="preserve">Cardiac rehabilitation (CR) has a robust evidence base for reducing cardiovascular mortality and morbidity, lowering acute hospitalisation, and enhancing health-related quality of life (HRQoL) post-cardiac event </w:t>
      </w:r>
      <w:r w:rsidR="008E484F" w:rsidRPr="007116FA">
        <w:fldChar w:fldCharType="begin">
          <w:fldData xml:space="preserve">PEVuZE5vdGU+PENpdGU+PEF1dGhvcj5EYWxhbDwvQXV0aG9yPjxZZWFyPjIwMTU8L1llYXI+PFJl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</w:fldData>
        </w:fldChar>
      </w:r>
      <w:r w:rsidR="005241D8" w:rsidRPr="007116FA">
        <w:instrText xml:space="preserve"> ADDIN EN.CITE </w:instrText>
      </w:r>
      <w:r w:rsidR="005241D8" w:rsidRPr="007116FA">
        <w:fldChar w:fldCharType="begin">
          <w:fldData xml:space="preserve">PEVuZE5vdGU+PENpdGU+PEF1dGhvcj5EYWxhbDwvQXV0aG9yPjxZZWFyPjIwMTU8L1llYXI+PFJl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</w:fldData>
        </w:fldChar>
      </w:r>
      <w:r w:rsidR="005241D8" w:rsidRPr="007116FA">
        <w:instrText xml:space="preserve"> ADDIN EN.CITE.DATA </w:instrText>
      </w:r>
      <w:r w:rsidR="005241D8" w:rsidRPr="007116FA">
        <w:fldChar w:fldCharType="end"/>
      </w:r>
      <w:r w:rsidR="008E484F" w:rsidRPr="007116FA">
        <w:fldChar w:fldCharType="separate"/>
      </w:r>
      <w:r w:rsidR="008E484F" w:rsidRPr="007116FA">
        <w:rPr>
          <w:noProof/>
        </w:rPr>
        <w:t>[1-3]</w:t>
      </w:r>
      <w:r w:rsidR="008E484F" w:rsidRPr="007116FA">
        <w:fldChar w:fldCharType="end"/>
      </w:r>
      <w:r w:rsidRPr="007116FA">
        <w:rPr>
          <w:color w:val="000000"/>
        </w:rPr>
        <w:t>. Service-users typically attend a</w:t>
      </w:r>
      <w:r w:rsidR="00BF4A20" w:rsidRPr="007116FA">
        <w:rPr>
          <w:color w:val="000000"/>
        </w:rPr>
        <w:t>n</w:t>
      </w:r>
      <w:r w:rsidRPr="007116FA">
        <w:rPr>
          <w:color w:val="000000"/>
        </w:rPr>
        <w:t xml:space="preserve"> 8-12</w:t>
      </w:r>
      <w:r w:rsidR="00766E7C" w:rsidRPr="007116FA">
        <w:rPr>
          <w:color w:val="000000"/>
        </w:rPr>
        <w:t>-</w:t>
      </w:r>
      <w:r w:rsidRPr="007116FA">
        <w:rPr>
          <w:color w:val="000000"/>
        </w:rPr>
        <w:t>week programme focused on exercise as well as other lifestyle risk factors</w:t>
      </w:r>
      <w:r w:rsidR="00BF4A20" w:rsidRPr="007116FA">
        <w:rPr>
          <w:color w:val="000000"/>
        </w:rPr>
        <w:t>,</w:t>
      </w:r>
      <w:r w:rsidRPr="007116FA">
        <w:rPr>
          <w:color w:val="000000"/>
        </w:rPr>
        <w:t xml:space="preserve"> such as habitual physical activity (PA), </w:t>
      </w:r>
      <w:sdt>
        <w:sdtPr>
          <w:tag w:val="goog_rdk_50"/>
          <w:id w:val="986594254"/>
        </w:sdtPr>
        <w:sdtEndPr/>
        <w:sdtContent/>
      </w:sdt>
      <w:r w:rsidRPr="007116FA">
        <w:rPr>
          <w:color w:val="000000"/>
        </w:rPr>
        <w:t>sedentary behaviour</w:t>
      </w:r>
      <w:r w:rsidR="00766E7C" w:rsidRPr="007116FA">
        <w:rPr>
          <w:color w:val="000000"/>
        </w:rPr>
        <w:t xml:space="preserve"> (i.e., an energy expenditure of &lt;1.5 </w:t>
      </w:r>
      <w:r w:rsidR="00BF4A20" w:rsidRPr="007116FA">
        <w:rPr>
          <w:color w:val="000000"/>
        </w:rPr>
        <w:t>metabolic equivalents [</w:t>
      </w:r>
      <w:r w:rsidR="00766E7C" w:rsidRPr="007116FA">
        <w:rPr>
          <w:color w:val="000000"/>
        </w:rPr>
        <w:t>MET</w:t>
      </w:r>
      <w:r w:rsidR="00BF4A20" w:rsidRPr="007116FA">
        <w:rPr>
          <w:color w:val="000000"/>
        </w:rPr>
        <w:t>s]</w:t>
      </w:r>
      <w:r w:rsidR="00766E7C" w:rsidRPr="007116FA">
        <w:rPr>
          <w:color w:val="000000"/>
        </w:rPr>
        <w:t xml:space="preserve"> while sitting, lying down, or in a reclined position)</w:t>
      </w:r>
      <w:r w:rsidRPr="007116FA">
        <w:rPr>
          <w:color w:val="000000"/>
        </w:rPr>
        <w:t xml:space="preserve"> and sleep </w:t>
      </w:r>
      <w:r w:rsidR="008E484F" w:rsidRPr="007116FA">
        <w:fldChar w:fldCharType="begin"/>
      </w:r>
      <w:r w:rsidR="005241D8" w:rsidRPr="007116FA">
        <w:instrText xml:space="preserve"> ADDIN EN.CITE &lt;EndNote&gt;&lt;Cite&gt;&lt;Author&gt;Foundation&lt;/Author&gt;&lt;Year&gt;2021&lt;/Year&gt;&lt;RecNum&gt;6&lt;/RecNum&gt;&lt;DisplayText&gt;[4]&lt;/DisplayText&gt;&lt;record&gt;&lt;rec-number&gt;6&lt;/rec-number&gt;&lt;foreign-keys&gt;&lt;key app="EN" db-id="vr0ddpxxn9fxsmea9ph5vrpca2xwwvrdfxrx" timestamp="1714573297"&gt;6&lt;/key&gt;&lt;/foreign-keys&gt;&lt;ref-type name="Report"&gt;27&lt;/ref-type&gt;&lt;contributors&gt;&lt;authors&gt;&lt;author&gt;British Heart Foundation&lt;/author&gt;&lt;/authors&gt;&lt;tertiary-authors&gt;&lt;author&gt;BHF&lt;/author&gt;&lt;/tertiary-authors&gt;&lt;/contributors&gt;&lt;titles&gt;&lt;title&gt;The National Audit of Cardiac Rehabilitation Quality and Outcomes Report 2021&lt;/title&gt;&lt;/titles&gt;&lt;dates&gt;&lt;year&gt;2021&lt;/year&gt;&lt;/dates&gt;&lt;pub-location&gt;London&lt;/pub-location&gt;&lt;urls&gt;&lt;related-urls&gt;&lt;url&gt;https://www.bhf.org.uk/informationsupport/publications/statistics/national-audit-of-cardiac-rehabilitation-quality-and-outcomes-report-2021&lt;/url&gt;&lt;/related-urls&gt;&lt;/urls&gt;&lt;/record&gt;&lt;/Cite&gt;&lt;/EndNote&gt;</w:instrText>
      </w:r>
      <w:r w:rsidR="008E484F" w:rsidRPr="007116FA">
        <w:fldChar w:fldCharType="separate"/>
      </w:r>
      <w:r w:rsidR="008E484F" w:rsidRPr="007116FA">
        <w:rPr>
          <w:noProof/>
        </w:rPr>
        <w:t>[4]</w:t>
      </w:r>
      <w:r w:rsidR="008E484F" w:rsidRPr="007116FA">
        <w:fldChar w:fldCharType="end"/>
      </w:r>
      <w:r w:rsidRPr="007116FA">
        <w:rPr>
          <w:color w:val="000000"/>
        </w:rPr>
        <w:t>.</w:t>
      </w:r>
      <w:r w:rsidR="005B554E" w:rsidRPr="007116FA">
        <w:rPr>
          <w:color w:val="000000"/>
        </w:rPr>
        <w:t xml:space="preserve"> As these three movement behaviours (i.e., physical activity, sedentary behaviour and sleep) do not occur in isolation, they are best considered from within a 24-hour cycle, recogni</w:t>
      </w:r>
      <w:r w:rsidR="00207269" w:rsidRPr="007116FA">
        <w:rPr>
          <w:color w:val="000000"/>
        </w:rPr>
        <w:t>s</w:t>
      </w:r>
      <w:r w:rsidR="005B554E" w:rsidRPr="007116FA">
        <w:rPr>
          <w:color w:val="000000"/>
        </w:rPr>
        <w:t xml:space="preserve">ing that an increase or reduction in one would affect another </w:t>
      </w:r>
      <w:r w:rsidR="005241D8" w:rsidRPr="007116FA">
        <w:rPr>
          <w:color w:val="000000"/>
        </w:rPr>
        <w:fldChar w:fldCharType="begin"/>
      </w:r>
      <w:r w:rsidR="005241D8" w:rsidRPr="007116FA">
        <w:rPr>
          <w:color w:val="000000"/>
        </w:rPr>
        <w:instrText xml:space="preserve"> ADDIN EN.CITE &lt;EndNote&gt;&lt;Cite&gt;&lt;Author&gt;McGregor&lt;/Author&gt;&lt;Year&gt;2018&lt;/Year&gt;&lt;RecNum&gt;1&lt;/RecNum&gt;&lt;DisplayText&gt;[5]&lt;/DisplayText&gt;&lt;record&gt;&lt;rec-number&gt;1&lt;/rec-number&gt;&lt;foreign-keys&gt;&lt;key app="EN" db-id="vr0ddpxxn9fxsmea9ph5vrpca2xwwvrdfxrx" timestamp="1714571657"&gt;1&lt;/key&gt;&lt;/foreign-keys&gt;&lt;ref-type name="Journal Article"&gt;17&lt;/ref-type&gt;&lt;contributors&gt;&lt;authors&gt;&lt;author&gt;McGregor, Duncan E.&lt;/author&gt;&lt;author&gt;Carson, Valerie&lt;/author&gt;&lt;author&gt;Palarea-Albaladejo, Javier&lt;/author&gt;&lt;author&gt;Dall, Philippa M.&lt;/author&gt;&lt;author&gt;Tremblay, Mark S.&lt;/author&gt;&lt;author&gt;Chastin, Sebastien F. M.&lt;/author&gt;&lt;/authors&gt;&lt;/contributors&gt;&lt;titles&gt;&lt;title&gt;Compositional Analysis of the Associations between 24-h Movement Behaviours and Health Indicators among Adults and Older Adults from the Canadian Health Measure Survey&lt;/title&gt;&lt;secondary-title&gt;International Journal of Environmental Research and Public Health&lt;/secondary-title&gt;&lt;/titles&gt;&lt;periodical&gt;&lt;full-title&gt;International Journal of Environmental Research and Public Health&lt;/full-title&gt;&lt;/periodical&gt;&lt;pages&gt;1779&lt;/pages&gt;&lt;volume&gt;15&lt;/volume&gt;&lt;number&gt;8&lt;/number&gt;&lt;dates&gt;&lt;year&gt;2018&lt;/year&gt;&lt;/dates&gt;&lt;isbn&gt;1660-4601&lt;/isbn&gt;&lt;accession-num&gt;doi:10.3390/ijerph15081779&lt;/accession-num&gt;&lt;urls&gt;&lt;related-urls&gt;&lt;url&gt;https://www.mdpi.com/1660-4601/15/8/1779&lt;/url&gt;&lt;/related-urls&gt;&lt;/urls&gt;&lt;/record&gt;&lt;/Cite&gt;&lt;/EndNote&gt;</w:instrText>
      </w:r>
      <w:r w:rsidR="005241D8" w:rsidRPr="007116FA">
        <w:rPr>
          <w:color w:val="000000"/>
        </w:rPr>
        <w:fldChar w:fldCharType="separate"/>
      </w:r>
      <w:r w:rsidR="005241D8" w:rsidRPr="007116FA">
        <w:rPr>
          <w:noProof/>
          <w:color w:val="000000"/>
        </w:rPr>
        <w:t>[5]</w:t>
      </w:r>
      <w:r w:rsidR="005241D8" w:rsidRPr="007116FA">
        <w:rPr>
          <w:color w:val="000000"/>
        </w:rPr>
        <w:fldChar w:fldCharType="end"/>
      </w:r>
      <w:r w:rsidR="005B554E" w:rsidRPr="007116FA">
        <w:rPr>
          <w:color w:val="000000"/>
        </w:rPr>
        <w:t>.</w:t>
      </w:r>
      <w:r w:rsidRPr="007116FA">
        <w:rPr>
          <w:color w:val="000000"/>
        </w:rPr>
        <w:t xml:space="preserve"> </w:t>
      </w:r>
    </w:p>
    <w:p w14:paraId="00000027" w14:textId="308D085F" w:rsidR="00FC0D59" w:rsidRPr="007116FA" w:rsidRDefault="008E3DB0">
      <w:pPr>
        <w:pBdr>
          <w:top w:val="nil"/>
          <w:left w:val="nil"/>
          <w:bottom w:val="nil"/>
          <w:right w:val="nil"/>
          <w:between w:val="nil"/>
        </w:pBdr>
        <w:spacing w:line="480" w:lineRule="auto"/>
        <w:jc w:val="both"/>
        <w:rPr>
          <w:color w:val="000000"/>
        </w:rPr>
      </w:pPr>
      <w:r w:rsidRPr="007116FA">
        <w:rPr>
          <w:color w:val="000000"/>
        </w:rPr>
        <w:t xml:space="preserve">To maximise its benefit, service-users need to remain physically active post-CR to sustain improvements in exercise capacity and </w:t>
      </w:r>
      <w:r w:rsidR="00930386" w:rsidRPr="007116FA">
        <w:rPr>
          <w:color w:val="000000"/>
        </w:rPr>
        <w:t>HRQoL</w:t>
      </w:r>
      <w:r w:rsidRPr="007116FA">
        <w:rPr>
          <w:color w:val="000000"/>
        </w:rPr>
        <w:t xml:space="preserve"> </w:t>
      </w:r>
      <w:r w:rsidR="008E484F" w:rsidRPr="007116FA">
        <w:rPr>
          <w:color w:val="000000"/>
        </w:rPr>
        <w:fldChar w:fldCharType="begin">
          <w:fldData xml:space="preserve">PEVuZE5vdGU+PENpdGU+PEF1dGhvcj5JemF3YTwvQXV0aG9yPjxZZWFyPjIwMDQ8L1llYXI+PFJl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</w:fldData>
        </w:fldChar>
      </w:r>
      <w:r w:rsidR="005241D8" w:rsidRPr="007116FA">
        <w:rPr>
          <w:color w:val="000000"/>
        </w:rPr>
        <w:instrText xml:space="preserve"> ADDIN EN.CITE </w:instrText>
      </w:r>
      <w:r w:rsidR="005241D8" w:rsidRPr="007116FA">
        <w:rPr>
          <w:color w:val="000000"/>
        </w:rPr>
        <w:fldChar w:fldCharType="begin">
          <w:fldData xml:space="preserve">PEVuZE5vdGU+PENpdGU+PEF1dGhvcj5JemF3YTwvQXV0aG9yPjxZZWFyPjIwMDQ8L1llYXI+PFJl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</w:fldData>
        </w:fldChar>
      </w:r>
      <w:r w:rsidR="005241D8" w:rsidRPr="007116FA">
        <w:rPr>
          <w:color w:val="000000"/>
        </w:rPr>
        <w:instrText xml:space="preserve"> ADDIN EN.CITE.DATA </w:instrText>
      </w:r>
      <w:r w:rsidR="005241D8" w:rsidRPr="007116FA">
        <w:rPr>
          <w:color w:val="000000"/>
        </w:rPr>
      </w:r>
      <w:r w:rsidR="005241D8" w:rsidRPr="007116FA">
        <w:rPr>
          <w:color w:val="000000"/>
        </w:rPr>
        <w:fldChar w:fldCharType="end"/>
      </w:r>
      <w:r w:rsidR="008E484F" w:rsidRPr="007116FA">
        <w:rPr>
          <w:color w:val="000000"/>
        </w:rPr>
      </w:r>
      <w:r w:rsidR="008E484F" w:rsidRPr="007116FA">
        <w:rPr>
          <w:color w:val="000000"/>
        </w:rPr>
        <w:fldChar w:fldCharType="separate"/>
      </w:r>
      <w:r w:rsidR="005241D8" w:rsidRPr="007116FA">
        <w:rPr>
          <w:noProof/>
          <w:color w:val="000000"/>
        </w:rPr>
        <w:t>[6, 7]</w:t>
      </w:r>
      <w:r w:rsidR="008E484F" w:rsidRPr="007116FA">
        <w:rPr>
          <w:color w:val="000000"/>
        </w:rPr>
        <w:fldChar w:fldCharType="end"/>
      </w:r>
      <w:r w:rsidRPr="007116FA">
        <w:rPr>
          <w:color w:val="000000"/>
        </w:rPr>
        <w:t>. International guidelines</w:t>
      </w:r>
      <w:r w:rsidR="00E548B8" w:rsidRPr="007116FA">
        <w:rPr>
          <w:color w:val="000000"/>
        </w:rPr>
        <w:t xml:space="preserve"> </w:t>
      </w:r>
      <w:r w:rsidR="007D3A17" w:rsidRPr="007116FA">
        <w:rPr>
          <w:color w:val="000000"/>
        </w:rPr>
        <w:fldChar w:fldCharType="begin">
          <w:fldData xml:space="preserve">PEVuZE5vdGU+PENpdGU+PEF1dGhvcj5CdWxsPC9BdXRob3I+PFllYXI+MjAyMDwvWWVhcj48UmVj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</w:fldData>
        </w:fldChar>
      </w:r>
      <w:r w:rsidR="007D3A17" w:rsidRPr="007116FA">
        <w:rPr>
          <w:color w:val="000000"/>
        </w:rPr>
        <w:instrText xml:space="preserve"> ADDIN EN.CITE </w:instrText>
      </w:r>
      <w:r w:rsidR="007D3A17" w:rsidRPr="007116FA">
        <w:rPr>
          <w:color w:val="000000"/>
        </w:rPr>
        <w:fldChar w:fldCharType="begin">
          <w:fldData xml:space="preserve">PEVuZE5vdGU+PENpdGU+PEF1dGhvcj5CdWxsPC9BdXRob3I+PFllYXI+MjAyMDwvWWVhcj48UmVj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</w:fldData>
        </w:fldChar>
      </w:r>
      <w:r w:rsidR="007D3A17" w:rsidRPr="007116FA">
        <w:rPr>
          <w:color w:val="000000"/>
        </w:rPr>
        <w:instrText xml:space="preserve"> ADDIN EN.CITE.DATA </w:instrText>
      </w:r>
      <w:r w:rsidR="007D3A17" w:rsidRPr="007116FA">
        <w:rPr>
          <w:color w:val="000000"/>
        </w:rPr>
      </w:r>
      <w:r w:rsidR="007D3A17" w:rsidRPr="007116FA">
        <w:rPr>
          <w:color w:val="000000"/>
        </w:rPr>
        <w:fldChar w:fldCharType="end"/>
      </w:r>
      <w:r w:rsidR="007D3A17" w:rsidRPr="007116FA">
        <w:rPr>
          <w:color w:val="000000"/>
        </w:rPr>
      </w:r>
      <w:r w:rsidR="007D3A17" w:rsidRPr="007116FA">
        <w:rPr>
          <w:color w:val="000000"/>
        </w:rPr>
        <w:fldChar w:fldCharType="separate"/>
      </w:r>
      <w:r w:rsidR="007D3A17" w:rsidRPr="007116FA">
        <w:rPr>
          <w:noProof/>
          <w:color w:val="000000"/>
        </w:rPr>
        <w:t>[8]</w:t>
      </w:r>
      <w:r w:rsidR="007D3A17" w:rsidRPr="007116FA">
        <w:rPr>
          <w:color w:val="000000"/>
        </w:rPr>
        <w:fldChar w:fldCharType="end"/>
      </w:r>
      <w:r w:rsidRPr="007116FA">
        <w:rPr>
          <w:color w:val="000000"/>
        </w:rPr>
        <w:t xml:space="preserve"> recommend</w:t>
      </w:r>
      <w:r w:rsidR="00165193" w:rsidRPr="007116FA">
        <w:rPr>
          <w:color w:val="000000"/>
        </w:rPr>
        <w:t xml:space="preserve"> </w:t>
      </w:r>
      <w:r w:rsidR="00340D79" w:rsidRPr="007116FA">
        <w:rPr>
          <w:color w:val="000000"/>
        </w:rPr>
        <w:t>150-300 minutes of moderate-intensity physical activity</w:t>
      </w:r>
      <w:r w:rsidR="00E548B8" w:rsidRPr="007116FA">
        <w:rPr>
          <w:color w:val="000000"/>
        </w:rPr>
        <w:t xml:space="preserve"> (MPA), and 75-150 minutes of vigorous-intensity physical activity (VPA) </w:t>
      </w:r>
      <w:r w:rsidRPr="007116FA">
        <w:rPr>
          <w:color w:val="000000"/>
        </w:rPr>
        <w:t xml:space="preserve">per week to maintain health and wellbeing; aiming specifically to undertake </w:t>
      </w:r>
      <w:r w:rsidR="00D22EE1" w:rsidRPr="007116FA">
        <w:rPr>
          <w:color w:val="000000"/>
        </w:rPr>
        <w:t>2-3</w:t>
      </w:r>
      <w:r w:rsidRPr="007116FA">
        <w:rPr>
          <w:color w:val="000000"/>
        </w:rPr>
        <w:t xml:space="preserve"> structured aerobic endurance exercise sessions per week at 40-60% heart rate reserve (HRR) for 20-30 minutes </w:t>
      </w:r>
      <w:r w:rsidR="008E484F" w:rsidRPr="007116FA">
        <w:fldChar w:fldCharType="begin"/>
      </w:r>
      <w:r w:rsidR="007D3A17" w:rsidRPr="007116FA">
        <w:instrText xml:space="preserve"> ADDIN EN.CITE &lt;EndNote&gt;&lt;Cite&gt;&lt;Author&gt;Rehabilitation&lt;/Author&gt;&lt;Year&gt;2014&lt;/Year&gt;&lt;RecNum&gt;10&lt;/RecNum&gt;&lt;DisplayText&gt;[9]&lt;/DisplayText&gt;&lt;record&gt;&lt;rec-number&gt;10&lt;/rec-number&gt;&lt;foreign-keys&gt;&lt;key app="EN" db-id="vr0ddpxxn9fxsmea9ph5vrpca2xwwvrdfxrx" timestamp="1714573297"&gt;10&lt;/key&gt;&lt;/foreign-keys&gt;&lt;ref-type name="Book"&gt;6&lt;/ref-type&gt;&lt;contributors&gt;&lt;authors&gt;&lt;author&gt;British Association of Cardiovascular Prevention and Rehabilitation&lt;/author&gt;&lt;/authors&gt;&lt;/contributors&gt;&lt;titles&gt;&lt;title&gt;Physical activity and exercise in the management of cardiovascular disease&lt;/title&gt;&lt;/titles&gt;&lt;dates&gt;&lt;year&gt;2014&lt;/year&gt;&lt;/dates&gt;&lt;pub-location&gt;London&lt;/pub-location&gt;&lt;publisher&gt;BACPR&lt;/publisher&gt;&lt;urls&gt;&lt;/urls&gt;&lt;/record&gt;&lt;/Cite&gt;&lt;/EndNote&gt;</w:instrText>
      </w:r>
      <w:r w:rsidR="008E484F" w:rsidRPr="007116FA">
        <w:fldChar w:fldCharType="separate"/>
      </w:r>
      <w:r w:rsidR="007D3A17" w:rsidRPr="007116FA">
        <w:rPr>
          <w:noProof/>
        </w:rPr>
        <w:t>[9]</w:t>
      </w:r>
      <w:r w:rsidR="008E484F" w:rsidRPr="007116FA">
        <w:fldChar w:fldCharType="end"/>
      </w:r>
      <w:r w:rsidRPr="007116FA">
        <w:rPr>
          <w:color w:val="000000"/>
        </w:rPr>
        <w:t xml:space="preserve">. In addition, obtaining a recommended </w:t>
      </w:r>
      <w:r w:rsidR="00D22EE1" w:rsidRPr="007116FA">
        <w:rPr>
          <w:color w:val="000000"/>
        </w:rPr>
        <w:t>7-9</w:t>
      </w:r>
      <w:r w:rsidRPr="007116FA">
        <w:rPr>
          <w:color w:val="000000"/>
        </w:rPr>
        <w:t xml:space="preserve"> hours of good quality sleep per night </w:t>
      </w:r>
      <w:r w:rsidR="008E484F" w:rsidRPr="007116FA">
        <w:fldChar w:fldCharType="begin">
          <w:fldData xml:space="preserve">PEVuZE5vdGU+PENpdGU+PEF1dGhvcj5IaXJzaGtvd2l0ejwvQXV0aG9yPjxZZWFyPjIwMTU8L1ll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</w:fldData>
        </w:fldChar>
      </w:r>
      <w:r w:rsidR="007D3A17" w:rsidRPr="007116FA">
        <w:instrText xml:space="preserve"> ADDIN EN.CITE </w:instrText>
      </w:r>
      <w:r w:rsidR="007D3A17" w:rsidRPr="007116FA">
        <w:fldChar w:fldCharType="begin">
          <w:fldData xml:space="preserve">PEVuZE5vdGU+PENpdGU+PEF1dGhvcj5IaXJzaGtvd2l0ejwvQXV0aG9yPjxZZWFyPjIwMTU8L1ll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</w:fldData>
        </w:fldChar>
      </w:r>
      <w:r w:rsidR="007D3A17" w:rsidRPr="007116FA">
        <w:instrText xml:space="preserve"> ADDIN EN.CITE.DATA </w:instrText>
      </w:r>
      <w:r w:rsidR="007D3A17" w:rsidRPr="007116FA">
        <w:fldChar w:fldCharType="end"/>
      </w:r>
      <w:r w:rsidR="008E484F" w:rsidRPr="007116FA">
        <w:fldChar w:fldCharType="separate"/>
      </w:r>
      <w:r w:rsidR="007D3A17" w:rsidRPr="007116FA">
        <w:rPr>
          <w:noProof/>
        </w:rPr>
        <w:t>[10]</w:t>
      </w:r>
      <w:r w:rsidR="008E484F" w:rsidRPr="007116FA">
        <w:fldChar w:fldCharType="end"/>
      </w:r>
      <w:r w:rsidR="00766E7C" w:rsidRPr="007116FA">
        <w:t xml:space="preserve"> and reducing sedentary behaviour, has been shown to</w:t>
      </w:r>
      <w:r w:rsidRPr="007116FA">
        <w:rPr>
          <w:color w:val="000000"/>
        </w:rPr>
        <w:t xml:space="preserve"> improve cardiovascular (CV) outcomes</w:t>
      </w:r>
      <w:r w:rsidR="00766E7C" w:rsidRPr="007116FA">
        <w:t xml:space="preserve"> </w:t>
      </w:r>
      <w:r w:rsidR="008E484F" w:rsidRPr="007116FA">
        <w:fldChar w:fldCharType="begin">
          <w:fldData xml:space="preserve">PEVuZE5vdGU+PENpdGU+PEF1dGhvcj5UcmVtYmxheTwvQXV0aG9yPjxZZWFyPjIwMTc8L1llYXI+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=
</w:fldData>
        </w:fldChar>
      </w:r>
      <w:r w:rsidR="007D3A17" w:rsidRPr="007116FA">
        <w:instrText xml:space="preserve"> ADDIN EN.CITE </w:instrText>
      </w:r>
      <w:r w:rsidR="007D3A17" w:rsidRPr="007116FA">
        <w:fldChar w:fldCharType="begin">
          <w:fldData xml:space="preserve">PEVuZE5vdGU+PENpdGU+PEF1dGhvcj5UcmVtYmxheTwvQXV0aG9yPjxZZWFyPjIwMTc8L1llYXI+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=
</w:fldData>
        </w:fldChar>
      </w:r>
      <w:r w:rsidR="007D3A17" w:rsidRPr="007116FA">
        <w:instrText xml:space="preserve"> ADDIN EN.CITE.DATA </w:instrText>
      </w:r>
      <w:r w:rsidR="007D3A17" w:rsidRPr="007116FA">
        <w:fldChar w:fldCharType="end"/>
      </w:r>
      <w:r w:rsidR="008E484F" w:rsidRPr="007116FA">
        <w:fldChar w:fldCharType="separate"/>
      </w:r>
      <w:r w:rsidR="007D3A17" w:rsidRPr="007116FA">
        <w:rPr>
          <w:noProof/>
        </w:rPr>
        <w:t>[11-13]</w:t>
      </w:r>
      <w:r w:rsidR="008E484F" w:rsidRPr="007116FA">
        <w:fldChar w:fldCharType="end"/>
      </w:r>
      <w:r w:rsidRPr="007116FA">
        <w:rPr>
          <w:color w:val="000000"/>
        </w:rPr>
        <w:t>.</w:t>
      </w:r>
    </w:p>
    <w:p w14:paraId="00000028" w14:textId="29DD2B5A" w:rsidR="00FC0D59" w:rsidRPr="007116FA" w:rsidRDefault="008E3DB0">
      <w:pPr>
        <w:pBdr>
          <w:top w:val="nil"/>
          <w:left w:val="nil"/>
          <w:bottom w:val="nil"/>
          <w:right w:val="nil"/>
          <w:between w:val="nil"/>
        </w:pBdr>
        <w:spacing w:line="480" w:lineRule="auto"/>
        <w:ind w:firstLine="720"/>
        <w:jc w:val="both"/>
        <w:rPr>
          <w:color w:val="000000"/>
        </w:rPr>
      </w:pPr>
      <w:r w:rsidRPr="007116FA">
        <w:rPr>
          <w:color w:val="000000"/>
        </w:rPr>
        <w:t>PA</w:t>
      </w:r>
      <w:r w:rsidR="00E25346" w:rsidRPr="007116FA">
        <w:rPr>
          <w:color w:val="000000"/>
        </w:rPr>
        <w:t xml:space="preserve"> and the structured sub-component, exercise, are key to the success of CR delivery</w:t>
      </w:r>
      <w:r w:rsidRPr="007116FA">
        <w:rPr>
          <w:color w:val="000000"/>
        </w:rPr>
        <w:t xml:space="preserve"> in the management of cardiovascular disease,</w:t>
      </w:r>
      <w:r w:rsidR="00E25346" w:rsidRPr="007116FA">
        <w:rPr>
          <w:color w:val="000000"/>
        </w:rPr>
        <w:t xml:space="preserve"> given the associated benefits, such as</w:t>
      </w:r>
      <w:r w:rsidRPr="007116FA">
        <w:rPr>
          <w:color w:val="000000"/>
        </w:rPr>
        <w:t xml:space="preserve"> improved myocardial perfusion, endothelial function, and regression of cardiac atherosclerosis </w:t>
      </w:r>
      <w:r w:rsidR="008E484F" w:rsidRPr="007116FA">
        <w:rPr>
          <w:bCs/>
        </w:rPr>
        <w:fldChar w:fldCharType="begin">
          <w:fldData xml:space="preserve">PEVuZE5vdGU+PENpdGU+PEF1dGhvcj5IYW48L0F1dGhvcj48WWVhcj4yMDIyPC9ZZWFyPjxSZWNO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</w:fldData>
        </w:fldChar>
      </w:r>
      <w:r w:rsidR="007D3A17" w:rsidRPr="007116FA">
        <w:rPr>
          <w:bCs/>
        </w:rPr>
        <w:instrText xml:space="preserve"> ADDIN EN.CITE </w:instrText>
      </w:r>
      <w:r w:rsidR="007D3A17" w:rsidRPr="007116FA">
        <w:rPr>
          <w:bCs/>
        </w:rPr>
        <w:fldChar w:fldCharType="begin">
          <w:fldData xml:space="preserve">PEVuZE5vdGU+PENpdGU+PEF1dGhvcj5IYW48L0F1dGhvcj48WWVhcj4yMDIyPC9ZZWFyPjxSZWNO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</w:fldData>
        </w:fldChar>
      </w:r>
      <w:r w:rsidR="007D3A17" w:rsidRPr="007116FA">
        <w:rPr>
          <w:bCs/>
        </w:rPr>
        <w:instrText xml:space="preserve"> ADDIN EN.CITE.DATA </w:instrText>
      </w:r>
      <w:r w:rsidR="007D3A17" w:rsidRPr="007116FA">
        <w:rPr>
          <w:bCs/>
        </w:rPr>
      </w:r>
      <w:r w:rsidR="007D3A17" w:rsidRPr="007116FA">
        <w:rPr>
          <w:bCs/>
        </w:rPr>
        <w:fldChar w:fldCharType="end"/>
      </w:r>
      <w:r w:rsidR="008E484F" w:rsidRPr="007116FA">
        <w:rPr>
          <w:bCs/>
        </w:rPr>
      </w:r>
      <w:r w:rsidR="008E484F" w:rsidRPr="007116FA">
        <w:rPr>
          <w:bCs/>
        </w:rPr>
        <w:fldChar w:fldCharType="separate"/>
      </w:r>
      <w:r w:rsidR="007D3A17" w:rsidRPr="007116FA">
        <w:rPr>
          <w:bCs/>
          <w:noProof/>
        </w:rPr>
        <w:t>[14-17]</w:t>
      </w:r>
      <w:r w:rsidR="008E484F" w:rsidRPr="007116FA">
        <w:rPr>
          <w:bCs/>
        </w:rPr>
        <w:fldChar w:fldCharType="end"/>
      </w:r>
      <w:r w:rsidRPr="007116FA">
        <w:rPr>
          <w:color w:val="000000"/>
        </w:rPr>
        <w:t>. A systematic review and meta-analysis of 40 randomised controlled trials (6</w:t>
      </w:r>
      <w:r w:rsidR="00A51286" w:rsidRPr="007116FA">
        <w:rPr>
          <w:color w:val="000000"/>
        </w:rPr>
        <w:t>,</w:t>
      </w:r>
      <w:r w:rsidRPr="007116FA">
        <w:rPr>
          <w:color w:val="000000"/>
        </w:rPr>
        <w:t>480 adults with cardiac disease) emphasised how challenging this can be</w:t>
      </w:r>
      <w:r w:rsidR="00A51286" w:rsidRPr="007116FA">
        <w:rPr>
          <w:color w:val="000000"/>
        </w:rPr>
        <w:t>,</w:t>
      </w:r>
      <w:r w:rsidRPr="007116FA">
        <w:rPr>
          <w:color w:val="000000"/>
        </w:rPr>
        <w:t xml:space="preserve"> with only 26% of CR programmes significantly improving PA levels compared to controls</w:t>
      </w:r>
      <w:r w:rsidR="00F67F87" w:rsidRPr="007116FA">
        <w:rPr>
          <w:color w:val="000000"/>
        </w:rPr>
        <w:t xml:space="preserve">, </w:t>
      </w:r>
      <w:r w:rsidR="006C2DEA" w:rsidRPr="007116FA">
        <w:rPr>
          <w:color w:val="000000"/>
        </w:rPr>
        <w:t>whereby CR increased the proportion of service-users who met PA recommendations in only 9/40 studies</w:t>
      </w:r>
      <w:r w:rsidR="00C24D83" w:rsidRPr="007116FA">
        <w:rPr>
          <w:color w:val="000000"/>
        </w:rPr>
        <w:t xml:space="preserve"> in the short-term (≤12 months)</w:t>
      </w:r>
      <w:r w:rsidR="006C2DEA" w:rsidRPr="007116FA">
        <w:rPr>
          <w:color w:val="000000"/>
        </w:rPr>
        <w:t xml:space="preserve"> </w:t>
      </w:r>
      <w:r w:rsidR="008E484F" w:rsidRPr="007116FA">
        <w:rPr>
          <w:color w:val="000000"/>
        </w:rPr>
        <w:fldChar w:fldCharType="begin">
          <w:fldData xml:space="preserve">PEVuZE5vdGU+PENpdGU+PEF1dGhvcj5EaWJiZW48L0F1dGhvcj48WWVhcj4yMDE4PC9ZZWFyPjxS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</w:fldData>
        </w:fldChar>
      </w:r>
      <w:r w:rsidR="007D3A17" w:rsidRPr="007116FA">
        <w:rPr>
          <w:color w:val="000000"/>
        </w:rPr>
        <w:instrText xml:space="preserve"> ADDIN EN.CITE </w:instrText>
      </w:r>
      <w:r w:rsidR="007D3A17" w:rsidRPr="007116FA">
        <w:rPr>
          <w:color w:val="000000"/>
        </w:rPr>
        <w:fldChar w:fldCharType="begin">
          <w:fldData xml:space="preserve">PEVuZE5vdGU+PENpdGU+PEF1dGhvcj5EaWJiZW48L0F1dGhvcj48WWVhcj4yMDE4PC9ZZWFyPjxS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</w:fldData>
        </w:fldChar>
      </w:r>
      <w:r w:rsidR="007D3A17" w:rsidRPr="007116FA">
        <w:rPr>
          <w:color w:val="000000"/>
        </w:rPr>
        <w:instrText xml:space="preserve"> ADDIN EN.CITE.DATA </w:instrText>
      </w:r>
      <w:r w:rsidR="007D3A17" w:rsidRPr="007116FA">
        <w:rPr>
          <w:color w:val="000000"/>
        </w:rPr>
      </w:r>
      <w:r w:rsidR="007D3A17" w:rsidRPr="007116FA">
        <w:rPr>
          <w:color w:val="000000"/>
        </w:rPr>
        <w:fldChar w:fldCharType="end"/>
      </w:r>
      <w:r w:rsidR="008E484F" w:rsidRPr="007116FA">
        <w:rPr>
          <w:color w:val="000000"/>
        </w:rPr>
      </w:r>
      <w:r w:rsidR="008E484F" w:rsidRPr="007116FA">
        <w:rPr>
          <w:color w:val="000000"/>
        </w:rPr>
        <w:fldChar w:fldCharType="separate"/>
      </w:r>
      <w:r w:rsidR="007D3A17" w:rsidRPr="007116FA">
        <w:rPr>
          <w:noProof/>
          <w:color w:val="000000"/>
        </w:rPr>
        <w:t>[18]</w:t>
      </w:r>
      <w:r w:rsidR="008E484F" w:rsidRPr="007116FA">
        <w:rPr>
          <w:color w:val="000000"/>
        </w:rPr>
        <w:fldChar w:fldCharType="end"/>
      </w:r>
      <w:r w:rsidRPr="007116FA">
        <w:rPr>
          <w:color w:val="000000"/>
        </w:rPr>
        <w:t xml:space="preserve">. </w:t>
      </w:r>
      <w:r w:rsidR="00A51286" w:rsidRPr="007116FA">
        <w:rPr>
          <w:color w:val="000000"/>
        </w:rPr>
        <w:t>G</w:t>
      </w:r>
      <w:r w:rsidRPr="007116FA">
        <w:rPr>
          <w:color w:val="000000"/>
        </w:rPr>
        <w:t xml:space="preserve">iven </w:t>
      </w:r>
      <w:r w:rsidR="00A51286" w:rsidRPr="007116FA">
        <w:rPr>
          <w:color w:val="000000"/>
        </w:rPr>
        <w:t xml:space="preserve">that </w:t>
      </w:r>
      <w:r w:rsidRPr="007116FA">
        <w:rPr>
          <w:color w:val="000000"/>
        </w:rPr>
        <w:t>most studies included self-reported measures of PA, this</w:t>
      </w:r>
      <w:r w:rsidR="00A51286" w:rsidRPr="007116FA">
        <w:rPr>
          <w:color w:val="000000"/>
        </w:rPr>
        <w:t xml:space="preserve"> may even</w:t>
      </w:r>
      <w:r w:rsidRPr="007116FA">
        <w:rPr>
          <w:color w:val="000000"/>
        </w:rPr>
        <w:t xml:space="preserve"> be an overestimate</w:t>
      </w:r>
      <w:r w:rsidR="00A51286" w:rsidRPr="007116FA">
        <w:rPr>
          <w:color w:val="000000"/>
        </w:rPr>
        <w:t xml:space="preserve"> due to</w:t>
      </w:r>
      <w:r w:rsidRPr="007116FA">
        <w:rPr>
          <w:color w:val="000000"/>
        </w:rPr>
        <w:t xml:space="preserve"> self-reporting bias </w:t>
      </w:r>
      <w:r w:rsidR="008E484F" w:rsidRPr="007116FA">
        <w:rPr>
          <w:color w:val="000000"/>
        </w:rPr>
        <w:fldChar w:fldCharType="begin"/>
      </w:r>
      <w:r w:rsidR="007D3A17" w:rsidRPr="007116FA">
        <w:rPr>
          <w:color w:val="000000"/>
        </w:rPr>
        <w:instrText xml:space="preserve"> ADDIN EN.CITE &lt;EndNote&gt;&lt;Cite&gt;&lt;Author&gt;Haskell&lt;/Author&gt;&lt;Year&gt;2012&lt;/Year&gt;&lt;RecNum&gt;20&lt;/RecNum&gt;&lt;DisplayText&gt;[19]&lt;/DisplayText&gt;&lt;record&gt;&lt;rec-number&gt;20&lt;/rec-number&gt;&lt;foreign-keys&gt;&lt;key app="EN" db-id="vr0ddpxxn9fxsmea9ph5vrpca2xwwvrdfxrx" timestamp="1714573297"&gt;20&lt;/key&gt;&lt;/foreign-keys&gt;&lt;ref-type name="Journal Article"&gt;17&lt;/ref-type&gt;&lt;contributors&gt;&lt;authors&gt;&lt;author&gt;Haskell, W. L.&lt;/author&gt;&lt;/authors&gt;&lt;/contributors&gt;&lt;auth-address&gt;Dept of Medicine, Stanford University, Stanford, CA, USA.&lt;/auth-address&gt;&lt;titles&gt;&lt;title&gt;Physical activity by self-report: a brief history and future issues&lt;/title&gt;&lt;secondary-title&gt;J Phys Act Health&lt;/secondary-title&gt;&lt;/titles&gt;&lt;periodical&gt;&lt;full-title&gt;J Phys Act Health&lt;/full-title&gt;&lt;/periodical&gt;&lt;pages&gt;S5-10&lt;/pages&gt;&lt;volume&gt;9 Suppl 1&lt;/volume&gt;&lt;edition&gt;2012/02/01&lt;/edition&gt;&lt;keywords&gt;&lt;keyword&gt;Acceleration&lt;/keyword&gt;&lt;keyword&gt;Energy Metabolism/*physiology&lt;/keyword&gt;&lt;keyword&gt;Health Services Research/*methods&lt;/keyword&gt;&lt;keyword&gt;Humans&lt;/keyword&gt;&lt;keyword&gt;Motor Activity/*physiology&lt;/keyword&gt;&lt;keyword&gt;Public Health&lt;/keyword&gt;&lt;keyword&gt;*Sedentary Behavior&lt;/keyword&gt;&lt;keyword&gt;*Self Report&lt;/keyword&gt;&lt;/keywords&gt;&lt;dates&gt;&lt;year&gt;2012&lt;/year&gt;&lt;pub-dates&gt;&lt;date&gt;Jan&lt;/date&gt;&lt;/pub-dates&gt;&lt;/dates&gt;&lt;isbn&gt;1543-3080&lt;/isbn&gt;&lt;accession-num&gt;22287448&lt;/accession-num&gt;&lt;urls&gt;&lt;/urls&gt;&lt;electronic-resource-num&gt;10.1123/jpah.9.s1.s5&lt;/electronic-resource-num&gt;&lt;remote-database-provider&gt;NLM&lt;/remote-database-provider&gt;&lt;language&gt;eng&lt;/language&gt;&lt;/record&gt;&lt;/Cite&gt;&lt;/EndNote&gt;</w:instrText>
      </w:r>
      <w:r w:rsidR="008E484F" w:rsidRPr="007116FA">
        <w:rPr>
          <w:color w:val="000000"/>
        </w:rPr>
        <w:fldChar w:fldCharType="separate"/>
      </w:r>
      <w:r w:rsidR="007D3A17" w:rsidRPr="007116FA">
        <w:rPr>
          <w:noProof/>
          <w:color w:val="000000"/>
        </w:rPr>
        <w:t>[19]</w:t>
      </w:r>
      <w:r w:rsidR="008E484F" w:rsidRPr="007116FA">
        <w:rPr>
          <w:color w:val="000000"/>
        </w:rPr>
        <w:fldChar w:fldCharType="end"/>
      </w:r>
      <w:r w:rsidRPr="007116FA">
        <w:rPr>
          <w:color w:val="000000"/>
        </w:rPr>
        <w:t xml:space="preserve">. </w:t>
      </w:r>
      <w:sdt>
        <w:sdtPr>
          <w:tag w:val="goog_rdk_86"/>
          <w:id w:val="-569122624"/>
        </w:sdtPr>
        <w:sdtEndPr/>
        <w:sdtContent/>
      </w:sdt>
      <w:r w:rsidRPr="007116FA">
        <w:rPr>
          <w:color w:val="000000"/>
        </w:rPr>
        <w:t xml:space="preserve">UK-based CR services are susceptible to the same issue as PA levels at baseline and at discharge are typically assessed via self-report measures </w:t>
      </w:r>
      <w:r w:rsidR="008E484F" w:rsidRPr="007116FA">
        <w:lastRenderedPageBreak/>
        <w:fldChar w:fldCharType="begin"/>
      </w:r>
      <w:r w:rsidR="005241D8" w:rsidRPr="007116FA">
        <w:instrText xml:space="preserve"> ADDIN EN.CITE &lt;EndNote&gt;&lt;Cite&gt;&lt;Author&gt;Foundation&lt;/Author&gt;&lt;Year&gt;2021&lt;/Year&gt;&lt;RecNum&gt;6&lt;/RecNum&gt;&lt;DisplayText&gt;[4]&lt;/DisplayText&gt;&lt;record&gt;&lt;rec-number&gt;6&lt;/rec-number&gt;&lt;foreign-keys&gt;&lt;key app="EN" db-id="vr0ddpxxn9fxsmea9ph5vrpca2xwwvrdfxrx" timestamp="1714573297"&gt;6&lt;/key&gt;&lt;/foreign-keys&gt;&lt;ref-type name="Report"&gt;27&lt;/ref-type&gt;&lt;contributors&gt;&lt;authors&gt;&lt;author&gt;British Heart Foundation&lt;/author&gt;&lt;/authors&gt;&lt;tertiary-authors&gt;&lt;author&gt;BHF&lt;/author&gt;&lt;/tertiary-authors&gt;&lt;/contributors&gt;&lt;titles&gt;&lt;title&gt;The National Audit of Cardiac Rehabilitation Quality and Outcomes Report 2021&lt;/title&gt;&lt;/titles&gt;&lt;dates&gt;&lt;year&gt;2021&lt;/year&gt;&lt;/dates&gt;&lt;pub-location&gt;London&lt;/pub-location&gt;&lt;urls&gt;&lt;related-urls&gt;&lt;url&gt;https://www.bhf.org.uk/informationsupport/publications/statistics/national-audit-of-cardiac-rehabilitation-quality-and-outcomes-report-2021&lt;/url&gt;&lt;/related-urls&gt;&lt;/urls&gt;&lt;/record&gt;&lt;/Cite&gt;&lt;/EndNote&gt;</w:instrText>
      </w:r>
      <w:r w:rsidR="008E484F" w:rsidRPr="007116FA">
        <w:fldChar w:fldCharType="separate"/>
      </w:r>
      <w:r w:rsidR="008E484F" w:rsidRPr="007116FA">
        <w:rPr>
          <w:noProof/>
        </w:rPr>
        <w:t>[4]</w:t>
      </w:r>
      <w:r w:rsidR="008E484F" w:rsidRPr="007116FA">
        <w:fldChar w:fldCharType="end"/>
      </w:r>
      <w:r w:rsidRPr="007116FA">
        <w:rPr>
          <w:color w:val="000000"/>
        </w:rPr>
        <w:t>. Furthermore, despite their importance, sleep and sedentary behaviour are not routinely assessed</w:t>
      </w:r>
      <w:r w:rsidR="00924F6B" w:rsidRPr="007116FA">
        <w:rPr>
          <w:color w:val="000000"/>
        </w:rPr>
        <w:t xml:space="preserve"> within CR</w:t>
      </w:r>
      <w:r w:rsidRPr="007116FA">
        <w:rPr>
          <w:color w:val="000000"/>
        </w:rPr>
        <w:t xml:space="preserve"> </w:t>
      </w:r>
      <w:r w:rsidR="008E484F" w:rsidRPr="007116FA">
        <w:fldChar w:fldCharType="begin"/>
      </w:r>
      <w:r w:rsidR="005241D8" w:rsidRPr="007116FA">
        <w:instrText xml:space="preserve"> ADDIN EN.CITE &lt;EndNote&gt;&lt;Cite&gt;&lt;Author&gt;Foundation&lt;/Author&gt;&lt;Year&gt;2021&lt;/Year&gt;&lt;RecNum&gt;6&lt;/RecNum&gt;&lt;DisplayText&gt;[4]&lt;/DisplayText&gt;&lt;record&gt;&lt;rec-number&gt;6&lt;/rec-number&gt;&lt;foreign-keys&gt;&lt;key app="EN" db-id="vr0ddpxxn9fxsmea9ph5vrpca2xwwvrdfxrx" timestamp="1714573297"&gt;6&lt;/key&gt;&lt;/foreign-keys&gt;&lt;ref-type name="Report"&gt;27&lt;/ref-type&gt;&lt;contributors&gt;&lt;authors&gt;&lt;author&gt;British Heart Foundation&lt;/author&gt;&lt;/authors&gt;&lt;tertiary-authors&gt;&lt;author&gt;BHF&lt;/author&gt;&lt;/tertiary-authors&gt;&lt;/contributors&gt;&lt;titles&gt;&lt;title&gt;The National Audit of Cardiac Rehabilitation Quality and Outcomes Report 2021&lt;/title&gt;&lt;/titles&gt;&lt;dates&gt;&lt;year&gt;2021&lt;/year&gt;&lt;/dates&gt;&lt;pub-location&gt;London&lt;/pub-location&gt;&lt;urls&gt;&lt;related-urls&gt;&lt;url&gt;https://www.bhf.org.uk/informationsupport/publications/statistics/national-audit-of-cardiac-rehabilitation-quality-and-outcomes-report-2021&lt;/url&gt;&lt;/related-urls&gt;&lt;/urls&gt;&lt;/record&gt;&lt;/Cite&gt;&lt;/EndNote&gt;</w:instrText>
      </w:r>
      <w:r w:rsidR="008E484F" w:rsidRPr="007116FA">
        <w:fldChar w:fldCharType="separate"/>
      </w:r>
      <w:r w:rsidR="008E484F" w:rsidRPr="007116FA">
        <w:rPr>
          <w:noProof/>
        </w:rPr>
        <w:t>[4]</w:t>
      </w:r>
      <w:r w:rsidR="008E484F" w:rsidRPr="007116FA">
        <w:fldChar w:fldCharType="end"/>
      </w:r>
      <w:r w:rsidRPr="007116FA">
        <w:rPr>
          <w:color w:val="000000"/>
        </w:rPr>
        <w:t>, and hence, there are calls for more robust assessments of 24-hour movement behaviours (i.e.,</w:t>
      </w:r>
      <w:r w:rsidR="00A51286" w:rsidRPr="007116FA">
        <w:t xml:space="preserve"> </w:t>
      </w:r>
      <w:r w:rsidRPr="007116FA">
        <w:rPr>
          <w:color w:val="000000"/>
        </w:rPr>
        <w:t>PA, sedentary time</w:t>
      </w:r>
      <w:r w:rsidR="00A51286" w:rsidRPr="007116FA">
        <w:rPr>
          <w:color w:val="000000"/>
        </w:rPr>
        <w:t>,</w:t>
      </w:r>
      <w:r w:rsidRPr="007116FA">
        <w:rPr>
          <w:color w:val="000000"/>
        </w:rPr>
        <w:t xml:space="preserve"> and sleep) in CR. One proposed solution to this issue is the use of ‘gold standard’ device-based assessment as it offers superior validity and reliability </w:t>
      </w:r>
      <w:r w:rsidR="008E484F" w:rsidRPr="007116FA">
        <w:rPr>
          <w:rFonts w:eastAsia="Arial"/>
          <w:color w:val="000000"/>
        </w:rPr>
        <w:fldChar w:fldCharType="begin">
          <w:fldData xml:space="preserve">PEVuZE5vdGU+PENpdGU+PEF1dGhvcj5BbGhhcmJpPC9BdXRob3I+PFllYXI+MjAxNzwvWWVhcj48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</w:fldData>
        </w:fldChar>
      </w:r>
      <w:r w:rsidR="007D3A17" w:rsidRPr="007116FA">
        <w:rPr>
          <w:rFonts w:eastAsia="Arial"/>
          <w:color w:val="000000"/>
        </w:rPr>
        <w:instrText xml:space="preserve"> ADDIN EN.CITE </w:instrText>
      </w:r>
      <w:r w:rsidR="007D3A17" w:rsidRPr="007116FA">
        <w:rPr>
          <w:rFonts w:eastAsia="Arial"/>
          <w:color w:val="000000"/>
        </w:rPr>
        <w:fldChar w:fldCharType="begin">
          <w:fldData xml:space="preserve">PEVuZE5vdGU+PENpdGU+PEF1dGhvcj5BbGhhcmJpPC9BdXRob3I+PFllYXI+MjAxNzwvWWVhcj48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</w:fldData>
        </w:fldChar>
      </w:r>
      <w:r w:rsidR="007D3A17" w:rsidRPr="007116FA">
        <w:rPr>
          <w:rFonts w:eastAsia="Arial"/>
          <w:color w:val="000000"/>
        </w:rPr>
        <w:instrText xml:space="preserve"> ADDIN EN.CITE.DATA </w:instrText>
      </w:r>
      <w:r w:rsidR="007D3A17" w:rsidRPr="007116FA">
        <w:rPr>
          <w:rFonts w:eastAsia="Arial"/>
          <w:color w:val="000000"/>
        </w:rPr>
      </w:r>
      <w:r w:rsidR="007D3A17" w:rsidRPr="007116FA">
        <w:rPr>
          <w:rFonts w:eastAsia="Arial"/>
          <w:color w:val="000000"/>
        </w:rPr>
        <w:fldChar w:fldCharType="end"/>
      </w:r>
      <w:r w:rsidR="008E484F" w:rsidRPr="007116FA">
        <w:rPr>
          <w:rFonts w:eastAsia="Arial"/>
          <w:color w:val="000000"/>
        </w:rPr>
      </w:r>
      <w:r w:rsidR="008E484F" w:rsidRPr="007116FA">
        <w:rPr>
          <w:rFonts w:eastAsia="Arial"/>
          <w:color w:val="000000"/>
        </w:rPr>
        <w:fldChar w:fldCharType="separate"/>
      </w:r>
      <w:r w:rsidR="007D3A17" w:rsidRPr="007116FA">
        <w:rPr>
          <w:rFonts w:eastAsia="Arial"/>
          <w:noProof/>
          <w:color w:val="000000"/>
        </w:rPr>
        <w:t>[20, 21]</w:t>
      </w:r>
      <w:r w:rsidR="008E484F" w:rsidRPr="007116FA">
        <w:rPr>
          <w:rFonts w:eastAsia="Arial"/>
          <w:color w:val="000000"/>
        </w:rPr>
        <w:fldChar w:fldCharType="end"/>
      </w:r>
      <w:r w:rsidRPr="007116FA">
        <w:rPr>
          <w:color w:val="000000"/>
        </w:rPr>
        <w:t xml:space="preserve"> and enables measurement of sleep, sedentary time, and rest-activity patterns in addition to PA </w:t>
      </w:r>
      <w:r w:rsidR="008E484F" w:rsidRPr="007116FA">
        <w:fldChar w:fldCharType="begin">
          <w:fldData xml:space="preserve">PEVuZE5vdGU+PENpdGU+PEF1dGhvcj5Lb2xrPC9BdXRob3I+PFllYXI+MjAyMjwvWWVhcj48UmVj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</w:fldData>
        </w:fldChar>
      </w:r>
      <w:r w:rsidR="007D3A17" w:rsidRPr="007116FA">
        <w:instrText xml:space="preserve"> ADDIN EN.CITE </w:instrText>
      </w:r>
      <w:r w:rsidR="007D3A17" w:rsidRPr="007116FA">
        <w:fldChar w:fldCharType="begin">
          <w:fldData xml:space="preserve">PEVuZE5vdGU+PENpdGU+PEF1dGhvcj5Lb2xrPC9BdXRob3I+PFllYXI+MjAyMjwvWWVhcj48UmVj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</w:fldData>
        </w:fldChar>
      </w:r>
      <w:r w:rsidR="007D3A17" w:rsidRPr="007116FA">
        <w:instrText xml:space="preserve"> ADDIN EN.CITE.DATA </w:instrText>
      </w:r>
      <w:r w:rsidR="007D3A17" w:rsidRPr="007116FA">
        <w:fldChar w:fldCharType="end"/>
      </w:r>
      <w:r w:rsidR="008E484F" w:rsidRPr="007116FA">
        <w:fldChar w:fldCharType="separate"/>
      </w:r>
      <w:r w:rsidR="007D3A17" w:rsidRPr="007116FA">
        <w:rPr>
          <w:noProof/>
        </w:rPr>
        <w:t>[22, 23]</w:t>
      </w:r>
      <w:r w:rsidR="008E484F" w:rsidRPr="007116FA">
        <w:fldChar w:fldCharType="end"/>
      </w:r>
      <w:r w:rsidRPr="007116FA">
        <w:rPr>
          <w:color w:val="000000"/>
        </w:rPr>
        <w:t xml:space="preserve">. </w:t>
      </w:r>
    </w:p>
    <w:p w14:paraId="3013BD52" w14:textId="75B555D4" w:rsidR="00DC5DF0" w:rsidRPr="007116FA" w:rsidRDefault="008E3DB0">
      <w:pPr>
        <w:pBdr>
          <w:top w:val="nil"/>
          <w:left w:val="nil"/>
          <w:bottom w:val="nil"/>
          <w:right w:val="nil"/>
          <w:between w:val="nil"/>
        </w:pBdr>
        <w:spacing w:line="480" w:lineRule="auto"/>
        <w:ind w:firstLine="720"/>
        <w:jc w:val="both"/>
        <w:rPr>
          <w:color w:val="000000"/>
        </w:rPr>
      </w:pPr>
      <w:r w:rsidRPr="007116FA">
        <w:rPr>
          <w:color w:val="000000"/>
        </w:rPr>
        <w:t xml:space="preserve">Recently, a meta-analysis of 15 studies </w:t>
      </w:r>
      <w:r w:rsidR="00924F6B" w:rsidRPr="007116FA">
        <w:rPr>
          <w:color w:val="000000"/>
        </w:rPr>
        <w:t xml:space="preserve">involving people with CVD </w:t>
      </w:r>
      <w:r w:rsidRPr="007116FA">
        <w:rPr>
          <w:color w:val="000000"/>
        </w:rPr>
        <w:t>(</w:t>
      </w:r>
      <w:r w:rsidR="00924F6B" w:rsidRPr="007116FA">
        <w:rPr>
          <w:i/>
          <w:iCs/>
          <w:color w:val="000000"/>
        </w:rPr>
        <w:t xml:space="preserve">n </w:t>
      </w:r>
      <w:r w:rsidR="00924F6B" w:rsidRPr="007116FA">
        <w:rPr>
          <w:color w:val="000000"/>
        </w:rPr>
        <w:t xml:space="preserve">= </w:t>
      </w:r>
      <w:r w:rsidRPr="007116FA">
        <w:rPr>
          <w:color w:val="000000"/>
        </w:rPr>
        <w:t>1</w:t>
      </w:r>
      <w:r w:rsidR="00E4144C" w:rsidRPr="007116FA">
        <w:rPr>
          <w:color w:val="000000"/>
        </w:rPr>
        <w:t>,</w:t>
      </w:r>
      <w:r w:rsidRPr="007116FA">
        <w:rPr>
          <w:color w:val="000000"/>
        </w:rPr>
        <w:t>434) using device-based assessments found moderate improvements in PA and sedentary time immediately following CR compared to controls and favourable maintenance of long-term</w:t>
      </w:r>
      <w:r w:rsidR="00133DE6" w:rsidRPr="007116FA">
        <w:rPr>
          <w:color w:val="000000"/>
        </w:rPr>
        <w:t xml:space="preserve"> (6–12-month follow-up)</w:t>
      </w:r>
      <w:r w:rsidRPr="007116FA">
        <w:rPr>
          <w:color w:val="000000"/>
        </w:rPr>
        <w:t xml:space="preserve"> activity behaviours </w:t>
      </w:r>
      <w:r w:rsidR="008E484F" w:rsidRPr="007116FA">
        <w:rPr>
          <w:color w:val="000000"/>
        </w:rPr>
        <w:fldChar w:fldCharType="begin"/>
      </w:r>
      <w:r w:rsidR="007D3A17" w:rsidRPr="007116FA">
        <w:rPr>
          <w:color w:val="000000"/>
        </w:rPr>
        <w:instrText xml:space="preserve"> ADDIN EN.CITE &lt;EndNote&gt;&lt;Cite&gt;&lt;Author&gt;Meiring&lt;/Author&gt;&lt;Year&gt;2020&lt;/Year&gt;&lt;RecNum&gt;25&lt;/RecNum&gt;&lt;DisplayText&gt;[24]&lt;/DisplayText&gt;&lt;record&gt;&lt;rec-number&gt;25&lt;/rec-number&gt;&lt;foreign-keys&gt;&lt;key app="EN" db-id="vr0ddpxxn9fxsmea9ph5vrpca2xwwvrdfxrx" timestamp="1714573297"&gt;25&lt;/key&gt;&lt;/foreign-keys&gt;&lt;ref-type name="Journal Article"&gt;17&lt;/ref-type&gt;&lt;contributors&gt;&lt;authors&gt;&lt;author&gt;Meiring, R. M.&lt;/author&gt;&lt;author&gt;Tanimukai, K.&lt;/author&gt;&lt;author&gt;Bradnam, L.&lt;/author&gt;&lt;/authors&gt;&lt;/contributors&gt;&lt;auth-address&gt;Department of Exercise Sciences, University of Auckland, Auckland, New Zealand.&amp;#xD;Movement Physiology Research Laboratory, School of Physiology, University of the Witwatersrand, Johannesburg, South Africa.&lt;/auth-address&gt;&lt;titles&gt;&lt;title&gt;The Effect of Exercise-Based Cardiac Rehabilitation on Objectively Measured Physical Activity and Sedentary Behavior: A Systematic Review and Meta-analysis&lt;/title&gt;&lt;secondary-title&gt;J Prim Care Community Health&lt;/secondary-title&gt;&lt;/titles&gt;&lt;periodical&gt;&lt;full-title&gt;J Prim Care Community Health&lt;/full-title&gt;&lt;/periodical&gt;&lt;pages&gt;2150132720935290&lt;/pages&gt;&lt;volume&gt;11&lt;/volume&gt;&lt;edition&gt;2020/06/17&lt;/edition&gt;&lt;keywords&gt;&lt;keyword&gt;*Cardiac Rehabilitation&lt;/keyword&gt;&lt;keyword&gt;Exercise&lt;/keyword&gt;&lt;keyword&gt;Exercise Therapy&lt;/keyword&gt;&lt;keyword&gt;Humans&lt;/keyword&gt;&lt;keyword&gt;*Sedentary Behavior&lt;/keyword&gt;&lt;keyword&gt;*accelerometer&lt;/keyword&gt;&lt;keyword&gt;*exercise&lt;/keyword&gt;&lt;keyword&gt;*physical activity&lt;/keyword&gt;&lt;/keywords&gt;&lt;dates&gt;&lt;year&gt;2020&lt;/year&gt;&lt;pub-dates&gt;&lt;date&gt;Jan-Dec&lt;/date&gt;&lt;/pub-dates&gt;&lt;/dates&gt;&lt;isbn&gt;2150-1327 (Electronic)&amp;#xD;2150-1319 (Linking)&lt;/isbn&gt;&lt;accession-num&gt;32538312&lt;/accession-num&gt;&lt;urls&gt;&lt;related-urls&gt;&lt;url&gt;https://www.ncbi.nlm.nih.gov/pubmed/32538312&lt;/url&gt;&lt;/related-urls&gt;&lt;/urls&gt;&lt;custom2&gt;PMC7297483&lt;/custom2&gt;&lt;electronic-resource-num&gt;10.1177/2150132720935290&lt;/electronic-resource-num&gt;&lt;/record&gt;&lt;/Cite&gt;&lt;/EndNote&gt;</w:instrText>
      </w:r>
      <w:r w:rsidR="008E484F" w:rsidRPr="007116FA">
        <w:rPr>
          <w:color w:val="000000"/>
        </w:rPr>
        <w:fldChar w:fldCharType="separate"/>
      </w:r>
      <w:r w:rsidR="007D3A17" w:rsidRPr="007116FA">
        <w:rPr>
          <w:noProof/>
          <w:color w:val="000000"/>
        </w:rPr>
        <w:t>[24]</w:t>
      </w:r>
      <w:r w:rsidR="008E484F" w:rsidRPr="007116FA">
        <w:rPr>
          <w:color w:val="000000"/>
        </w:rPr>
        <w:fldChar w:fldCharType="end"/>
      </w:r>
      <w:r w:rsidRPr="007116FA">
        <w:rPr>
          <w:color w:val="000000"/>
        </w:rPr>
        <w:t>. Nevertheless, closer analysis showed that while eight studies indicated significant change in activity behaviours, seven did not. One explanation for this difference is the high heterogeneity across studies due to differences in exercise-based CR protocols (e.g., frequency, duration, and intensity of exercise, home vs. c</w:t>
      </w:r>
      <w:r w:rsidR="00E50789" w:rsidRPr="007116FA">
        <w:rPr>
          <w:color w:val="000000"/>
        </w:rPr>
        <w:t>entre</w:t>
      </w:r>
      <w:r w:rsidRPr="007116FA">
        <w:rPr>
          <w:color w:val="000000"/>
        </w:rPr>
        <w:t xml:space="preserve">-based, </w:t>
      </w:r>
      <w:r w:rsidR="00924F6B" w:rsidRPr="007116FA">
        <w:rPr>
          <w:color w:val="000000"/>
        </w:rPr>
        <w:t xml:space="preserve">concurrent </w:t>
      </w:r>
      <w:r w:rsidR="00270574" w:rsidRPr="007116FA">
        <w:rPr>
          <w:color w:val="000000"/>
        </w:rPr>
        <w:t>training</w:t>
      </w:r>
      <w:r w:rsidRPr="007116FA">
        <w:rPr>
          <w:color w:val="000000"/>
        </w:rPr>
        <w:t xml:space="preserve"> vs. aerobic only) </w:t>
      </w:r>
      <w:r w:rsidR="008E484F" w:rsidRPr="007116FA">
        <w:rPr>
          <w:color w:val="000000"/>
        </w:rPr>
        <w:fldChar w:fldCharType="begin"/>
      </w:r>
      <w:r w:rsidR="007D3A17" w:rsidRPr="007116FA">
        <w:rPr>
          <w:color w:val="000000"/>
        </w:rPr>
        <w:instrText xml:space="preserve"> ADDIN EN.CITE &lt;EndNote&gt;&lt;Cite&gt;&lt;Author&gt;Meiring&lt;/Author&gt;&lt;Year&gt;2020&lt;/Year&gt;&lt;RecNum&gt;25&lt;/RecNum&gt;&lt;DisplayText&gt;[24]&lt;/DisplayText&gt;&lt;record&gt;&lt;rec-number&gt;25&lt;/rec-number&gt;&lt;foreign-keys&gt;&lt;key app="EN" db-id="vr0ddpxxn9fxsmea9ph5vrpca2xwwvrdfxrx" timestamp="1714573297"&gt;25&lt;/key&gt;&lt;/foreign-keys&gt;&lt;ref-type name="Journal Article"&gt;17&lt;/ref-type&gt;&lt;contributors&gt;&lt;authors&gt;&lt;author&gt;Meiring, R. M.&lt;/author&gt;&lt;author&gt;Tanimukai, K.&lt;/author&gt;&lt;author&gt;Bradnam, L.&lt;/author&gt;&lt;/authors&gt;&lt;/contributors&gt;&lt;auth-address&gt;Department of Exercise Sciences, University of Auckland, Auckland, New Zealand.&amp;#xD;Movement Physiology Research Laboratory, School of Physiology, University of the Witwatersrand, Johannesburg, South Africa.&lt;/auth-address&gt;&lt;titles&gt;&lt;title&gt;The Effect of Exercise-Based Cardiac Rehabilitation on Objectively Measured Physical Activity and Sedentary Behavior: A Systematic Review and Meta-analysis&lt;/title&gt;&lt;secondary-title&gt;J Prim Care Community Health&lt;/secondary-title&gt;&lt;/titles&gt;&lt;periodical&gt;&lt;full-title&gt;J Prim Care Community Health&lt;/full-title&gt;&lt;/periodical&gt;&lt;pages&gt;2150132720935290&lt;/pages&gt;&lt;volume&gt;11&lt;/volume&gt;&lt;edition&gt;2020/06/17&lt;/edition&gt;&lt;keywords&gt;&lt;keyword&gt;*Cardiac Rehabilitation&lt;/keyword&gt;&lt;keyword&gt;Exercise&lt;/keyword&gt;&lt;keyword&gt;Exercise Therapy&lt;/keyword&gt;&lt;keyword&gt;Humans&lt;/keyword&gt;&lt;keyword&gt;*Sedentary Behavior&lt;/keyword&gt;&lt;keyword&gt;*accelerometer&lt;/keyword&gt;&lt;keyword&gt;*exercise&lt;/keyword&gt;&lt;keyword&gt;*physical activity&lt;/keyword&gt;&lt;/keywords&gt;&lt;dates&gt;&lt;year&gt;2020&lt;/year&gt;&lt;pub-dates&gt;&lt;date&gt;Jan-Dec&lt;/date&gt;&lt;/pub-dates&gt;&lt;/dates&gt;&lt;isbn&gt;2150-1327 (Electronic)&amp;#xD;2150-1319 (Linking)&lt;/isbn&gt;&lt;accession-num&gt;32538312&lt;/accession-num&gt;&lt;urls&gt;&lt;related-urls&gt;&lt;url&gt;https://www.ncbi.nlm.nih.gov/pubmed/32538312&lt;/url&gt;&lt;/related-urls&gt;&lt;/urls&gt;&lt;custom2&gt;PMC7297483&lt;/custom2&gt;&lt;electronic-resource-num&gt;10.1177/2150132720935290&lt;/electronic-resource-num&gt;&lt;/record&gt;&lt;/Cite&gt;&lt;/EndNote&gt;</w:instrText>
      </w:r>
      <w:r w:rsidR="008E484F" w:rsidRPr="007116FA">
        <w:rPr>
          <w:color w:val="000000"/>
        </w:rPr>
        <w:fldChar w:fldCharType="separate"/>
      </w:r>
      <w:r w:rsidR="007D3A17" w:rsidRPr="007116FA">
        <w:rPr>
          <w:noProof/>
          <w:color w:val="000000"/>
        </w:rPr>
        <w:t>[24]</w:t>
      </w:r>
      <w:r w:rsidR="008E484F" w:rsidRPr="007116FA">
        <w:rPr>
          <w:color w:val="000000"/>
        </w:rPr>
        <w:fldChar w:fldCharType="end"/>
      </w:r>
      <w:r w:rsidRPr="007116FA">
        <w:rPr>
          <w:color w:val="000000"/>
        </w:rPr>
        <w:t>. Therefore, an ongoing challenge for CR is understanding how to best support service-users’ activity behaviours, including optimal delivery modes both during their rehabilitation programme and after discharge.</w:t>
      </w:r>
      <w:r w:rsidR="00240381" w:rsidRPr="007116FA">
        <w:rPr>
          <w:color w:val="000000"/>
        </w:rPr>
        <w:t xml:space="preserve"> In this regard, qualitative data </w:t>
      </w:r>
      <w:r w:rsidR="00112D69" w:rsidRPr="007116FA">
        <w:rPr>
          <w:color w:val="000000"/>
        </w:rPr>
        <w:t xml:space="preserve">can provide meaningful insight and has been shown to illuminate issues not easily brought to light via ‘gold standard’ quantitative </w:t>
      </w:r>
      <w:r w:rsidR="00C90817" w:rsidRPr="007116FA">
        <w:rPr>
          <w:color w:val="000000"/>
        </w:rPr>
        <w:t>approaches – helping to provide a fuller, context-sensitive picture of service-user experiences of CR</w:t>
      </w:r>
      <w:r w:rsidR="005A4914" w:rsidRPr="007116FA">
        <w:rPr>
          <w:color w:val="000000"/>
        </w:rPr>
        <w:t xml:space="preserve"> </w:t>
      </w:r>
      <w:r w:rsidR="005217AD" w:rsidRPr="007116FA">
        <w:rPr>
          <w:color w:val="000000"/>
        </w:rPr>
        <w:fldChar w:fldCharType="begin">
          <w:fldData xml:space="preserve">PEVuZE5vdGU+PENpdGU+PEF1dGhvcj5KZW5uaW5nczwvQXV0aG9yPjxZZWFyPjIwMjM8L1llYXI+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</w:fldData>
        </w:fldChar>
      </w:r>
      <w:r w:rsidR="005217AD" w:rsidRPr="007116FA">
        <w:rPr>
          <w:color w:val="000000"/>
        </w:rPr>
        <w:instrText xml:space="preserve"> ADDIN EN.CITE </w:instrText>
      </w:r>
      <w:r w:rsidR="005217AD" w:rsidRPr="007116FA">
        <w:rPr>
          <w:color w:val="000000"/>
        </w:rPr>
        <w:fldChar w:fldCharType="begin">
          <w:fldData xml:space="preserve">PEVuZE5vdGU+PENpdGU+PEF1dGhvcj5KZW5uaW5nczwvQXV0aG9yPjxZZWFyPjIwMjM8L1llYXI+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</w:fldData>
        </w:fldChar>
      </w:r>
      <w:r w:rsidR="005217AD" w:rsidRPr="007116FA">
        <w:rPr>
          <w:color w:val="000000"/>
        </w:rPr>
        <w:instrText xml:space="preserve"> ADDIN EN.CITE.DATA </w:instrText>
      </w:r>
      <w:r w:rsidR="005217AD" w:rsidRPr="007116FA">
        <w:rPr>
          <w:color w:val="000000"/>
        </w:rPr>
      </w:r>
      <w:r w:rsidR="005217AD" w:rsidRPr="007116FA">
        <w:rPr>
          <w:color w:val="000000"/>
        </w:rPr>
        <w:fldChar w:fldCharType="end"/>
      </w:r>
      <w:r w:rsidR="005217AD" w:rsidRPr="007116FA">
        <w:rPr>
          <w:color w:val="000000"/>
        </w:rPr>
      </w:r>
      <w:r w:rsidR="005217AD" w:rsidRPr="007116FA">
        <w:rPr>
          <w:color w:val="000000"/>
        </w:rPr>
        <w:fldChar w:fldCharType="separate"/>
      </w:r>
      <w:r w:rsidR="005217AD" w:rsidRPr="007116FA">
        <w:rPr>
          <w:noProof/>
          <w:color w:val="000000"/>
        </w:rPr>
        <w:t>[25, 26]</w:t>
      </w:r>
      <w:r w:rsidR="005217AD" w:rsidRPr="007116FA">
        <w:rPr>
          <w:color w:val="000000"/>
        </w:rPr>
        <w:fldChar w:fldCharType="end"/>
      </w:r>
      <w:r w:rsidR="00C90817" w:rsidRPr="007116FA">
        <w:rPr>
          <w:color w:val="000000"/>
        </w:rPr>
        <w:t>.</w:t>
      </w:r>
      <w:r w:rsidRPr="007116FA">
        <w:rPr>
          <w:color w:val="000000"/>
        </w:rPr>
        <w:t xml:space="preserve"> </w:t>
      </w:r>
    </w:p>
    <w:p w14:paraId="0000002A" w14:textId="0A8E8214" w:rsidR="00FC0D59" w:rsidRPr="007116FA" w:rsidRDefault="00AD1EEC" w:rsidP="00693523">
      <w:pPr>
        <w:pBdr>
          <w:top w:val="nil"/>
          <w:left w:val="nil"/>
          <w:bottom w:val="nil"/>
          <w:right w:val="nil"/>
          <w:between w:val="nil"/>
        </w:pBdr>
        <w:spacing w:line="480" w:lineRule="auto"/>
        <w:ind w:firstLine="720"/>
        <w:jc w:val="both"/>
        <w:rPr>
          <w:color w:val="000000"/>
        </w:rPr>
      </w:pPr>
      <w:r w:rsidRPr="007116FA">
        <w:rPr>
          <w:color w:val="000000"/>
        </w:rPr>
        <w:t xml:space="preserve">Amidst the Coronavirus 2019 pandemic (COVID-19), </w:t>
      </w:r>
      <w:r w:rsidR="00FD53D5" w:rsidRPr="007116FA">
        <w:rPr>
          <w:color w:val="000000"/>
        </w:rPr>
        <w:t>issues pertaining to the support of service-users were exacerbated</w:t>
      </w:r>
      <w:r w:rsidR="00693523" w:rsidRPr="007116FA">
        <w:rPr>
          <w:color w:val="000000"/>
        </w:rPr>
        <w:t xml:space="preserve"> whereby</w:t>
      </w:r>
      <w:r w:rsidR="00FD53D5" w:rsidRPr="007116FA">
        <w:rPr>
          <w:color w:val="000000"/>
        </w:rPr>
        <w:t xml:space="preserve"> </w:t>
      </w:r>
      <w:r w:rsidR="008E3DB0" w:rsidRPr="007116FA">
        <w:rPr>
          <w:color w:val="000000"/>
        </w:rPr>
        <w:t>CR services</w:t>
      </w:r>
      <w:r w:rsidR="00693523" w:rsidRPr="007116FA">
        <w:rPr>
          <w:color w:val="000000"/>
        </w:rPr>
        <w:t xml:space="preserve"> were challenged</w:t>
      </w:r>
      <w:r w:rsidR="008E3DB0" w:rsidRPr="007116FA">
        <w:rPr>
          <w:color w:val="000000"/>
        </w:rPr>
        <w:t xml:space="preserve"> to </w:t>
      </w:r>
      <w:r w:rsidR="001112CE" w:rsidRPr="007116FA">
        <w:rPr>
          <w:color w:val="000000"/>
        </w:rPr>
        <w:t>‘</w:t>
      </w:r>
      <w:r w:rsidR="008E3DB0" w:rsidRPr="007116FA">
        <w:rPr>
          <w:color w:val="000000"/>
        </w:rPr>
        <w:t xml:space="preserve">do more with less,’ </w:t>
      </w:r>
      <w:r w:rsidR="008E484F" w:rsidRPr="007116FA">
        <w:rPr>
          <w:rFonts w:eastAsia="Arial"/>
          <w:color w:val="000000"/>
        </w:rPr>
        <w:fldChar w:fldCharType="begin">
          <w:fldData xml:space="preserve">PEVuZE5vdGU+PENpdGU+PEF1dGhvcj5DYXJkaW9sb2d5PC9BdXRob3I+PFllYXI+MjAyMDwvWWVh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</w:fldData>
        </w:fldChar>
      </w:r>
      <w:r w:rsidR="005217AD" w:rsidRPr="007116FA">
        <w:rPr>
          <w:rFonts w:eastAsia="Arial"/>
          <w:color w:val="000000"/>
        </w:rPr>
        <w:instrText xml:space="preserve"> ADDIN EN.CITE </w:instrText>
      </w:r>
      <w:r w:rsidR="005217AD" w:rsidRPr="007116FA">
        <w:rPr>
          <w:rFonts w:eastAsia="Arial"/>
          <w:color w:val="000000"/>
        </w:rPr>
        <w:fldChar w:fldCharType="begin">
          <w:fldData xml:space="preserve">PEVuZE5vdGU+PENpdGU+PEF1dGhvcj5DYXJkaW9sb2d5PC9BdXRob3I+PFllYXI+MjAyMDwvWWVh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</w:fldData>
        </w:fldChar>
      </w:r>
      <w:r w:rsidR="005217AD" w:rsidRPr="007116FA">
        <w:rPr>
          <w:rFonts w:eastAsia="Arial"/>
          <w:color w:val="000000"/>
        </w:rPr>
        <w:instrText xml:space="preserve"> ADDIN EN.CITE.DATA </w:instrText>
      </w:r>
      <w:r w:rsidR="005217AD" w:rsidRPr="007116FA">
        <w:rPr>
          <w:rFonts w:eastAsia="Arial"/>
          <w:color w:val="000000"/>
        </w:rPr>
      </w:r>
      <w:r w:rsidR="005217AD" w:rsidRPr="007116FA">
        <w:rPr>
          <w:rFonts w:eastAsia="Arial"/>
          <w:color w:val="000000"/>
        </w:rPr>
        <w:fldChar w:fldCharType="end"/>
      </w:r>
      <w:r w:rsidR="008E484F" w:rsidRPr="007116FA">
        <w:rPr>
          <w:rFonts w:eastAsia="Arial"/>
          <w:color w:val="000000"/>
        </w:rPr>
      </w:r>
      <w:r w:rsidR="008E484F" w:rsidRPr="007116FA">
        <w:rPr>
          <w:rFonts w:eastAsia="Arial"/>
          <w:color w:val="000000"/>
        </w:rPr>
        <w:fldChar w:fldCharType="separate"/>
      </w:r>
      <w:r w:rsidR="005217AD" w:rsidRPr="007116FA">
        <w:rPr>
          <w:rFonts w:eastAsia="Arial"/>
          <w:noProof/>
          <w:color w:val="000000"/>
        </w:rPr>
        <w:t>[27-29]</w:t>
      </w:r>
      <w:r w:rsidR="008E484F" w:rsidRPr="007116FA">
        <w:rPr>
          <w:rFonts w:eastAsia="Arial"/>
          <w:color w:val="000000"/>
        </w:rPr>
        <w:fldChar w:fldCharType="end"/>
      </w:r>
      <w:r w:rsidR="008E3DB0" w:rsidRPr="007116FA">
        <w:rPr>
          <w:color w:val="000000"/>
        </w:rPr>
        <w:t xml:space="preserve"> within the context of reduced population-level PA </w:t>
      </w:r>
      <w:r w:rsidR="008E484F" w:rsidRPr="007116FA">
        <w:rPr>
          <w:color w:val="000000"/>
        </w:rPr>
        <w:fldChar w:fldCharType="begin">
          <w:fldData xml:space="preserve">PEVuZE5vdGU+PENpdGU+PEF1dGhvcj5Xb29kczwvQXV0aG9yPjxZZWFyPjIwMjA8L1llYXI+PFJl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</w:fldData>
        </w:fldChar>
      </w:r>
      <w:r w:rsidR="005217AD" w:rsidRPr="007116FA">
        <w:rPr>
          <w:color w:val="000000"/>
        </w:rPr>
        <w:instrText xml:space="preserve"> ADDIN EN.CITE </w:instrText>
      </w:r>
      <w:r w:rsidR="005217AD" w:rsidRPr="007116FA">
        <w:rPr>
          <w:color w:val="000000"/>
        </w:rPr>
        <w:fldChar w:fldCharType="begin">
          <w:fldData xml:space="preserve">PEVuZE5vdGU+PENpdGU+PEF1dGhvcj5Xb29kczwvQXV0aG9yPjxZZWFyPjIwMjA8L1llYXI+PFJl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</w:fldData>
        </w:fldChar>
      </w:r>
      <w:r w:rsidR="005217AD" w:rsidRPr="007116FA">
        <w:rPr>
          <w:color w:val="000000"/>
        </w:rPr>
        <w:instrText xml:space="preserve"> ADDIN EN.CITE.DATA </w:instrText>
      </w:r>
      <w:r w:rsidR="005217AD" w:rsidRPr="007116FA">
        <w:rPr>
          <w:color w:val="000000"/>
        </w:rPr>
      </w:r>
      <w:r w:rsidR="005217AD" w:rsidRPr="007116FA">
        <w:rPr>
          <w:color w:val="000000"/>
        </w:rPr>
        <w:fldChar w:fldCharType="end"/>
      </w:r>
      <w:r w:rsidR="008E484F" w:rsidRPr="007116FA">
        <w:rPr>
          <w:color w:val="000000"/>
        </w:rPr>
      </w:r>
      <w:r w:rsidR="008E484F" w:rsidRPr="007116FA">
        <w:rPr>
          <w:color w:val="000000"/>
        </w:rPr>
        <w:fldChar w:fldCharType="separate"/>
      </w:r>
      <w:r w:rsidR="005217AD" w:rsidRPr="007116FA">
        <w:rPr>
          <w:noProof/>
          <w:color w:val="000000"/>
        </w:rPr>
        <w:t>[30, 31]</w:t>
      </w:r>
      <w:r w:rsidR="008E484F" w:rsidRPr="007116FA">
        <w:rPr>
          <w:color w:val="000000"/>
        </w:rPr>
        <w:fldChar w:fldCharType="end"/>
      </w:r>
      <w:r w:rsidR="008E3DB0" w:rsidRPr="007116FA">
        <w:rPr>
          <w:color w:val="000000"/>
        </w:rPr>
        <w:t>. The sudden transfer to remote working associated with COVID-19 – in the U</w:t>
      </w:r>
      <w:r w:rsidR="000B6901" w:rsidRPr="007116FA">
        <w:rPr>
          <w:color w:val="000000"/>
        </w:rPr>
        <w:t xml:space="preserve">nited </w:t>
      </w:r>
      <w:r w:rsidR="008E3DB0" w:rsidRPr="007116FA">
        <w:rPr>
          <w:color w:val="000000"/>
        </w:rPr>
        <w:t>K</w:t>
      </w:r>
      <w:r w:rsidR="000B6901" w:rsidRPr="007116FA">
        <w:rPr>
          <w:color w:val="000000"/>
        </w:rPr>
        <w:t>ingdom</w:t>
      </w:r>
      <w:r w:rsidR="008E3DB0" w:rsidRPr="007116FA">
        <w:rPr>
          <w:color w:val="000000"/>
        </w:rPr>
        <w:t xml:space="preserve"> staff were redeployed and assessments were delivered remotely </w:t>
      </w:r>
      <w:r w:rsidR="008E484F" w:rsidRPr="007116FA">
        <w:rPr>
          <w:rFonts w:eastAsia="Arial"/>
          <w:color w:val="000000"/>
        </w:rPr>
        <w:fldChar w:fldCharType="begin">
          <w:fldData xml:space="preserve">PEVuZE5vdGU+PENpdGU+PEF1dGhvcj5DYXJkaW9sb2d5PC9BdXRob3I+PFllYXI+MjAyMDwvWWVh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</w:fldData>
        </w:fldChar>
      </w:r>
      <w:r w:rsidR="005217AD" w:rsidRPr="007116FA">
        <w:rPr>
          <w:rFonts w:eastAsia="Arial"/>
          <w:color w:val="000000"/>
        </w:rPr>
        <w:instrText xml:space="preserve"> ADDIN EN.CITE </w:instrText>
      </w:r>
      <w:r w:rsidR="005217AD" w:rsidRPr="007116FA">
        <w:rPr>
          <w:rFonts w:eastAsia="Arial"/>
          <w:color w:val="000000"/>
        </w:rPr>
        <w:fldChar w:fldCharType="begin">
          <w:fldData xml:space="preserve">PEVuZE5vdGU+PENpdGU+PEF1dGhvcj5DYXJkaW9sb2d5PC9BdXRob3I+PFllYXI+MjAyMDwvWWVh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</w:fldData>
        </w:fldChar>
      </w:r>
      <w:r w:rsidR="005217AD" w:rsidRPr="007116FA">
        <w:rPr>
          <w:rFonts w:eastAsia="Arial"/>
          <w:color w:val="000000"/>
        </w:rPr>
        <w:instrText xml:space="preserve"> ADDIN EN.CITE.DATA </w:instrText>
      </w:r>
      <w:r w:rsidR="005217AD" w:rsidRPr="007116FA">
        <w:rPr>
          <w:rFonts w:eastAsia="Arial"/>
          <w:color w:val="000000"/>
        </w:rPr>
      </w:r>
      <w:r w:rsidR="005217AD" w:rsidRPr="007116FA">
        <w:rPr>
          <w:rFonts w:eastAsia="Arial"/>
          <w:color w:val="000000"/>
        </w:rPr>
        <w:fldChar w:fldCharType="end"/>
      </w:r>
      <w:r w:rsidR="008E484F" w:rsidRPr="007116FA">
        <w:rPr>
          <w:rFonts w:eastAsia="Arial"/>
          <w:color w:val="000000"/>
        </w:rPr>
      </w:r>
      <w:r w:rsidR="008E484F" w:rsidRPr="007116FA">
        <w:rPr>
          <w:rFonts w:eastAsia="Arial"/>
          <w:color w:val="000000"/>
        </w:rPr>
        <w:fldChar w:fldCharType="separate"/>
      </w:r>
      <w:r w:rsidR="005217AD" w:rsidRPr="007116FA">
        <w:rPr>
          <w:rFonts w:eastAsia="Arial"/>
          <w:noProof/>
          <w:color w:val="000000"/>
        </w:rPr>
        <w:t>[27-29]</w:t>
      </w:r>
      <w:r w:rsidR="008E484F" w:rsidRPr="007116FA">
        <w:rPr>
          <w:rFonts w:eastAsia="Arial"/>
          <w:color w:val="000000"/>
        </w:rPr>
        <w:fldChar w:fldCharType="end"/>
      </w:r>
      <w:r w:rsidR="008E3DB0" w:rsidRPr="007116FA">
        <w:rPr>
          <w:color w:val="000000"/>
        </w:rPr>
        <w:t xml:space="preserve"> – encouraged innovation in some services to </w:t>
      </w:r>
      <w:r w:rsidR="00924F6B" w:rsidRPr="007116FA">
        <w:rPr>
          <w:color w:val="000000"/>
        </w:rPr>
        <w:t>provide</w:t>
      </w:r>
      <w:r w:rsidR="008E3DB0" w:rsidRPr="007116FA">
        <w:rPr>
          <w:color w:val="000000"/>
        </w:rPr>
        <w:t xml:space="preserve"> </w:t>
      </w:r>
      <w:r w:rsidR="00CE1665" w:rsidRPr="007116FA">
        <w:rPr>
          <w:color w:val="000000"/>
        </w:rPr>
        <w:t>home</w:t>
      </w:r>
      <w:r w:rsidR="008E3DB0" w:rsidRPr="007116FA">
        <w:rPr>
          <w:color w:val="000000"/>
        </w:rPr>
        <w:t xml:space="preserve">-based support, including the use of </w:t>
      </w:r>
      <w:r w:rsidR="00270574" w:rsidRPr="007116FA">
        <w:rPr>
          <w:color w:val="000000"/>
        </w:rPr>
        <w:t>digital technologie</w:t>
      </w:r>
      <w:r w:rsidR="00D505E6" w:rsidRPr="007116FA">
        <w:rPr>
          <w:color w:val="000000"/>
        </w:rPr>
        <w:t xml:space="preserve">s </w:t>
      </w:r>
      <w:r w:rsidR="00D505E6" w:rsidRPr="007116FA">
        <w:rPr>
          <w:color w:val="000000"/>
        </w:rPr>
        <w:fldChar w:fldCharType="begin"/>
      </w:r>
      <w:r w:rsidR="005217AD" w:rsidRPr="007116FA">
        <w:rPr>
          <w:color w:val="000000"/>
        </w:rPr>
        <w:instrText xml:space="preserve"> ADDIN EN.CITE &lt;EndNote&gt;&lt;Cite&gt;&lt;Author&gt;Golbus&lt;/Author&gt;&lt;Year&gt;2023&lt;/Year&gt;&lt;RecNum&gt;31&lt;/RecNum&gt;&lt;DisplayText&gt;[32]&lt;/DisplayText&gt;&lt;record&gt;&lt;rec-number&gt;31&lt;/rec-number&gt;&lt;foreign-keys&gt;&lt;key app="EN" db-id="vr0ddpxxn9fxsmea9ph5vrpca2xwwvrdfxrx" timestamp="1714573297"&gt;31&lt;/key&gt;&lt;/foreign-keys&gt;&lt;ref-type name="Journal Article"&gt;17&lt;/ref-type&gt;&lt;contributors&gt;&lt;authors&gt;&lt;author&gt;Golbus, J. R.&lt;/author&gt;&lt;author&gt;Lopez-Jimenez, F.&lt;/author&gt;&lt;author&gt;Barac, A.&lt;/author&gt;&lt;author&gt;Cornwell, W. K., 3rd&lt;/author&gt;&lt;author&gt;Dunn, P.&lt;/author&gt;&lt;author&gt;Forman, D. E.&lt;/author&gt;&lt;author&gt;Martin, S. S.&lt;/author&gt;&lt;author&gt;Schorr, E. N.&lt;/author&gt;&lt;author&gt;Supervia, M.&lt;/author&gt;&lt;/authors&gt;&lt;/contributors&gt;&lt;titles&gt;&lt;title&gt;Digital Technologies in Cardiac Rehabilitation: A Science Advisory From the American Heart Association&lt;/title&gt;&lt;secondary-title&gt;Circulation&lt;/secondary-title&gt;&lt;/titles&gt;&lt;periodical&gt;&lt;full-title&gt;Circulation&lt;/full-title&gt;&lt;/periodical&gt;&lt;edition&gt;2023/06/05&lt;/edition&gt;&lt;keywords&gt;&lt;keyword&gt;AHA Scientific Statements&lt;/keyword&gt;&lt;keyword&gt;cardiac rehabilitation&lt;/keyword&gt;&lt;keyword&gt;cardiovascular diseases&lt;/keyword&gt;&lt;keyword&gt;digital technology&lt;/keyword&gt;&lt;keyword&gt;health promotion&lt;/keyword&gt;&lt;keyword&gt;telemedicine&lt;/keyword&gt;&lt;/keywords&gt;&lt;dates&gt;&lt;year&gt;2023&lt;/year&gt;&lt;pub-dates&gt;&lt;date&gt;Jun 5&lt;/date&gt;&lt;/pub-dates&gt;&lt;/dates&gt;&lt;isbn&gt;0009-7322&lt;/isbn&gt;&lt;accession-num&gt;37272365&lt;/accession-num&gt;&lt;urls&gt;&lt;/urls&gt;&lt;electronic-resource-num&gt;10.1161/cir.0000000000001150&lt;/electronic-resource-num&gt;&lt;remote-database-provider&gt;NLM&lt;/remote-database-provider&gt;&lt;language&gt;eng&lt;/language&gt;&lt;/record&gt;&lt;/Cite&gt;&lt;/EndNote&gt;</w:instrText>
      </w:r>
      <w:r w:rsidR="00D505E6" w:rsidRPr="007116FA">
        <w:rPr>
          <w:color w:val="000000"/>
        </w:rPr>
        <w:fldChar w:fldCharType="separate"/>
      </w:r>
      <w:r w:rsidR="005217AD" w:rsidRPr="007116FA">
        <w:rPr>
          <w:noProof/>
          <w:color w:val="000000"/>
        </w:rPr>
        <w:t>[32]</w:t>
      </w:r>
      <w:r w:rsidR="00D505E6" w:rsidRPr="007116FA">
        <w:rPr>
          <w:color w:val="000000"/>
        </w:rPr>
        <w:fldChar w:fldCharType="end"/>
      </w:r>
      <w:r w:rsidR="00270574" w:rsidRPr="007116FA">
        <w:rPr>
          <w:color w:val="000000"/>
        </w:rPr>
        <w:t xml:space="preserve">, such as </w:t>
      </w:r>
      <w:r w:rsidR="008E3DB0" w:rsidRPr="007116FA">
        <w:rPr>
          <w:color w:val="000000"/>
        </w:rPr>
        <w:t>technology-based wearables and obtaining personalised feedback</w:t>
      </w:r>
      <w:r w:rsidR="000606F9" w:rsidRPr="007116FA">
        <w:rPr>
          <w:color w:val="000000"/>
        </w:rPr>
        <w:t xml:space="preserve"> remotely</w:t>
      </w:r>
      <w:r w:rsidR="008E3DB0" w:rsidRPr="007116FA">
        <w:rPr>
          <w:color w:val="000000"/>
        </w:rPr>
        <w:t xml:space="preserve"> </w:t>
      </w:r>
      <w:r w:rsidR="008E484F" w:rsidRPr="007116FA">
        <w:fldChar w:fldCharType="begin"/>
      </w:r>
      <w:r w:rsidR="005217AD" w:rsidRPr="007116FA">
        <w:instrText xml:space="preserve"> ADDIN EN.CITE &lt;EndNote&gt;&lt;Cite&gt;&lt;Author&gt;Rayner&lt;/Author&gt;&lt;Year&gt;2022&lt;/Year&gt;&lt;RecNum&gt;32&lt;/RecNum&gt;&lt;DisplayText&gt;[33]&lt;/DisplayText&gt;&lt;record&gt;&lt;rec-number&gt;32&lt;/rec-number&gt;&lt;foreign-keys&gt;&lt;key app="EN" db-id="vr0ddpxxn9fxsmea9ph5vrpca2xwwvrdfxrx" timestamp="1714573297"&gt;32&lt;/key&gt;&lt;/foreign-keys&gt;&lt;ref-type name="Journal Article"&gt;17&lt;/ref-type&gt;&lt;contributors&gt;&lt;authors&gt;&lt;author&gt;Rayner, T.A&lt;/author&gt;&lt;author&gt;Meenamkuzhy-Hariharan, P&lt;/author&gt;&lt;author&gt;Tew, K.F&lt;/author&gt;&lt;author&gt;Fisher, M&lt;/author&gt;&lt;/authors&gt;&lt;/contributors&gt;&lt;titles&gt;&lt;title&gt;12 Real-world evaluation of a technology-enabled system for the augmentation of physical activity behaviour change in cardiac rehabilitation&lt;/title&gt;&lt;secondary-title&gt;Heart&lt;/secondary-title&gt;&lt;/titles&gt;&lt;periodical&gt;&lt;full-title&gt;Heart&lt;/full-title&gt;&lt;/periodical&gt;&lt;volume&gt;108: A7&lt;/volume&gt;&lt;dates&gt;&lt;year&gt;2022&lt;/year&gt;&lt;/dates&gt;&lt;urls&gt;&lt;/urls&gt;&lt;/record&gt;&lt;/Cite&gt;&lt;/EndNote&gt;</w:instrText>
      </w:r>
      <w:r w:rsidR="008E484F" w:rsidRPr="007116FA">
        <w:fldChar w:fldCharType="separate"/>
      </w:r>
      <w:r w:rsidR="005217AD" w:rsidRPr="007116FA">
        <w:rPr>
          <w:noProof/>
        </w:rPr>
        <w:t>[33]</w:t>
      </w:r>
      <w:r w:rsidR="008E484F" w:rsidRPr="007116FA">
        <w:fldChar w:fldCharType="end"/>
      </w:r>
      <w:r w:rsidR="008E3DB0" w:rsidRPr="007116FA">
        <w:rPr>
          <w:color w:val="000000"/>
        </w:rPr>
        <w:t xml:space="preserve">. Pre-pandemic, there was some evidence to support the effectiveness of </w:t>
      </w:r>
      <w:r w:rsidR="00C05BCB" w:rsidRPr="007116FA">
        <w:rPr>
          <w:color w:val="000000"/>
        </w:rPr>
        <w:t>non centre</w:t>
      </w:r>
      <w:r w:rsidR="008E3DB0" w:rsidRPr="007116FA">
        <w:rPr>
          <w:color w:val="000000"/>
        </w:rPr>
        <w:t xml:space="preserve">-based CR programmes </w:t>
      </w:r>
      <w:r w:rsidR="008E484F" w:rsidRPr="007116FA">
        <w:fldChar w:fldCharType="begin">
          <w:fldData xml:space="preserve">PEVuZE5vdGU+PENpdGU+PEF1dGhvcj5CYXJuYXNvbjwvQXV0aG9yPjxZZWFyPjIwMTk8L1llYXI+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</w:fldData>
        </w:fldChar>
      </w:r>
      <w:r w:rsidR="005217AD" w:rsidRPr="007116FA">
        <w:instrText xml:space="preserve"> ADDIN EN.CITE </w:instrText>
      </w:r>
      <w:r w:rsidR="005217AD" w:rsidRPr="007116FA">
        <w:fldChar w:fldCharType="begin">
          <w:fldData xml:space="preserve">PEVuZE5vdGU+PENpdGU+PEF1dGhvcj5CYXJuYXNvbjwvQXV0aG9yPjxZZWFyPjIwMTk8L1llYXI+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</w:fldData>
        </w:fldChar>
      </w:r>
      <w:r w:rsidR="005217AD" w:rsidRPr="007116FA">
        <w:instrText xml:space="preserve"> ADDIN EN.CITE.DATA </w:instrText>
      </w:r>
      <w:r w:rsidR="005217AD" w:rsidRPr="007116FA">
        <w:fldChar w:fldCharType="end"/>
      </w:r>
      <w:r w:rsidR="008E484F" w:rsidRPr="007116FA">
        <w:fldChar w:fldCharType="separate"/>
      </w:r>
      <w:r w:rsidR="005217AD" w:rsidRPr="007116FA">
        <w:rPr>
          <w:noProof/>
        </w:rPr>
        <w:t>[34, 35]</w:t>
      </w:r>
      <w:r w:rsidR="008E484F" w:rsidRPr="007116FA">
        <w:fldChar w:fldCharType="end"/>
      </w:r>
      <w:r w:rsidR="008E3DB0" w:rsidRPr="007116FA">
        <w:rPr>
          <w:color w:val="000000"/>
        </w:rPr>
        <w:t>. However, the large-scale shift to remote CR by under-resourced and under-staffed services raised questions regarding the quality of pandemic-adapted CR</w:t>
      </w:r>
      <w:r w:rsidR="00453C30" w:rsidRPr="007116FA">
        <w:rPr>
          <w:color w:val="000000"/>
        </w:rPr>
        <w:t>, service-user experienc</w:t>
      </w:r>
      <w:r w:rsidR="00325B89" w:rsidRPr="007116FA">
        <w:rPr>
          <w:color w:val="000000"/>
        </w:rPr>
        <w:t>es of this adapted delivery</w:t>
      </w:r>
      <w:r w:rsidR="008E3DB0" w:rsidRPr="007116FA">
        <w:rPr>
          <w:color w:val="000000"/>
        </w:rPr>
        <w:t xml:space="preserve"> and the ability of services to meet the British Association for </w:t>
      </w:r>
      <w:r w:rsidR="008E3DB0" w:rsidRPr="007116FA">
        <w:rPr>
          <w:color w:val="000000"/>
        </w:rPr>
        <w:lastRenderedPageBreak/>
        <w:t xml:space="preserve">Cardiovascular Prevention and Rehabilitation (BACPR) standard core components, including improvement in lifestyle risk factors, such as PA and sleep </w:t>
      </w:r>
      <w:r w:rsidR="008E484F" w:rsidRPr="007116FA">
        <w:rPr>
          <w:rFonts w:eastAsia="Arial"/>
          <w:color w:val="000000"/>
        </w:rPr>
        <w:fldChar w:fldCharType="begin"/>
      </w:r>
      <w:r w:rsidR="005241D8" w:rsidRPr="007116FA">
        <w:rPr>
          <w:rFonts w:eastAsia="Arial"/>
          <w:color w:val="000000"/>
        </w:rPr>
        <w:instrText xml:space="preserve"> ADDIN EN.CITE &lt;EndNote&gt;&lt;Cite&gt;&lt;Author&gt;Foundation&lt;/Author&gt;&lt;Year&gt;2021&lt;/Year&gt;&lt;RecNum&gt;6&lt;/RecNum&gt;&lt;DisplayText&gt;[4]&lt;/DisplayText&gt;&lt;record&gt;&lt;rec-number&gt;6&lt;/rec-number&gt;&lt;foreign-keys&gt;&lt;key app="EN" db-id="vr0ddpxxn9fxsmea9ph5vrpca2xwwvrdfxrx" timestamp="1714573297"&gt;6&lt;/key&gt;&lt;/foreign-keys&gt;&lt;ref-type name="Report"&gt;27&lt;/ref-type&gt;&lt;contributors&gt;&lt;authors&gt;&lt;author&gt;British Heart Foundation&lt;/author&gt;&lt;/authors&gt;&lt;tertiary-authors&gt;&lt;author&gt;BHF&lt;/author&gt;&lt;/tertiary-authors&gt;&lt;/contributors&gt;&lt;titles&gt;&lt;title&gt;The National Audit of Cardiac Rehabilitation Quality and Outcomes Report 2021&lt;/title&gt;&lt;/titles&gt;&lt;dates&gt;&lt;year&gt;2021&lt;/year&gt;&lt;/dates&gt;&lt;pub-location&gt;London&lt;/pub-location&gt;&lt;urls&gt;&lt;related-urls&gt;&lt;url&gt;https://www.bhf.org.uk/informationsupport/publications/statistics/national-audit-of-cardiac-rehabilitation-quality-and-outcomes-report-2021&lt;/url&gt;&lt;/related-urls&gt;&lt;/urls&gt;&lt;/record&gt;&lt;/Cite&gt;&lt;/EndNote&gt;</w:instrText>
      </w:r>
      <w:r w:rsidR="008E484F" w:rsidRPr="007116FA">
        <w:rPr>
          <w:rFonts w:eastAsia="Arial"/>
          <w:color w:val="000000"/>
        </w:rPr>
        <w:fldChar w:fldCharType="separate"/>
      </w:r>
      <w:r w:rsidR="008E484F" w:rsidRPr="007116FA">
        <w:rPr>
          <w:rFonts w:eastAsia="Arial"/>
          <w:noProof/>
          <w:color w:val="000000"/>
        </w:rPr>
        <w:t>[4]</w:t>
      </w:r>
      <w:r w:rsidR="008E484F" w:rsidRPr="007116FA">
        <w:rPr>
          <w:rFonts w:eastAsia="Arial"/>
          <w:color w:val="000000"/>
        </w:rPr>
        <w:fldChar w:fldCharType="end"/>
      </w:r>
      <w:r w:rsidR="008E3DB0" w:rsidRPr="007116FA">
        <w:rPr>
          <w:color w:val="000000"/>
        </w:rPr>
        <w:t>.</w:t>
      </w:r>
    </w:p>
    <w:p w14:paraId="0000002B" w14:textId="23BF16D1" w:rsidR="00FC0D59" w:rsidRPr="007116FA" w:rsidRDefault="008E3DB0" w:rsidP="00C06B0C">
      <w:pPr>
        <w:pBdr>
          <w:top w:val="nil"/>
          <w:left w:val="nil"/>
          <w:bottom w:val="nil"/>
          <w:right w:val="nil"/>
          <w:between w:val="nil"/>
        </w:pBdr>
        <w:spacing w:line="480" w:lineRule="auto"/>
        <w:ind w:firstLine="720"/>
        <w:jc w:val="both"/>
        <w:rPr>
          <w:color w:val="000000"/>
        </w:rPr>
      </w:pPr>
      <w:r w:rsidRPr="007116FA">
        <w:rPr>
          <w:color w:val="000000"/>
        </w:rPr>
        <w:t xml:space="preserve">In response to these challenges, our study </w:t>
      </w:r>
      <w:r w:rsidR="00C6388F" w:rsidRPr="007116FA">
        <w:rPr>
          <w:color w:val="000000"/>
        </w:rPr>
        <w:t xml:space="preserve">adopted mixed methods to address </w:t>
      </w:r>
      <w:r w:rsidRPr="007116FA">
        <w:rPr>
          <w:color w:val="000000"/>
        </w:rPr>
        <w:t xml:space="preserve">two main aims. </w:t>
      </w:r>
      <w:r w:rsidR="00D56C5E" w:rsidRPr="007116FA">
        <w:rPr>
          <w:color w:val="000000"/>
        </w:rPr>
        <w:t>Firstly,</w:t>
      </w:r>
      <w:r w:rsidRPr="007116FA">
        <w:rPr>
          <w:color w:val="000000"/>
        </w:rPr>
        <w:t xml:space="preserve"> to </w:t>
      </w:r>
      <w:r w:rsidR="008F7550" w:rsidRPr="007116FA">
        <w:rPr>
          <w:color w:val="000000"/>
        </w:rPr>
        <w:t>examine</w:t>
      </w:r>
      <w:r w:rsidRPr="007116FA">
        <w:rPr>
          <w:color w:val="000000"/>
        </w:rPr>
        <w:t xml:space="preserve"> </w:t>
      </w:r>
      <w:r w:rsidR="00C16462" w:rsidRPr="007116FA">
        <w:rPr>
          <w:color w:val="000000"/>
        </w:rPr>
        <w:t xml:space="preserve">changes in </w:t>
      </w:r>
      <w:r w:rsidRPr="007116FA">
        <w:rPr>
          <w:color w:val="000000"/>
        </w:rPr>
        <w:t xml:space="preserve">service user 24-hour movement behaviours during </w:t>
      </w:r>
      <w:r w:rsidR="009B2919" w:rsidRPr="007116FA">
        <w:rPr>
          <w:color w:val="000000"/>
        </w:rPr>
        <w:t>remotely</w:t>
      </w:r>
      <w:r w:rsidR="00CA5A6F" w:rsidRPr="007116FA">
        <w:rPr>
          <w:color w:val="000000"/>
        </w:rPr>
        <w:t xml:space="preserve"> </w:t>
      </w:r>
      <w:r w:rsidR="009B2919" w:rsidRPr="007116FA">
        <w:rPr>
          <w:color w:val="000000"/>
        </w:rPr>
        <w:t xml:space="preserve">delivered </w:t>
      </w:r>
      <w:r w:rsidRPr="007116FA">
        <w:rPr>
          <w:color w:val="000000"/>
        </w:rPr>
        <w:t xml:space="preserve">CR </w:t>
      </w:r>
      <w:r w:rsidR="00CA5A6F" w:rsidRPr="007116FA">
        <w:rPr>
          <w:color w:val="000000"/>
        </w:rPr>
        <w:t xml:space="preserve">as a result of </w:t>
      </w:r>
      <w:r w:rsidRPr="007116FA">
        <w:rPr>
          <w:color w:val="000000"/>
        </w:rPr>
        <w:t xml:space="preserve">COVID-19. Given the unprecedented circumstances service-users found themselves in, our second aim was to explore </w:t>
      </w:r>
      <w:r w:rsidR="00124F95" w:rsidRPr="007116FA">
        <w:rPr>
          <w:color w:val="000000"/>
        </w:rPr>
        <w:t>service-user</w:t>
      </w:r>
      <w:r w:rsidR="00154C44" w:rsidRPr="007116FA">
        <w:rPr>
          <w:color w:val="000000"/>
        </w:rPr>
        <w:t xml:space="preserve">’s </w:t>
      </w:r>
      <w:r w:rsidR="00124F95" w:rsidRPr="007116FA">
        <w:rPr>
          <w:color w:val="000000"/>
        </w:rPr>
        <w:t xml:space="preserve">perceived </w:t>
      </w:r>
      <w:r w:rsidRPr="007116FA">
        <w:rPr>
          <w:color w:val="000000"/>
        </w:rPr>
        <w:t xml:space="preserve">barriers to and facilitators of structured CR exercise and habitual PA during strict COVID-19 protocols and restrictions.  </w:t>
      </w:r>
    </w:p>
    <w:p w14:paraId="0000002C" w14:textId="77777777" w:rsidR="00FC0D59" w:rsidRPr="007116FA" w:rsidRDefault="008E3DB0">
      <w:pPr>
        <w:rPr>
          <w:color w:val="000000"/>
        </w:rPr>
      </w:pPr>
      <w:r w:rsidRPr="007116FA">
        <w:br w:type="page"/>
      </w:r>
    </w:p>
    <w:p w14:paraId="0000002D" w14:textId="77777777" w:rsidR="00FC0D59" w:rsidRPr="007116FA" w:rsidRDefault="008E3DB0">
      <w:pPr>
        <w:spacing w:line="480" w:lineRule="auto"/>
        <w:rPr>
          <w:b/>
        </w:rPr>
      </w:pPr>
      <w:r w:rsidRPr="007116FA">
        <w:rPr>
          <w:b/>
          <w:color w:val="000000"/>
        </w:rPr>
        <w:lastRenderedPageBreak/>
        <w:t>Materials and methods</w:t>
      </w:r>
    </w:p>
    <w:p w14:paraId="0000002E" w14:textId="77777777" w:rsidR="00FC0D59" w:rsidRPr="007116FA" w:rsidRDefault="008E3DB0">
      <w:pPr>
        <w:spacing w:line="480" w:lineRule="auto"/>
        <w:jc w:val="both"/>
        <w:rPr>
          <w:b/>
          <w:i/>
        </w:rPr>
      </w:pPr>
      <w:r w:rsidRPr="007116FA">
        <w:rPr>
          <w:b/>
          <w:i/>
        </w:rPr>
        <w:t>Study design</w:t>
      </w:r>
    </w:p>
    <w:p w14:paraId="0000002F" w14:textId="7B188E20" w:rsidR="00FC0D59" w:rsidRPr="007116FA" w:rsidRDefault="008E3DB0">
      <w:pPr>
        <w:spacing w:line="480" w:lineRule="auto"/>
        <w:jc w:val="both"/>
      </w:pPr>
      <w:r w:rsidRPr="007116FA">
        <w:t xml:space="preserve">The study employed a mixed-methods design and provided a longitudinal analysis of 24-hour movement behaviours at the start of CR (within one month of a baseline phase III assessment), two months after beginning CR, and at the end of the three-month programme. The programme was a phase III CR service remotely delivered during the COVID-19 pandemic. A favourable ethics opinion was granted by National Health Service (NHS) Research Ethics Committee and Health and Care Research Authority Wales (21/EE/0032) and the study was pre-registered on Clinical Trials.gov (ID No. </w:t>
      </w:r>
      <w:r w:rsidRPr="007116FA">
        <w:rPr>
          <w:color w:val="000000"/>
        </w:rPr>
        <w:t>NCT04740489</w:t>
      </w:r>
      <w:r w:rsidRPr="007116FA">
        <w:t xml:space="preserve">). </w:t>
      </w:r>
      <w:r w:rsidR="006E1C19" w:rsidRPr="007116FA">
        <w:t>The STROBE (strengthening the reporting of observational studies in epidemiology) checklist was used when preparing this manuscript (supplementary material 1).</w:t>
      </w:r>
    </w:p>
    <w:p w14:paraId="00000030" w14:textId="77777777" w:rsidR="00FC0D59" w:rsidRPr="007116FA" w:rsidRDefault="008E3DB0">
      <w:pPr>
        <w:spacing w:line="480" w:lineRule="auto"/>
        <w:jc w:val="both"/>
        <w:rPr>
          <w:b/>
          <w:i/>
        </w:rPr>
      </w:pPr>
      <w:r w:rsidRPr="007116FA">
        <w:rPr>
          <w:b/>
          <w:i/>
        </w:rPr>
        <w:t>Participants</w:t>
      </w:r>
    </w:p>
    <w:p w14:paraId="00000032" w14:textId="010CF2E2" w:rsidR="00FC0D59" w:rsidRPr="007116FA" w:rsidRDefault="008E3DB0" w:rsidP="00F15CB4">
      <w:pPr>
        <w:spacing w:line="480" w:lineRule="auto"/>
        <w:jc w:val="both"/>
      </w:pPr>
      <w:r w:rsidRPr="007116FA">
        <w:t>Inclusion criteria were phase III CR service-users</w:t>
      </w:r>
      <w:r w:rsidR="000B6901" w:rsidRPr="007116FA">
        <w:t xml:space="preserve"> </w:t>
      </w:r>
      <w:r w:rsidR="001331CD" w:rsidRPr="007116FA">
        <w:t>≥</w:t>
      </w:r>
      <w:r w:rsidR="000B6901" w:rsidRPr="007116FA">
        <w:t>18 years participating in a remote</w:t>
      </w:r>
      <w:r w:rsidR="00BC0ACF" w:rsidRPr="007116FA">
        <w:t>ly delivered</w:t>
      </w:r>
      <w:r w:rsidRPr="007116FA">
        <w:t xml:space="preserve"> three-month CR programme</w:t>
      </w:r>
      <w:r w:rsidR="000B6901" w:rsidRPr="007116FA">
        <w:t xml:space="preserve"> and</w:t>
      </w:r>
      <w:r w:rsidRPr="007116FA">
        <w:t xml:space="preserve"> who were within four weeks of an initial CR baseline assessment and had capacity to provide consent.</w:t>
      </w:r>
      <w:r w:rsidR="00D045B3" w:rsidRPr="007116FA">
        <w:t xml:space="preserve"> </w:t>
      </w:r>
    </w:p>
    <w:p w14:paraId="00000033" w14:textId="77777777" w:rsidR="00FC0D59" w:rsidRPr="007116FA" w:rsidRDefault="008E3DB0">
      <w:pPr>
        <w:spacing w:line="480" w:lineRule="auto"/>
        <w:jc w:val="both"/>
        <w:rPr>
          <w:b/>
          <w:i/>
        </w:rPr>
      </w:pPr>
      <w:r w:rsidRPr="007116FA">
        <w:rPr>
          <w:b/>
          <w:i/>
        </w:rPr>
        <w:t>Setting</w:t>
      </w:r>
    </w:p>
    <w:p w14:paraId="00000034" w14:textId="346D148A" w:rsidR="00FC0D59" w:rsidRPr="007116FA" w:rsidRDefault="008E3DB0">
      <w:pPr>
        <w:spacing w:line="480" w:lineRule="auto"/>
        <w:jc w:val="both"/>
      </w:pPr>
      <w:r w:rsidRPr="007116FA">
        <w:t>Data were obtained March 2021 – March 2022 in a UK-based, pandemic-adapted</w:t>
      </w:r>
      <w:r w:rsidR="000B6901" w:rsidRPr="007116FA">
        <w:t>,</w:t>
      </w:r>
      <w:r w:rsidRPr="007116FA">
        <w:t xml:space="preserve"> core</w:t>
      </w:r>
      <w:r w:rsidR="000B6901" w:rsidRPr="007116FA">
        <w:t xml:space="preserve"> NHS (Southern England)</w:t>
      </w:r>
      <w:r w:rsidRPr="007116FA">
        <w:t xml:space="preserve"> CR programme. Core CR is a comprehensive outpatient programme within the CR care</w:t>
      </w:r>
      <w:r w:rsidR="000B6901" w:rsidRPr="007116FA">
        <w:t xml:space="preserve"> pathway</w:t>
      </w:r>
      <w:r w:rsidRPr="007116FA">
        <w:t xml:space="preserve">, </w:t>
      </w:r>
      <w:sdt>
        <w:sdtPr>
          <w:tag w:val="goog_rdk_110"/>
          <w:id w:val="-711575263"/>
        </w:sdtPr>
        <w:sdtEndPr/>
        <w:sdtContent/>
      </w:sdt>
      <w:r w:rsidRPr="007116FA">
        <w:t xml:space="preserve">categorised as phase III CR in the UK </w:t>
      </w:r>
      <w:r w:rsidR="008E484F" w:rsidRPr="007116FA">
        <w:fldChar w:fldCharType="begin"/>
      </w:r>
      <w:r w:rsidR="005217AD" w:rsidRPr="007116FA">
        <w:instrText xml:space="preserve"> ADDIN EN.CITE &lt;EndNote&gt;&lt;Cite&gt;&lt;Author&gt;Excellence&lt;/Author&gt;&lt;Year&gt;2013&lt;/Year&gt;&lt;RecNum&gt;35&lt;/RecNum&gt;&lt;DisplayText&gt;[36]&lt;/DisplayText&gt;&lt;record&gt;&lt;rec-number&gt;35&lt;/rec-number&gt;&lt;foreign-keys&gt;&lt;key app="EN" db-id="vr0ddpxxn9fxsmea9ph5vrpca2xwwvrdfxrx" timestamp="1714573297"&gt;35&lt;/key&gt;&lt;/foreign-keys&gt;&lt;ref-type name="Report"&gt;27&lt;/ref-type&gt;&lt;contributors&gt;&lt;authors&gt;&lt;author&gt;National Institute for Health and Care Excellence&lt;/author&gt;&lt;/authors&gt;&lt;/contributors&gt;&lt;titles&gt;&lt;title&gt;Cardiac rehabilitation services: commissioning guide.&lt;/title&gt;&lt;/titles&gt;&lt;dates&gt;&lt;year&gt;2013&lt;/year&gt;&lt;/dates&gt;&lt;pub-location&gt;London&lt;/pub-location&gt;&lt;urls&gt;&lt;/urls&gt;&lt;/record&gt;&lt;/Cite&gt;&lt;/EndNote&gt;</w:instrText>
      </w:r>
      <w:r w:rsidR="008E484F" w:rsidRPr="007116FA">
        <w:fldChar w:fldCharType="separate"/>
      </w:r>
      <w:r w:rsidR="005217AD" w:rsidRPr="007116FA">
        <w:rPr>
          <w:noProof/>
        </w:rPr>
        <w:t>[36]</w:t>
      </w:r>
      <w:r w:rsidR="008E484F" w:rsidRPr="007116FA">
        <w:fldChar w:fldCharType="end"/>
      </w:r>
      <w:r w:rsidRPr="007116FA">
        <w:t xml:space="preserve">. Over the course of this study, 50% of CR staff were redeployed to </w:t>
      </w:r>
      <w:r w:rsidR="000B6901" w:rsidRPr="007116FA">
        <w:t>COVID-related</w:t>
      </w:r>
      <w:r w:rsidRPr="007116FA">
        <w:t xml:space="preserve"> roles elsewhere in the NHS and CR standard care transformed </w:t>
      </w:r>
      <w:r w:rsidR="00A55F17" w:rsidRPr="007116FA">
        <w:t>from centre-based to</w:t>
      </w:r>
      <w:r w:rsidRPr="007116FA">
        <w:t xml:space="preserve"> remote</w:t>
      </w:r>
      <w:r w:rsidR="0031388D" w:rsidRPr="007116FA">
        <w:t>ly delivered</w:t>
      </w:r>
      <w:r w:rsidRPr="007116FA">
        <w:t xml:space="preserve"> support. Service-users received telephone support alongside access to instructional exercise videos and booklets</w:t>
      </w:r>
      <w:r w:rsidR="00341837" w:rsidRPr="007116FA">
        <w:t xml:space="preserve"> (Supplementary material 2)</w:t>
      </w:r>
      <w:r w:rsidRPr="007116FA">
        <w:t xml:space="preserve">. The amount of contact each service-user received from staff </w:t>
      </w:r>
      <w:r w:rsidR="0031388D" w:rsidRPr="007116FA">
        <w:t>(</w:t>
      </w:r>
      <w:r w:rsidRPr="007116FA">
        <w:t>including cardiac nurses, physiotherapists, and exercise instructors</w:t>
      </w:r>
      <w:r w:rsidR="0031388D" w:rsidRPr="007116FA">
        <w:t>)</w:t>
      </w:r>
      <w:r w:rsidRPr="007116FA">
        <w:t xml:space="preserve"> depended upon personal need, with most receiving telephone support twice per month for three months following recommended minimal provision </w:t>
      </w:r>
      <w:r w:rsidR="008E484F" w:rsidRPr="007116FA">
        <w:fldChar w:fldCharType="begin"/>
      </w:r>
      <w:r w:rsidR="005217AD" w:rsidRPr="007116FA">
        <w:instrText xml:space="preserve"> ADDIN EN.CITE &lt;EndNote&gt;&lt;Cite&gt;&lt;Author&gt;Dawkes&lt;/Author&gt;&lt;Year&gt;2020&lt;/Year&gt;&lt;RecNum&gt;36&lt;/RecNum&gt;&lt;DisplayText&gt;[37]&lt;/DisplayText&gt;&lt;record&gt;&lt;rec-number&gt;36&lt;/rec-number&gt;&lt;foreign-keys&gt;&lt;key app="EN" db-id="vr0ddpxxn9fxsmea9ph5vrpca2xwwvrdfxrx" timestamp="1714573297"&gt;36&lt;/key&gt;&lt;/foreign-keys&gt;&lt;ref-type name="Journal Article"&gt;17&lt;/ref-type&gt;&lt;contributors&gt;&lt;authors&gt;&lt;author&gt;Dawkes, S.&lt;/author&gt;&lt;author&gt;Hughes, S.&lt;/author&gt;&lt;author&gt;Ray, S.&lt;/author&gt;&lt;author&gt;Nichols, S.&lt;/author&gt;&lt;author&gt;Hinton, S.&lt;/author&gt;&lt;author&gt;Roberts, C.&lt;/author&gt;&lt;author&gt;Butler, T.&lt;/author&gt;&lt;author&gt;Delal, H.&lt;/author&gt;&lt;author&gt;Docherty, P.&lt;/author&gt;&lt;/authors&gt;&lt;/contributors&gt;&lt;titles&gt;&lt;title&gt;COVID-19 and cardiac rehabilitation: Joint BACPR/BCS/BHF statement on cardiac rehabilitation services&lt;/title&gt;&lt;secondary-title&gt;British Journal of Cardiology&lt;/secondary-title&gt;&lt;/titles&gt;&lt;periodical&gt;&lt;full-title&gt;British Journal of Cardiology&lt;/full-title&gt;&lt;/periodical&gt;&lt;volume&gt;27&lt;/volume&gt;&lt;number&gt;2&lt;/number&gt;&lt;dates&gt;&lt;year&gt;2020&lt;/year&gt;&lt;/dates&gt;&lt;urls&gt;&lt;/urls&gt;&lt;electronic-resource-num&gt;10.5837/bjc.2020.019&lt;/electronic-resource-num&gt;&lt;/record&gt;&lt;/Cite&gt;&lt;/EndNote&gt;</w:instrText>
      </w:r>
      <w:r w:rsidR="008E484F" w:rsidRPr="007116FA">
        <w:fldChar w:fldCharType="separate"/>
      </w:r>
      <w:r w:rsidR="005217AD" w:rsidRPr="007116FA">
        <w:rPr>
          <w:noProof/>
        </w:rPr>
        <w:t>[37]</w:t>
      </w:r>
      <w:r w:rsidR="008E484F" w:rsidRPr="007116FA">
        <w:fldChar w:fldCharType="end"/>
      </w:r>
      <w:r w:rsidRPr="007116FA">
        <w:t xml:space="preserve">. </w:t>
      </w:r>
    </w:p>
    <w:p w14:paraId="00000035" w14:textId="77777777" w:rsidR="00FC0D59" w:rsidRPr="007116FA" w:rsidRDefault="00FC0D59">
      <w:pPr>
        <w:spacing w:line="480" w:lineRule="auto"/>
        <w:jc w:val="both"/>
        <w:rPr>
          <w:sz w:val="10"/>
          <w:szCs w:val="10"/>
        </w:rPr>
      </w:pPr>
    </w:p>
    <w:p w14:paraId="00000038" w14:textId="3A549799" w:rsidR="00FC0D59" w:rsidRPr="007116FA" w:rsidRDefault="008E3DB0" w:rsidP="005859CD">
      <w:pPr>
        <w:spacing w:line="480" w:lineRule="auto"/>
        <w:ind w:firstLine="720"/>
        <w:jc w:val="both"/>
      </w:pPr>
      <w:r w:rsidRPr="007116FA">
        <w:t>Individualised, remotely delivered CR was guidelines-based, providing</w:t>
      </w:r>
      <w:r w:rsidR="000B6901" w:rsidRPr="007116FA">
        <w:t xml:space="preserve"> </w:t>
      </w:r>
      <w:r w:rsidR="00BF0E5C" w:rsidRPr="007116FA">
        <w:t>2-3</w:t>
      </w:r>
      <w:r w:rsidRPr="007116FA">
        <w:t>, 20-30</w:t>
      </w:r>
      <w:r w:rsidR="000B6901" w:rsidRPr="007116FA">
        <w:t>-</w:t>
      </w:r>
      <w:r w:rsidRPr="007116FA">
        <w:t xml:space="preserve">minute structured aerobic endurance exercise sessions per week at an intensity of 40-60% heart rate reserve (HRR) and subjective ratings of perceived exertion (RPE) of </w:t>
      </w:r>
      <w:r w:rsidR="00BF0E5C" w:rsidRPr="007116FA">
        <w:t>4-6</w:t>
      </w:r>
      <w:r w:rsidRPr="007116FA">
        <w:t xml:space="preserve"> on the</w:t>
      </w:r>
      <w:r w:rsidR="0031388D" w:rsidRPr="007116FA">
        <w:t xml:space="preserve"> modified</w:t>
      </w:r>
      <w:r w:rsidRPr="007116FA">
        <w:t xml:space="preserve"> Borg</w:t>
      </w:r>
      <w:r w:rsidR="000B6901" w:rsidRPr="007116FA">
        <w:t>-</w:t>
      </w:r>
      <w:r w:rsidRPr="007116FA">
        <w:t xml:space="preserve"> </w:t>
      </w:r>
      <w:r w:rsidR="008E484F" w:rsidRPr="007116FA">
        <w:fldChar w:fldCharType="begin"/>
      </w:r>
      <w:r w:rsidR="005217AD" w:rsidRPr="007116FA">
        <w:instrText xml:space="preserve"> ADDIN EN.CITE &lt;EndNote&gt;&lt;Cite&gt;&lt;Author&gt;Borg&lt;/Author&gt;&lt;Year&gt;1985&lt;/Year&gt;&lt;RecNum&gt;37&lt;/RecNum&gt;&lt;DisplayText&gt;[38]&lt;/DisplayText&gt;&lt;record&gt;&lt;rec-number&gt;37&lt;/rec-number&gt;&lt;foreign-keys&gt;&lt;key app="EN" db-id="vr0ddpxxn9fxsmea9ph5vrpca2xwwvrdfxrx" timestamp="1714573297"&gt;37&lt;/key&gt;&lt;/foreign-keys&gt;&lt;ref-type name="Book"&gt;6&lt;/ref-type&gt;&lt;contributors&gt;&lt;authors&gt;&lt;author&gt;Borg, G&lt;/author&gt;&lt;/authors&gt;&lt;/contributors&gt;&lt;titles&gt;&lt;title&gt;An introduction to Borg’s RPE scale&lt;/title&gt;&lt;/titles&gt;&lt;dates&gt;&lt;year&gt;1985&lt;/year&gt;&lt;/dates&gt;&lt;pub-location&gt;Ithaca, New York&lt;/pub-location&gt;&lt;publisher&gt;Movement Publications&lt;/publisher&gt;&lt;urls&gt;&lt;/urls&gt;&lt;/record&gt;&lt;/Cite&gt;&lt;/EndNote&gt;</w:instrText>
      </w:r>
      <w:r w:rsidR="008E484F" w:rsidRPr="007116FA">
        <w:fldChar w:fldCharType="separate"/>
      </w:r>
      <w:r w:rsidR="005217AD" w:rsidRPr="007116FA">
        <w:rPr>
          <w:noProof/>
        </w:rPr>
        <w:t>[38]</w:t>
      </w:r>
      <w:r w:rsidR="008E484F" w:rsidRPr="007116FA">
        <w:fldChar w:fldCharType="end"/>
      </w:r>
      <w:r w:rsidRPr="007116FA">
        <w:t xml:space="preserve"> RPE scale </w:t>
      </w:r>
      <w:r w:rsidR="008E484F" w:rsidRPr="007116FA">
        <w:fldChar w:fldCharType="begin"/>
      </w:r>
      <w:r w:rsidR="007D3A17" w:rsidRPr="007116FA">
        <w:instrText xml:space="preserve"> ADDIN EN.CITE &lt;EndNote&gt;&lt;Cite&gt;&lt;Author&gt;Rehabilitation&lt;/Author&gt;&lt;Year&gt;2014&lt;/Year&gt;&lt;RecNum&gt;10&lt;/RecNum&gt;&lt;DisplayText&gt;[9]&lt;/DisplayText&gt;&lt;record&gt;&lt;rec-number&gt;10&lt;/rec-number&gt;&lt;foreign-keys&gt;&lt;key app="EN" db-id="vr0ddpxxn9fxsmea9ph5vrpca2xwwvrdfxrx" timestamp="1714573297"&gt;10&lt;/key&gt;&lt;/foreign-keys&gt;&lt;ref-type name="Book"&gt;6&lt;/ref-type&gt;&lt;contributors&gt;&lt;authors&gt;&lt;author&gt;British Association of Cardiovascular Prevention and Rehabilitation&lt;/author&gt;&lt;/authors&gt;&lt;/contributors&gt;&lt;titles&gt;&lt;title&gt;Physical activity and exercise in the management of cardiovascular disease&lt;/title&gt;&lt;/titles&gt;&lt;dates&gt;&lt;year&gt;2014&lt;/year&gt;&lt;/dates&gt;&lt;pub-location&gt;London&lt;/pub-location&gt;&lt;publisher&gt;BACPR&lt;/publisher&gt;&lt;urls&gt;&lt;/urls&gt;&lt;/record&gt;&lt;/Cite&gt;&lt;/EndNote&gt;</w:instrText>
      </w:r>
      <w:r w:rsidR="008E484F" w:rsidRPr="007116FA">
        <w:fldChar w:fldCharType="separate"/>
      </w:r>
      <w:r w:rsidR="007D3A17" w:rsidRPr="007116FA">
        <w:rPr>
          <w:noProof/>
        </w:rPr>
        <w:t>[9]</w:t>
      </w:r>
      <w:r w:rsidR="008E484F" w:rsidRPr="007116FA">
        <w:fldChar w:fldCharType="end"/>
      </w:r>
      <w:r w:rsidRPr="007116FA">
        <w:t xml:space="preserve">. The aim was to safely progress </w:t>
      </w:r>
      <w:r w:rsidR="007F1873" w:rsidRPr="007116FA">
        <w:t>ser</w:t>
      </w:r>
      <w:r w:rsidR="007F1873" w:rsidRPr="007116FA">
        <w:lastRenderedPageBreak/>
        <w:t xml:space="preserve">vice-users </w:t>
      </w:r>
      <w:r w:rsidRPr="007116FA">
        <w:t xml:space="preserve">towards this optimum </w:t>
      </w:r>
      <w:r w:rsidR="000B6901" w:rsidRPr="007116FA">
        <w:t>PA level</w:t>
      </w:r>
      <w:r w:rsidRPr="007116FA">
        <w:t xml:space="preserve"> suggested in CR guidelines through completion of structured exercise (i.e., aerobic interval training using a circuit</w:t>
      </w:r>
      <w:r w:rsidR="00950256" w:rsidRPr="007116FA">
        <w:t xml:space="preserve"> in the home</w:t>
      </w:r>
      <w:r w:rsidRPr="007116FA">
        <w:t xml:space="preserve">) </w:t>
      </w:r>
      <w:r w:rsidR="003D17EF" w:rsidRPr="007116FA">
        <w:t>and/</w:t>
      </w:r>
      <w:r w:rsidRPr="007116FA">
        <w:t xml:space="preserve">or PA (i.e., a walking programme), depending on service-user preference. Exercise was tailored to individual needs, considering baseline PA, presence of cardiac symptoms, and individuals’ previous experience, familiarity and confidence with engaging in PA and structured exercise training. Habitual PA was also encouraged in line with UK guidelines </w:t>
      </w:r>
      <w:r w:rsidR="008E484F" w:rsidRPr="007116FA">
        <w:fldChar w:fldCharType="begin"/>
      </w:r>
      <w:r w:rsidR="005217AD" w:rsidRPr="007116FA">
        <w:instrText xml:space="preserve"> ADDIN EN.CITE &lt;EndNote&gt;&lt;Cite&gt;&lt;Author&gt;Care&lt;/Author&gt;&lt;Year&gt;2020&lt;/Year&gt;&lt;RecNum&gt;9&lt;/RecNum&gt;&lt;DisplayText&gt;[39]&lt;/DisplayText&gt;&lt;record&gt;&lt;rec-number&gt;9&lt;/rec-number&gt;&lt;foreign-keys&gt;&lt;key app="EN" db-id="vr0ddpxxn9fxsmea9ph5vrpca2xwwvrdfxrx" timestamp="1714573297"&gt;9&lt;/key&gt;&lt;/foreign-keys&gt;&lt;ref-type name="Web Page"&gt;12&lt;/ref-type&gt;&lt;contributors&gt;&lt;authors&gt;&lt;author&gt;Department of Health and Social Care&lt;/author&gt;&lt;/authors&gt;&lt;/contributors&gt;&lt;titles&gt;&lt;title&gt;Physical activity guidelines: UK Chief Medical Officers’ report&lt;/title&gt;&lt;/titles&gt;&lt;dates&gt;&lt;year&gt;2020&lt;/year&gt;&lt;/dates&gt;&lt;isbn&gt;https://www.gov.uk/government/publications/physical-activity-guidelines-uk-chief-medical-officers-report&lt;/isbn&gt;&lt;urls&gt;&lt;/urls&gt;&lt;/record&gt;&lt;/Cite&gt;&lt;/EndNote&gt;</w:instrText>
      </w:r>
      <w:r w:rsidR="008E484F" w:rsidRPr="007116FA">
        <w:fldChar w:fldCharType="separate"/>
      </w:r>
      <w:r w:rsidR="005217AD" w:rsidRPr="007116FA">
        <w:rPr>
          <w:noProof/>
        </w:rPr>
        <w:t>[39]</w:t>
      </w:r>
      <w:r w:rsidR="008E484F" w:rsidRPr="007116FA">
        <w:fldChar w:fldCharType="end"/>
      </w:r>
      <w:r w:rsidRPr="007116FA">
        <w:t xml:space="preserve">. </w:t>
      </w:r>
    </w:p>
    <w:p w14:paraId="00000039" w14:textId="77777777" w:rsidR="00FC0D59" w:rsidRPr="007116FA" w:rsidRDefault="008E3DB0">
      <w:pPr>
        <w:pBdr>
          <w:top w:val="nil"/>
          <w:left w:val="nil"/>
          <w:bottom w:val="nil"/>
          <w:right w:val="nil"/>
          <w:between w:val="nil"/>
        </w:pBdr>
        <w:shd w:val="clear" w:color="auto" w:fill="FFFFFF"/>
        <w:spacing w:line="480" w:lineRule="auto"/>
        <w:jc w:val="both"/>
        <w:rPr>
          <w:b/>
          <w:i/>
          <w:color w:val="000000"/>
        </w:rPr>
      </w:pPr>
      <w:r w:rsidRPr="007116FA">
        <w:rPr>
          <w:b/>
          <w:i/>
          <w:color w:val="000000"/>
        </w:rPr>
        <w:t>Data collection</w:t>
      </w:r>
    </w:p>
    <w:p w14:paraId="7E79FECF" w14:textId="61B97083" w:rsidR="004918D2" w:rsidRPr="007116FA" w:rsidRDefault="004918D2" w:rsidP="004918D2">
      <w:pPr>
        <w:spacing w:line="480" w:lineRule="auto"/>
        <w:jc w:val="both"/>
        <w:rPr>
          <w:i/>
        </w:rPr>
      </w:pPr>
      <w:r w:rsidRPr="007116FA">
        <w:rPr>
          <w:i/>
        </w:rPr>
        <w:t>Device-based assessment of PA and sleep</w:t>
      </w:r>
    </w:p>
    <w:p w14:paraId="0000003D" w14:textId="08C26FB0" w:rsidR="00FC0D59" w:rsidRPr="007116FA" w:rsidRDefault="00F21DF5" w:rsidP="00964094">
      <w:pPr>
        <w:pBdr>
          <w:top w:val="nil"/>
          <w:left w:val="nil"/>
          <w:bottom w:val="nil"/>
          <w:right w:val="nil"/>
          <w:between w:val="nil"/>
        </w:pBdr>
        <w:shd w:val="clear" w:color="auto" w:fill="FFFFFF"/>
        <w:spacing w:line="480" w:lineRule="auto"/>
        <w:jc w:val="both"/>
        <w:rPr>
          <w:color w:val="000000"/>
        </w:rPr>
      </w:pPr>
      <w:r w:rsidRPr="007116FA">
        <w:rPr>
          <w:color w:val="000000"/>
        </w:rPr>
        <w:t>Due to COVID restrictions and limited staff capacity we were unable to obtain pre-CR measures of PA. Therefore, t</w:t>
      </w:r>
      <w:r w:rsidR="008E3DB0" w:rsidRPr="007116FA">
        <w:rPr>
          <w:color w:val="000000"/>
        </w:rPr>
        <w:t>he first data point</w:t>
      </w:r>
      <w:r w:rsidR="004A10B1" w:rsidRPr="007116FA">
        <w:rPr>
          <w:color w:val="000000"/>
        </w:rPr>
        <w:t xml:space="preserve"> (‘start’)</w:t>
      </w:r>
      <w:r w:rsidR="008E3DB0" w:rsidRPr="007116FA">
        <w:rPr>
          <w:color w:val="000000"/>
        </w:rPr>
        <w:t xml:space="preserve"> occurred within four weeks of service-users completing their initial standard CR assessment (supplementary material </w:t>
      </w:r>
      <w:r w:rsidR="00AE4A26" w:rsidRPr="007116FA">
        <w:rPr>
          <w:color w:val="000000"/>
        </w:rPr>
        <w:t>3</w:t>
      </w:r>
      <w:r w:rsidR="008E3DB0" w:rsidRPr="007116FA">
        <w:rPr>
          <w:color w:val="000000"/>
        </w:rPr>
        <w:t xml:space="preserve">), and </w:t>
      </w:r>
      <w:r w:rsidR="00255548" w:rsidRPr="007116FA">
        <w:rPr>
          <w:color w:val="000000"/>
        </w:rPr>
        <w:t>2-4</w:t>
      </w:r>
      <w:r w:rsidR="008E3DB0" w:rsidRPr="007116FA">
        <w:rPr>
          <w:color w:val="000000"/>
        </w:rPr>
        <w:t xml:space="preserve"> weeks after commencing their exercise programme</w:t>
      </w:r>
      <w:r w:rsidR="00531CA7" w:rsidRPr="007116FA">
        <w:rPr>
          <w:rStyle w:val="FootnoteReference"/>
          <w:color w:val="000000"/>
        </w:rPr>
        <w:footnoteReference w:id="1"/>
      </w:r>
      <w:r w:rsidR="008E3DB0" w:rsidRPr="007116FA">
        <w:rPr>
          <w:color w:val="000000"/>
        </w:rPr>
        <w:t xml:space="preserve">. Each </w:t>
      </w:r>
      <w:r w:rsidR="007F1873" w:rsidRPr="007116FA">
        <w:rPr>
          <w:color w:val="000000"/>
        </w:rPr>
        <w:t xml:space="preserve">service-user </w:t>
      </w:r>
      <w:r w:rsidR="002646A7" w:rsidRPr="007116FA">
        <w:rPr>
          <w:color w:val="000000"/>
        </w:rPr>
        <w:t>was sent</w:t>
      </w:r>
      <w:r w:rsidR="008E3DB0" w:rsidRPr="007116FA">
        <w:rPr>
          <w:color w:val="000000"/>
        </w:rPr>
        <w:t xml:space="preserve"> a wrist-worn accelerometer (GENEActiv, Activinsights, Kimbolton, Cambridge, UK)</w:t>
      </w:r>
      <w:r w:rsidR="002646A7" w:rsidRPr="007116FA">
        <w:rPr>
          <w:color w:val="000000"/>
        </w:rPr>
        <w:t xml:space="preserve">, sampling at 100 Hz, </w:t>
      </w:r>
      <w:r w:rsidR="002646A7" w:rsidRPr="007116FA">
        <w:t>and measuring acceleration across three axes in gravity (</w:t>
      </w:r>
      <w:r w:rsidR="002646A7" w:rsidRPr="007116FA">
        <w:rPr>
          <w:i/>
        </w:rPr>
        <w:t>g</w:t>
      </w:r>
      <w:r w:rsidR="002646A7" w:rsidRPr="007116FA">
        <w:t xml:space="preserve">) units (1 </w:t>
      </w:r>
      <w:r w:rsidR="002646A7" w:rsidRPr="007116FA">
        <w:rPr>
          <w:i/>
        </w:rPr>
        <w:t>g</w:t>
      </w:r>
      <w:r w:rsidR="002646A7" w:rsidRPr="007116FA">
        <w:t xml:space="preserve"> = 9.81 m.s</w:t>
      </w:r>
      <w:r w:rsidR="002646A7" w:rsidRPr="007116FA">
        <w:rPr>
          <w:vertAlign w:val="superscript"/>
        </w:rPr>
        <w:t>2-1</w:t>
      </w:r>
      <w:r w:rsidR="002646A7" w:rsidRPr="007116FA">
        <w:t xml:space="preserve">). </w:t>
      </w:r>
      <w:r w:rsidR="0054099A" w:rsidRPr="007116FA">
        <w:t xml:space="preserve">The magnitude of signals from the triaxial movement minus 1 </w:t>
      </w:r>
      <w:r w:rsidR="0054099A" w:rsidRPr="007116FA">
        <w:rPr>
          <w:i/>
        </w:rPr>
        <w:t>g</w:t>
      </w:r>
      <w:r w:rsidR="0054099A" w:rsidRPr="007116FA">
        <w:t xml:space="preserve"> (with negative numbers rounded zero) was used to quantify acceleration due to movement in mg (1 m</w:t>
      </w:r>
      <w:r w:rsidR="0054099A" w:rsidRPr="007116FA">
        <w:rPr>
          <w:i/>
        </w:rPr>
        <w:t>g</w:t>
      </w:r>
      <w:r w:rsidR="0054099A" w:rsidRPr="007116FA">
        <w:t xml:space="preserve"> = 0.00981 m.s</w:t>
      </w:r>
      <w:r w:rsidR="0054099A" w:rsidRPr="007116FA">
        <w:rPr>
          <w:vertAlign w:val="superscript"/>
        </w:rPr>
        <w:t>2-1</w:t>
      </w:r>
      <w:r w:rsidR="0054099A" w:rsidRPr="007116FA">
        <w:t xml:space="preserve">) </w:t>
      </w:r>
      <w:r w:rsidR="00C150D0" w:rsidRPr="007116FA">
        <w:fldChar w:fldCharType="begin">
          <w:fldData xml:space="preserve">PEVuZE5vdGU+PENpdGU+PEF1dGhvcj52YW4gSGVlczwvQXV0aG9yPjxZZWFyPjIwMTM8L1llYXI+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</w:fldData>
        </w:fldChar>
      </w:r>
      <w:r w:rsidR="005217AD" w:rsidRPr="007116FA">
        <w:instrText xml:space="preserve"> ADDIN EN.CITE </w:instrText>
      </w:r>
      <w:r w:rsidR="005217AD" w:rsidRPr="007116FA">
        <w:fldChar w:fldCharType="begin">
          <w:fldData xml:space="preserve">PEVuZE5vdGU+PENpdGU+PEF1dGhvcj52YW4gSGVlczwvQXV0aG9yPjxZZWFyPjIwMTM8L1llYXI+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</w:fldData>
        </w:fldChar>
      </w:r>
      <w:r w:rsidR="005217AD" w:rsidRPr="007116FA">
        <w:instrText xml:space="preserve"> ADDIN EN.CITE.DATA </w:instrText>
      </w:r>
      <w:r w:rsidR="005217AD" w:rsidRPr="007116FA">
        <w:fldChar w:fldCharType="end"/>
      </w:r>
      <w:r w:rsidR="00C150D0" w:rsidRPr="007116FA">
        <w:fldChar w:fldCharType="separate"/>
      </w:r>
      <w:r w:rsidR="005217AD" w:rsidRPr="007116FA">
        <w:rPr>
          <w:noProof/>
        </w:rPr>
        <w:t>[40]</w:t>
      </w:r>
      <w:r w:rsidR="00C150D0" w:rsidRPr="007116FA">
        <w:fldChar w:fldCharType="end"/>
      </w:r>
      <w:r w:rsidR="0054099A" w:rsidRPr="007116FA">
        <w:t xml:space="preserve">. </w:t>
      </w:r>
      <w:r w:rsidR="007F1873" w:rsidRPr="007116FA">
        <w:t xml:space="preserve">Service-users </w:t>
      </w:r>
      <w:r w:rsidR="002646A7" w:rsidRPr="007116FA">
        <w:t xml:space="preserve">were </w:t>
      </w:r>
      <w:r w:rsidR="002646A7" w:rsidRPr="007116FA">
        <w:rPr>
          <w:color w:val="000000"/>
        </w:rPr>
        <w:t xml:space="preserve">instructed to wear the accelerometer </w:t>
      </w:r>
      <w:r w:rsidR="008E3DB0" w:rsidRPr="007116FA">
        <w:rPr>
          <w:color w:val="000000"/>
        </w:rPr>
        <w:t>on the non-dominant wrist for seven consecutive days.</w:t>
      </w:r>
      <w:r w:rsidR="002646A7" w:rsidRPr="007116FA">
        <w:rPr>
          <w:color w:val="000000"/>
        </w:rPr>
        <w:t xml:space="preserve"> GENEActiv accelerometers have been used across</w:t>
      </w:r>
      <w:r w:rsidR="002646A7" w:rsidRPr="007116FA">
        <w:t xml:space="preserve"> clinical population</w:t>
      </w:r>
      <w:r w:rsidR="00C150D0" w:rsidRPr="007116FA">
        <w:t xml:space="preserve"> </w:t>
      </w:r>
      <w:r w:rsidR="00C150D0" w:rsidRPr="007116FA">
        <w:fldChar w:fldCharType="begin">
          <w:fldData xml:space="preserve">PEVuZE5vdGU+PENpdGU+PEF1dGhvcj5TaGVwaGVyZDwvQXV0aG9yPjxZZWFyPjIwMTg8L1llYXI+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</w:fldData>
        </w:fldChar>
      </w:r>
      <w:r w:rsidR="005217AD" w:rsidRPr="007116FA">
        <w:instrText xml:space="preserve"> ADDIN EN.CITE </w:instrText>
      </w:r>
      <w:r w:rsidR="005217AD" w:rsidRPr="007116FA">
        <w:fldChar w:fldCharType="begin">
          <w:fldData xml:space="preserve">PEVuZE5vdGU+PENpdGU+PEF1dGhvcj5TaGVwaGVyZDwvQXV0aG9yPjxZZWFyPjIwMTg8L1llYXI+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</w:fldData>
        </w:fldChar>
      </w:r>
      <w:r w:rsidR="005217AD" w:rsidRPr="007116FA">
        <w:instrText xml:space="preserve"> ADDIN EN.CITE.DATA </w:instrText>
      </w:r>
      <w:r w:rsidR="005217AD" w:rsidRPr="007116FA">
        <w:fldChar w:fldCharType="end"/>
      </w:r>
      <w:r w:rsidR="00C150D0" w:rsidRPr="007116FA">
        <w:fldChar w:fldCharType="separate"/>
      </w:r>
      <w:r w:rsidR="005217AD" w:rsidRPr="007116FA">
        <w:rPr>
          <w:noProof/>
        </w:rPr>
        <w:t>[41, 42]</w:t>
      </w:r>
      <w:r w:rsidR="00C150D0" w:rsidRPr="007116FA">
        <w:fldChar w:fldCharType="end"/>
      </w:r>
      <w:r w:rsidR="002646A7" w:rsidRPr="007116FA">
        <w:t>, and have been validated for the assessment of sedent</w:t>
      </w:r>
      <w:sdt>
        <w:sdtPr>
          <w:tag w:val="goog_rdk_56"/>
          <w:id w:val="-1391258053"/>
        </w:sdtPr>
        <w:sdtEndPr/>
        <w:sdtContent/>
      </w:sdt>
      <w:r w:rsidR="002646A7" w:rsidRPr="007116FA">
        <w:t xml:space="preserve">ary time, sleep and PA in healthy adults </w:t>
      </w:r>
      <w:r w:rsidR="002646A7" w:rsidRPr="007116FA">
        <w:fldChar w:fldCharType="begin"/>
      </w:r>
      <w:r w:rsidR="005217AD" w:rsidRPr="007116FA">
        <w:instrText xml:space="preserve"> ADDIN EN.CITE &lt;EndNote&gt;&lt;Cite&gt;&lt;Author&gt;Pavey&lt;/Author&gt;&lt;Year&gt;2016&lt;/Year&gt;&lt;RecNum&gt;41&lt;/RecNum&gt;&lt;DisplayText&gt;[43]&lt;/DisplayText&gt;&lt;record&gt;&lt;rec-number&gt;41&lt;/rec-number&gt;&lt;foreign-keys&gt;&lt;key app="EN" db-id="vr0ddpxxn9fxsmea9ph5vrpca2xwwvrdfxrx" timestamp="1714573297"&gt;41&lt;/key&gt;&lt;/foreign-keys&gt;&lt;ref-type name="Journal Article"&gt;17&lt;/ref-type&gt;&lt;contributors&gt;&lt;authors&gt;&lt;author&gt;Pavey, T. G.&lt;/author&gt;&lt;author&gt;Gomersall, S. R.&lt;/author&gt;&lt;author&gt;Clark, B. K.&lt;/author&gt;&lt;author&gt;Brown, W. J.&lt;/author&gt;&lt;/authors&gt;&lt;/contributors&gt;&lt;auth-address&gt;Centre for Research on Exercise, Physical Activity and Health (CRExPAH), School of Human Movement Studies, The University of Queensland, Brisbane, Australia. Electronic address: t.pavey@uq.edu.au.&amp;#xD;Centre for Research on Exercise, Physical Activity and Health (CRExPAH), School of Human Movement Studies, The University of Queensland, Brisbane, Australia.&lt;/auth-address&gt;&lt;titles&gt;&lt;title&gt;The validity of the GENEActiv wrist-worn accelerometer for measuring adult sedentary time in free living&lt;/title&gt;&lt;secondary-title&gt;J Sci Med Sport&lt;/secondary-title&gt;&lt;/titles&gt;&lt;periodical&gt;&lt;full-title&gt;J Sci Med Sport&lt;/full-title&gt;&lt;/periodical&gt;&lt;pages&gt;395-9&lt;/pages&gt;&lt;volume&gt;19&lt;/volume&gt;&lt;number&gt;5&lt;/number&gt;&lt;edition&gt;2015/05/10&lt;/edition&gt;&lt;keywords&gt;&lt;keyword&gt;*Accelerometry&lt;/keyword&gt;&lt;keyword&gt;Adolescent&lt;/keyword&gt;&lt;keyword&gt;Adult&lt;/keyword&gt;&lt;keyword&gt;Female&lt;/keyword&gt;&lt;keyword&gt;Humans&lt;/keyword&gt;&lt;keyword&gt;Male&lt;/keyword&gt;&lt;keyword&gt;Middle Aged&lt;/keyword&gt;&lt;keyword&gt;*Sedentary Behavior&lt;/keyword&gt;&lt;keyword&gt;Young Adult&lt;/keyword&gt;&lt;keyword&gt;*Accelerometer&lt;/keyword&gt;&lt;keyword&gt;*Adults&lt;/keyword&gt;&lt;keyword&gt;*Objective&lt;/keyword&gt;&lt;keyword&gt;*Posture&lt;/keyword&gt;&lt;keyword&gt;*Sedentary&lt;/keyword&gt;&lt;/keywords&gt;&lt;dates&gt;&lt;year&gt;2016&lt;/year&gt;&lt;pub-dates&gt;&lt;date&gt;May&lt;/date&gt;&lt;/pub-dates&gt;&lt;/dates&gt;&lt;isbn&gt;1878-1861 (Electronic)&amp;#xD;1878-1861 (Linking)&lt;/isbn&gt;&lt;accession-num&gt;25956687&lt;/accession-num&gt;&lt;urls&gt;&lt;related-urls&gt;&lt;url&gt;https://www.ncbi.nlm.nih.gov/pubmed/25956687&lt;/url&gt;&lt;/related-urls&gt;&lt;/urls&gt;&lt;electronic-resource-num&gt;10.1016/j.jsams.2015.04.007&lt;/electronic-resource-num&gt;&lt;/record&gt;&lt;/Cite&gt;&lt;/EndNote&gt;</w:instrText>
      </w:r>
      <w:r w:rsidR="002646A7" w:rsidRPr="007116FA">
        <w:fldChar w:fldCharType="separate"/>
      </w:r>
      <w:r w:rsidR="005217AD" w:rsidRPr="007116FA">
        <w:rPr>
          <w:noProof/>
        </w:rPr>
        <w:t>[43]</w:t>
      </w:r>
      <w:r w:rsidR="002646A7" w:rsidRPr="007116FA">
        <w:fldChar w:fldCharType="end"/>
      </w:r>
      <w:r w:rsidR="002646A7" w:rsidRPr="007116FA">
        <w:t>.</w:t>
      </w:r>
      <w:r w:rsidR="008E3DB0" w:rsidRPr="007116FA">
        <w:rPr>
          <w:color w:val="000000"/>
        </w:rPr>
        <w:t xml:space="preserve"> These data collection methods were subsequently repeated at the two-month and three-month (end of CR) points.</w:t>
      </w:r>
    </w:p>
    <w:p w14:paraId="0000003E" w14:textId="77777777" w:rsidR="00FC0D59" w:rsidRPr="007116FA" w:rsidRDefault="008E3DB0">
      <w:pPr>
        <w:spacing w:line="480" w:lineRule="auto"/>
        <w:jc w:val="both"/>
        <w:rPr>
          <w:i/>
        </w:rPr>
      </w:pPr>
      <w:r w:rsidRPr="007116FA">
        <w:rPr>
          <w:i/>
        </w:rPr>
        <w:t>Self-reported PA and barriers and facilitators</w:t>
      </w:r>
    </w:p>
    <w:p w14:paraId="0000003F" w14:textId="1E6AF917" w:rsidR="00FC0D59" w:rsidRPr="007116FA" w:rsidRDefault="007F1873">
      <w:pPr>
        <w:spacing w:line="480" w:lineRule="auto"/>
        <w:jc w:val="both"/>
      </w:pPr>
      <w:r w:rsidRPr="007116FA">
        <w:t xml:space="preserve">Service-users </w:t>
      </w:r>
      <w:r w:rsidR="008E3DB0" w:rsidRPr="007116FA">
        <w:t>completed</w:t>
      </w:r>
      <w:r w:rsidR="008E3DB0" w:rsidRPr="007116FA">
        <w:rPr>
          <w:b/>
        </w:rPr>
        <w:t xml:space="preserve"> </w:t>
      </w:r>
      <w:r w:rsidR="008E3DB0" w:rsidRPr="007116FA">
        <w:t xml:space="preserve">a seven-day </w:t>
      </w:r>
      <w:r w:rsidR="00964094" w:rsidRPr="007116FA">
        <w:t xml:space="preserve">self-report </w:t>
      </w:r>
      <w:r w:rsidR="008E3DB0" w:rsidRPr="007116FA">
        <w:t xml:space="preserve">PA diary to capture the type of PA engaged in over the course of </w:t>
      </w:r>
      <w:r w:rsidR="00385B09" w:rsidRPr="007116FA">
        <w:t>remotely delivered</w:t>
      </w:r>
      <w:r w:rsidR="008E3DB0" w:rsidRPr="007116FA">
        <w:t xml:space="preserve"> CR, including the frequency, duration</w:t>
      </w:r>
      <w:r w:rsidR="00374D90" w:rsidRPr="007116FA">
        <w:t>,</w:t>
      </w:r>
      <w:r w:rsidR="008E3DB0" w:rsidRPr="007116FA">
        <w:t xml:space="preserve"> and intensity (Borg category-ratio 10 scale </w:t>
      </w:r>
      <w:r w:rsidR="00C150D0" w:rsidRPr="007116FA">
        <w:rPr>
          <w:bCs/>
        </w:rPr>
        <w:fldChar w:fldCharType="begin"/>
      </w:r>
      <w:r w:rsidR="005217AD" w:rsidRPr="007116FA">
        <w:rPr>
          <w:bCs/>
        </w:rPr>
        <w:instrText xml:space="preserve"> ADDIN EN.CITE &lt;EndNote&gt;&lt;Cite&gt;&lt;Author&gt;Borg&lt;/Author&gt;&lt;Year&gt;1985&lt;/Year&gt;&lt;RecNum&gt;37&lt;/RecNum&gt;&lt;DisplayText&gt;[38]&lt;/DisplayText&gt;&lt;record&gt;&lt;rec-number&gt;37&lt;/rec-number&gt;&lt;foreign-keys&gt;&lt;key app="EN" db-id="vr0ddpxxn9fxsmea9ph5vrpca2xwwvrdfxrx" timestamp="1714573297"&gt;37&lt;/key&gt;&lt;/foreign-keys&gt;&lt;ref-type name="Book"&gt;6&lt;/ref-type&gt;&lt;contributors&gt;&lt;authors&gt;&lt;author&gt;Borg, G&lt;/author&gt;&lt;/authors&gt;&lt;/contributors&gt;&lt;titles&gt;&lt;title&gt;An introduction to Borg’s RPE scale&lt;/title&gt;&lt;/titles&gt;&lt;dates&gt;&lt;year&gt;1985&lt;/year&gt;&lt;/dates&gt;&lt;pub-location&gt;Ithaca, New York&lt;/pub-location&gt;&lt;publisher&gt;Movement Publications&lt;/publisher&gt;&lt;urls&gt;&lt;/urls&gt;&lt;/record&gt;&lt;/Cite&gt;&lt;/EndNote&gt;</w:instrText>
      </w:r>
      <w:r w:rsidR="00C150D0" w:rsidRPr="007116FA">
        <w:rPr>
          <w:bCs/>
        </w:rPr>
        <w:fldChar w:fldCharType="separate"/>
      </w:r>
      <w:r w:rsidR="005217AD" w:rsidRPr="007116FA">
        <w:rPr>
          <w:bCs/>
          <w:noProof/>
        </w:rPr>
        <w:t>[38]</w:t>
      </w:r>
      <w:r w:rsidR="00C150D0" w:rsidRPr="007116FA">
        <w:rPr>
          <w:bCs/>
        </w:rPr>
        <w:fldChar w:fldCharType="end"/>
      </w:r>
      <w:r w:rsidR="008E3DB0" w:rsidRPr="007116FA">
        <w:t xml:space="preserve"> and HR [finger pulse oximeter, ATMOKO LED: CMS50DL1, Hebei Province, Republic of China]) of structured CR</w:t>
      </w:r>
      <w:r w:rsidR="00461EBF" w:rsidRPr="007116FA">
        <w:t xml:space="preserve"> and habitual PA</w:t>
      </w:r>
      <w:r w:rsidR="008E3DB0" w:rsidRPr="007116FA">
        <w:t xml:space="preserve">. </w:t>
      </w:r>
      <w:r w:rsidR="007379C0" w:rsidRPr="007116FA">
        <w:t xml:space="preserve">Participants received the pulse oximeter and Borg scale via post from a research team member and were encouraged to measure their intensity during each planned PA and exercise sessions as convenient. </w:t>
      </w:r>
      <w:r w:rsidRPr="007116FA">
        <w:t xml:space="preserve">Service-users </w:t>
      </w:r>
      <w:r w:rsidR="008E3DB0" w:rsidRPr="007116FA">
        <w:t xml:space="preserve">were also asked several </w:t>
      </w:r>
      <w:r w:rsidR="008E3DB0" w:rsidRPr="007116FA">
        <w:lastRenderedPageBreak/>
        <w:t xml:space="preserve">open-ended questions in the diary to elaborate on their perceived barriers and facilitators to structured CR exercise and habitual PA (supplementary material </w:t>
      </w:r>
      <w:r w:rsidR="00E057D3" w:rsidRPr="007116FA">
        <w:t>4</w:t>
      </w:r>
      <w:r w:rsidR="008E3DB0" w:rsidRPr="007116FA">
        <w:t xml:space="preserve">). </w:t>
      </w:r>
    </w:p>
    <w:p w14:paraId="00000040" w14:textId="6F1D4A8A" w:rsidR="00FC0D59" w:rsidRPr="007116FA" w:rsidRDefault="008E3DB0">
      <w:pPr>
        <w:spacing w:line="480" w:lineRule="auto"/>
        <w:jc w:val="both"/>
        <w:rPr>
          <w:b/>
          <w:i/>
        </w:rPr>
      </w:pPr>
      <w:r w:rsidRPr="007116FA">
        <w:rPr>
          <w:b/>
          <w:i/>
        </w:rPr>
        <w:t>Data Analysis</w:t>
      </w:r>
    </w:p>
    <w:p w14:paraId="741B43AD" w14:textId="7D5F76AE" w:rsidR="00224CB8" w:rsidRPr="007116FA" w:rsidRDefault="00964094">
      <w:pPr>
        <w:spacing w:line="480" w:lineRule="auto"/>
        <w:jc w:val="both"/>
      </w:pPr>
      <w:r w:rsidRPr="007116FA">
        <w:t>Accelerometer data were processed in R (R Core Team, Vienna, Austria) using the open-source GGIR software package (</w:t>
      </w:r>
      <w:r w:rsidRPr="007116FA">
        <w:rPr>
          <w:color w:val="0000FF"/>
        </w:rPr>
        <w:t>http://cran.r-project.org</w:t>
      </w:r>
      <w:r w:rsidRPr="007116FA">
        <w:t>). Total PA (minutes.day</w:t>
      </w:r>
      <w:r w:rsidRPr="007116FA">
        <w:rPr>
          <w:vertAlign w:val="superscript"/>
        </w:rPr>
        <w:t>-1</w:t>
      </w:r>
      <w:r w:rsidRPr="007116FA">
        <w:t xml:space="preserve">, TPA), light-intensity PA (LPA), MPA, VPA, </w:t>
      </w:r>
      <w:r w:rsidR="00765853" w:rsidRPr="007116FA">
        <w:t xml:space="preserve">moderate to vigorous intensity </w:t>
      </w:r>
      <w:r w:rsidRPr="007116FA">
        <w:t>PA</w:t>
      </w:r>
      <w:r w:rsidR="002C2EC3" w:rsidRPr="007116FA">
        <w:t xml:space="preserve"> (MVPA)</w:t>
      </w:r>
      <w:r w:rsidRPr="007116FA">
        <w:t xml:space="preserve">, 10-minute bouts of MVPA, </w:t>
      </w:r>
      <w:r w:rsidR="00224CB8" w:rsidRPr="007116FA">
        <w:t xml:space="preserve">and </w:t>
      </w:r>
      <w:r w:rsidRPr="007116FA">
        <w:t>sedentary time were quantified using validated acceleration threshold values for older adults</w:t>
      </w:r>
      <w:r w:rsidR="006C4F94" w:rsidRPr="007116FA">
        <w:t xml:space="preserve"> (sedentary to LPA = 255</w:t>
      </w:r>
      <w:r w:rsidR="00222351" w:rsidRPr="007116FA">
        <w:t xml:space="preserve"> g</w:t>
      </w:r>
      <m:oMath>
        <m:r>
          <w:rPr>
            <w:rFonts w:ascii="Cambria Math" w:hAnsi="Cambria Math"/>
          </w:rPr>
          <m:t>∙</m:t>
        </m:r>
      </m:oMath>
      <w:r w:rsidR="00D86A68" w:rsidRPr="007116FA">
        <w:t>min</w:t>
      </w:r>
      <w:r w:rsidR="00D86A68" w:rsidRPr="007116FA">
        <w:rPr>
          <w:vertAlign w:val="superscript"/>
        </w:rPr>
        <w:t>-1</w:t>
      </w:r>
      <w:r w:rsidR="00C349C6" w:rsidRPr="007116FA">
        <w:t>; LPA to MVPA</w:t>
      </w:r>
      <w:r w:rsidR="00BC10F1" w:rsidRPr="007116FA">
        <w:t xml:space="preserve"> 588</w:t>
      </w:r>
      <w:r w:rsidR="006C4F94" w:rsidRPr="007116FA">
        <w:t xml:space="preserve"> </w:t>
      </w:r>
      <w:r w:rsidR="00BC10F1" w:rsidRPr="007116FA">
        <w:t>g</w:t>
      </w:r>
      <m:oMath>
        <m:r>
          <w:rPr>
            <w:rFonts w:ascii="Cambria Math" w:hAnsi="Cambria Math"/>
          </w:rPr>
          <m:t>∙</m:t>
        </m:r>
      </m:oMath>
      <w:r w:rsidR="00BC10F1" w:rsidRPr="007116FA">
        <w:t>min</w:t>
      </w:r>
      <w:r w:rsidR="00BC10F1" w:rsidRPr="007116FA">
        <w:rPr>
          <w:vertAlign w:val="superscript"/>
        </w:rPr>
        <w:t>-1</w:t>
      </w:r>
      <w:r w:rsidR="00BC10F1" w:rsidRPr="007116FA">
        <w:t>, for 60 s epochs</w:t>
      </w:r>
      <w:r w:rsidR="006919F5" w:rsidRPr="007116FA">
        <w:t>)</w:t>
      </w:r>
      <w:r w:rsidRPr="007116FA">
        <w:t xml:space="preserve"> </w:t>
      </w:r>
      <w:r w:rsidR="00C150D0" w:rsidRPr="007116FA">
        <w:fldChar w:fldCharType="begin"/>
      </w:r>
      <w:r w:rsidR="005217AD" w:rsidRPr="007116FA">
        <w:instrText xml:space="preserve"> ADDIN EN.CITE &lt;EndNote&gt;&lt;Cite&gt;&lt;Author&gt;Fraysse&lt;/Author&gt;&lt;Year&gt;2021&lt;/Year&gt;&lt;RecNum&gt;42&lt;/RecNum&gt;&lt;DisplayText&gt;[44]&lt;/DisplayText&gt;&lt;record&gt;&lt;rec-number&gt;42&lt;/rec-number&gt;&lt;foreign-keys&gt;&lt;key app="EN" db-id="vr0ddpxxn9fxsmea9ph5vrpca2xwwvrdfxrx" timestamp="1714573297"&gt;42&lt;/key&gt;&lt;/foreign-keys&gt;&lt;ref-type name="Journal Article"&gt;17&lt;/ref-type&gt;&lt;contributors&gt;&lt;authors&gt;&lt;author&gt;Fraysse,François&lt;/author&gt;&lt;author&gt;Post,Dannielle&lt;/author&gt;&lt;author&gt;Eston,Roger&lt;/author&gt;&lt;author&gt;Kasai,Daiki&lt;/author&gt;&lt;author&gt;Rowlands,Alex V.&lt;/author&gt;&lt;author&gt;Parfitt,Gaynor&lt;/author&gt;&lt;/authors&gt;&lt;/contributors&gt;&lt;titles&gt;&lt;title&gt;Physical Activity Intensity Cut-Points for Wrist-Worn GENEActiv in Older Adults&lt;/title&gt;&lt;secondary-title&gt;Frontiers in Sports and Active Living&lt;/secondary-title&gt;&lt;short-title&gt;GENEActiv intensity cut-points in older adults&lt;/short-title&gt;&lt;/titles&gt;&lt;periodical&gt;&lt;full-title&gt;Frontiers in Sports and Active Living&lt;/full-title&gt;&lt;/periodical&gt;&lt;volume&gt;2&lt;/volume&gt;&lt;keywords&gt;&lt;keyword&gt;accelerometer,Dominant,Non-Dominant,Sedentary,Light,moderate&lt;/keyword&gt;&lt;/keywords&gt;&lt;dates&gt;&lt;year&gt;2021&lt;/year&gt;&lt;pub-dates&gt;&lt;date&gt;2021-January-15&lt;/date&gt;&lt;/pub-dates&gt;&lt;/dates&gt;&lt;isbn&gt;2624-9367&lt;/isbn&gt;&lt;work-type&gt;Original Research&lt;/work-type&gt;&lt;urls&gt;&lt;related-urls&gt;&lt;url&gt;https://www.frontiersin.org/articles/10.3389/fspor.2020.579278&lt;/url&gt;&lt;/related-urls&gt;&lt;/urls&gt;&lt;electronic-resource-num&gt;10.3389/fspor.2020.579278&lt;/electronic-resource-num&gt;&lt;language&gt;English&lt;/language&gt;&lt;/record&gt;&lt;/Cite&gt;&lt;/EndNote&gt;</w:instrText>
      </w:r>
      <w:r w:rsidR="00C150D0" w:rsidRPr="007116FA">
        <w:fldChar w:fldCharType="separate"/>
      </w:r>
      <w:r w:rsidR="005217AD" w:rsidRPr="007116FA">
        <w:rPr>
          <w:noProof/>
        </w:rPr>
        <w:t>[44]</w:t>
      </w:r>
      <w:r w:rsidR="00C150D0" w:rsidRPr="007116FA">
        <w:fldChar w:fldCharType="end"/>
      </w:r>
      <w:r w:rsidRPr="007116FA">
        <w:t>.</w:t>
      </w:r>
      <w:r w:rsidR="00224CB8" w:rsidRPr="007116FA">
        <w:t xml:space="preserve"> </w:t>
      </w:r>
    </w:p>
    <w:p w14:paraId="565C4B85" w14:textId="0CB3E019" w:rsidR="00224CB8" w:rsidRPr="007116FA" w:rsidRDefault="00224CB8" w:rsidP="00224CB8">
      <w:pPr>
        <w:spacing w:line="480" w:lineRule="auto"/>
        <w:ind w:firstLine="720"/>
        <w:jc w:val="both"/>
        <w:rPr>
          <w:b/>
          <w:i/>
        </w:rPr>
      </w:pPr>
      <w:r w:rsidRPr="007116FA">
        <w:t xml:space="preserve">An open-source sleep detection algorithm using GGIR software determined device-based sleep variables. Periods of sleep were defined as nocturnal periods characterised by minimal movement frequency and magnitude of changes to the angle of the arm (i.e., the angle of orientation relative to the horizontal plane) </w:t>
      </w:r>
      <w:r w:rsidR="00C150D0" w:rsidRPr="007116FA">
        <w:fldChar w:fldCharType="begin">
          <w:fldData xml:space="preserve">PEVuZE5vdGU+PENpdGU+PEF1dGhvcj52YW4gSGVlczwvQXV0aG9yPjxZZWFyPjIwMTU8L1llYXI+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=
</w:fldData>
        </w:fldChar>
      </w:r>
      <w:r w:rsidR="005217AD" w:rsidRPr="007116FA">
        <w:instrText xml:space="preserve"> ADDIN EN.CITE </w:instrText>
      </w:r>
      <w:r w:rsidR="005217AD" w:rsidRPr="007116FA">
        <w:fldChar w:fldCharType="begin">
          <w:fldData xml:space="preserve">PEVuZE5vdGU+PENpdGU+PEF1dGhvcj52YW4gSGVlczwvQXV0aG9yPjxZZWFyPjIwMTU8L1llYXI+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=
</w:fldData>
        </w:fldChar>
      </w:r>
      <w:r w:rsidR="005217AD" w:rsidRPr="007116FA">
        <w:instrText xml:space="preserve"> ADDIN EN.CITE.DATA </w:instrText>
      </w:r>
      <w:r w:rsidR="005217AD" w:rsidRPr="007116FA">
        <w:fldChar w:fldCharType="end"/>
      </w:r>
      <w:r w:rsidR="00C150D0" w:rsidRPr="007116FA">
        <w:fldChar w:fldCharType="separate"/>
      </w:r>
      <w:r w:rsidR="005217AD" w:rsidRPr="007116FA">
        <w:rPr>
          <w:noProof/>
        </w:rPr>
        <w:t>[45]</w:t>
      </w:r>
      <w:r w:rsidR="00C150D0" w:rsidRPr="007116FA">
        <w:fldChar w:fldCharType="end"/>
      </w:r>
      <w:r w:rsidRPr="007116FA">
        <w:t xml:space="preserve">. Sleep efficiency was calculated from sleep duration as a proportion of time in bed, where sleep duration was defined as the sum of all recorded sleep, and time in bed was defined as periods of sustained inactivity measured by changes of less than five degrees in a rolling five-minute window. Periods of accelerometer non-wear time were identified on the basis of the standard deviation and the value range of each accelerometer axis, described in detail elsewhere </w:t>
      </w:r>
      <w:r w:rsidR="00C150D0" w:rsidRPr="007116FA">
        <w:fldChar w:fldCharType="begin">
          <w:fldData xml:space="preserve">PEVuZE5vdGU+PENpdGU+PEF1dGhvcj52YW4gSGVlczwvQXV0aG9yPjxZZWFyPjIwMTM8L1llYXI+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</w:fldData>
        </w:fldChar>
      </w:r>
      <w:r w:rsidR="005217AD" w:rsidRPr="007116FA">
        <w:instrText xml:space="preserve"> ADDIN EN.CITE </w:instrText>
      </w:r>
      <w:r w:rsidR="005217AD" w:rsidRPr="007116FA">
        <w:fldChar w:fldCharType="begin">
          <w:fldData xml:space="preserve">PEVuZE5vdGU+PENpdGU+PEF1dGhvcj52YW4gSGVlczwvQXV0aG9yPjxZZWFyPjIwMTM8L1llYXI+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</w:fldData>
        </w:fldChar>
      </w:r>
      <w:r w:rsidR="005217AD" w:rsidRPr="007116FA">
        <w:instrText xml:space="preserve"> ADDIN EN.CITE.DATA </w:instrText>
      </w:r>
      <w:r w:rsidR="005217AD" w:rsidRPr="007116FA">
        <w:fldChar w:fldCharType="end"/>
      </w:r>
      <w:r w:rsidR="00C150D0" w:rsidRPr="007116FA">
        <w:fldChar w:fldCharType="separate"/>
      </w:r>
      <w:r w:rsidR="005217AD" w:rsidRPr="007116FA">
        <w:rPr>
          <w:noProof/>
        </w:rPr>
        <w:t>[40]</w:t>
      </w:r>
      <w:r w:rsidR="00C150D0" w:rsidRPr="007116FA">
        <w:fldChar w:fldCharType="end"/>
      </w:r>
      <w:r w:rsidRPr="007116FA">
        <w:t>. Days where accelerometer wear-time was &lt; 16 hours were excluded from analyses.</w:t>
      </w:r>
    </w:p>
    <w:p w14:paraId="00000043" w14:textId="4EA51E36" w:rsidR="00FC0D59" w:rsidRPr="007116FA" w:rsidRDefault="008E3DB0" w:rsidP="00224CB8">
      <w:pPr>
        <w:spacing w:line="480" w:lineRule="auto"/>
        <w:ind w:firstLine="720"/>
        <w:jc w:val="both"/>
        <w:rPr>
          <w:b/>
          <w:i/>
        </w:rPr>
      </w:pPr>
      <w:r w:rsidRPr="007116FA">
        <w:t xml:space="preserve">Statistical analyses were conducted using </w:t>
      </w:r>
      <w:sdt>
        <w:sdtPr>
          <w:tag w:val="goog_rdk_150"/>
          <w:id w:val="1541939386"/>
        </w:sdtPr>
        <w:sdtEndPr/>
        <w:sdtContent/>
      </w:sdt>
      <w:r w:rsidRPr="007116FA">
        <w:t>IBM Statistical Package for the Social Sciences software (Version 28</w:t>
      </w:r>
      <w:r w:rsidR="00AA6C21" w:rsidRPr="007116FA">
        <w:t>, UK</w:t>
      </w:r>
      <w:r w:rsidRPr="007116FA">
        <w:t xml:space="preserve">) and are presented as means and standard deviations for PA and sleep, unless otherwise stated. Change scores from </w:t>
      </w:r>
      <w:sdt>
        <w:sdtPr>
          <w:tag w:val="goog_rdk_152"/>
          <w:id w:val="1105080569"/>
        </w:sdtPr>
        <w:sdtEndPr/>
        <w:sdtContent/>
      </w:sdt>
      <w:r w:rsidRPr="007116FA">
        <w:t>data point one</w:t>
      </w:r>
      <w:r w:rsidR="00D44679" w:rsidRPr="007116FA">
        <w:t xml:space="preserve"> (‘start’) to </w:t>
      </w:r>
      <w:r w:rsidRPr="007116FA">
        <w:t>two</w:t>
      </w:r>
      <w:r w:rsidR="005826D4" w:rsidRPr="007116FA">
        <w:t xml:space="preserve"> (2-months)</w:t>
      </w:r>
      <w:r w:rsidRPr="007116FA">
        <w:t>, and data point one</w:t>
      </w:r>
      <w:r w:rsidR="005826D4" w:rsidRPr="007116FA">
        <w:t xml:space="preserve"> (‘start’) to </w:t>
      </w:r>
      <w:r w:rsidRPr="007116FA">
        <w:t>three</w:t>
      </w:r>
      <w:r w:rsidR="005826D4" w:rsidRPr="007116FA">
        <w:t xml:space="preserve"> (‘</w:t>
      </w:r>
      <w:r w:rsidR="00AB26FC" w:rsidRPr="007116FA">
        <w:t>3-months')</w:t>
      </w:r>
      <w:r w:rsidRPr="007116FA">
        <w:t xml:space="preserve"> were calculated for 24-hour movement behaviours. </w:t>
      </w:r>
      <w:r w:rsidR="008D2B24" w:rsidRPr="007116FA">
        <w:t>Means and standard deviations for frequency (sessions∙week</w:t>
      </w:r>
      <w:r w:rsidR="00A0403C" w:rsidRPr="007116FA">
        <w:rPr>
          <w:vertAlign w:val="superscript"/>
        </w:rPr>
        <w:t>-1</w:t>
      </w:r>
      <w:r w:rsidR="008D2B24" w:rsidRPr="007116FA">
        <w:t>)</w:t>
      </w:r>
      <w:r w:rsidR="00945722" w:rsidRPr="007116FA">
        <w:t xml:space="preserve"> of</w:t>
      </w:r>
      <w:r w:rsidR="008D2B24" w:rsidRPr="007116FA">
        <w:t xml:space="preserve"> home-based CR circuits and walking were calculated from self-reported diary data at data points one, two and three. </w:t>
      </w:r>
      <w:r w:rsidR="000539F7" w:rsidRPr="007116FA">
        <w:t>Linear mixed models were used to assess changes in outcomes over time using a compound symmetry covariance structure, and Least Significant Difference (LSD) for pairwise comparisons, in post hoc analysi</w:t>
      </w:r>
      <w:r w:rsidR="00A0403C" w:rsidRPr="007116FA">
        <w:t>s.</w:t>
      </w:r>
      <w:r w:rsidRPr="007116FA">
        <w:t xml:space="preserve"> </w:t>
      </w:r>
      <w:r w:rsidR="00D80C3F" w:rsidRPr="007116FA">
        <w:t xml:space="preserve">Statistical significance was set as </w:t>
      </w:r>
      <w:r w:rsidR="00D80C3F" w:rsidRPr="007116FA">
        <w:rPr>
          <w:i/>
        </w:rPr>
        <w:t>p</w:t>
      </w:r>
      <w:r w:rsidR="00D80C3F" w:rsidRPr="007116FA">
        <w:t xml:space="preserve"> &lt; 0.05.</w:t>
      </w:r>
    </w:p>
    <w:p w14:paraId="00000044" w14:textId="77777777" w:rsidR="00FC0D59" w:rsidRPr="007116FA" w:rsidRDefault="008E3DB0">
      <w:pPr>
        <w:spacing w:line="480" w:lineRule="auto"/>
        <w:jc w:val="both"/>
        <w:rPr>
          <w:i/>
        </w:rPr>
      </w:pPr>
      <w:r w:rsidRPr="007116FA">
        <w:rPr>
          <w:i/>
        </w:rPr>
        <w:t>Content analysis of qualitative diary data</w:t>
      </w:r>
    </w:p>
    <w:p w14:paraId="00000045" w14:textId="6044600B" w:rsidR="00FC0D59" w:rsidRPr="007116FA" w:rsidRDefault="008E3DB0">
      <w:pPr>
        <w:spacing w:line="480" w:lineRule="auto"/>
        <w:jc w:val="both"/>
      </w:pPr>
      <w:r w:rsidRPr="007116FA">
        <w:lastRenderedPageBreak/>
        <w:t>Qualitative dia</w:t>
      </w:r>
      <w:sdt>
        <w:sdtPr>
          <w:tag w:val="goog_rdk_157"/>
          <w:id w:val="1240053864"/>
        </w:sdtPr>
        <w:sdtEndPr/>
        <w:sdtContent/>
      </w:sdt>
      <w:r w:rsidRPr="007116FA">
        <w:t xml:space="preserve">ry data were analysed by the first author (SJM) using content analysis, a systematic technique for organising data into codes and content categories and interpreting meaningful patterns related to a phenomenon of interest </w:t>
      </w:r>
      <w:r w:rsidR="00C150D0" w:rsidRPr="007116FA">
        <w:rPr>
          <w:position w:val="6"/>
        </w:rPr>
        <w:fldChar w:fldCharType="begin">
          <w:fldData xml:space="preserve">PEVuZE5vdGU+PENpdGU+PEF1dGhvcj5FbG88L0F1dGhvcj48WWVhcj4yMDA4PC9ZZWFyPjxSZWNO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</w:fldData>
        </w:fldChar>
      </w:r>
      <w:r w:rsidR="005217AD" w:rsidRPr="007116FA">
        <w:rPr>
          <w:position w:val="6"/>
        </w:rPr>
        <w:instrText xml:space="preserve"> ADDIN EN.CITE </w:instrText>
      </w:r>
      <w:r w:rsidR="005217AD" w:rsidRPr="007116FA">
        <w:rPr>
          <w:position w:val="6"/>
        </w:rPr>
        <w:fldChar w:fldCharType="begin">
          <w:fldData xml:space="preserve">PEVuZE5vdGU+PENpdGU+PEF1dGhvcj5FbG88L0F1dGhvcj48WWVhcj4yMDA4PC9ZZWFyPjxSZWNO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</w:fldData>
        </w:fldChar>
      </w:r>
      <w:r w:rsidR="005217AD" w:rsidRPr="007116FA">
        <w:rPr>
          <w:position w:val="6"/>
        </w:rPr>
        <w:instrText xml:space="preserve"> ADDIN EN.CITE.DATA </w:instrText>
      </w:r>
      <w:r w:rsidR="005217AD" w:rsidRPr="007116FA">
        <w:rPr>
          <w:position w:val="6"/>
        </w:rPr>
      </w:r>
      <w:r w:rsidR="005217AD" w:rsidRPr="007116FA">
        <w:rPr>
          <w:position w:val="6"/>
        </w:rPr>
        <w:fldChar w:fldCharType="end"/>
      </w:r>
      <w:r w:rsidR="00C150D0" w:rsidRPr="007116FA">
        <w:rPr>
          <w:position w:val="6"/>
        </w:rPr>
      </w:r>
      <w:r w:rsidR="00C150D0" w:rsidRPr="007116FA">
        <w:rPr>
          <w:position w:val="6"/>
        </w:rPr>
        <w:fldChar w:fldCharType="separate"/>
      </w:r>
      <w:r w:rsidR="005217AD" w:rsidRPr="007116FA">
        <w:rPr>
          <w:noProof/>
          <w:position w:val="6"/>
        </w:rPr>
        <w:t>[46, 47]</w:t>
      </w:r>
      <w:r w:rsidR="00C150D0" w:rsidRPr="007116FA">
        <w:rPr>
          <w:position w:val="6"/>
        </w:rPr>
        <w:fldChar w:fldCharType="end"/>
      </w:r>
      <w:r w:rsidRPr="007116FA">
        <w:t xml:space="preserve">. Initially, PA diaries were read and re-read to immerse and get a sense of the data relating to PA barriers and facilitators during CR. The next step involved analysing patterns and separating the data into meaning units then condensing these, shortening the text while still preserving the core meaning of the data. Condensed meaning units were then labelled by formulating codes in a deductive format with influence from previous knowledge (e.g., research and theory on PA barriers and facilitators). Codes were grouped into categories through author interpretations in relation to the research question and previous knowledge </w:t>
      </w:r>
      <w:r w:rsidR="00C150D0" w:rsidRPr="007116FA">
        <w:rPr>
          <w:position w:val="6"/>
        </w:rPr>
        <w:fldChar w:fldCharType="begin">
          <w:fldData xml:space="preserve">PEVuZE5vdGU+PENpdGU+PEF1dGhvcj5Fcmxpbmdzc29uPC9BdXRob3I+PFllYXI+MjAxNzwvWWVh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</w:fldData>
        </w:fldChar>
      </w:r>
      <w:r w:rsidR="005217AD" w:rsidRPr="007116FA">
        <w:rPr>
          <w:position w:val="6"/>
        </w:rPr>
        <w:instrText xml:space="preserve"> ADDIN EN.CITE </w:instrText>
      </w:r>
      <w:r w:rsidR="005217AD" w:rsidRPr="007116FA">
        <w:rPr>
          <w:position w:val="6"/>
        </w:rPr>
        <w:fldChar w:fldCharType="begin">
          <w:fldData xml:space="preserve">PEVuZE5vdGU+PENpdGU+PEF1dGhvcj5Fcmxpbmdzc29uPC9BdXRob3I+PFllYXI+MjAxNzwvWWVh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</w:fldData>
        </w:fldChar>
      </w:r>
      <w:r w:rsidR="005217AD" w:rsidRPr="007116FA">
        <w:rPr>
          <w:position w:val="6"/>
        </w:rPr>
        <w:instrText xml:space="preserve"> ADDIN EN.CITE.DATA </w:instrText>
      </w:r>
      <w:r w:rsidR="005217AD" w:rsidRPr="007116FA">
        <w:rPr>
          <w:position w:val="6"/>
        </w:rPr>
      </w:r>
      <w:r w:rsidR="005217AD" w:rsidRPr="007116FA">
        <w:rPr>
          <w:position w:val="6"/>
        </w:rPr>
        <w:fldChar w:fldCharType="end"/>
      </w:r>
      <w:r w:rsidR="00C150D0" w:rsidRPr="007116FA">
        <w:rPr>
          <w:position w:val="6"/>
        </w:rPr>
      </w:r>
      <w:r w:rsidR="00C150D0" w:rsidRPr="007116FA">
        <w:rPr>
          <w:position w:val="6"/>
        </w:rPr>
        <w:fldChar w:fldCharType="separate"/>
      </w:r>
      <w:r w:rsidR="005217AD" w:rsidRPr="007116FA">
        <w:rPr>
          <w:noProof/>
          <w:position w:val="6"/>
        </w:rPr>
        <w:t>[46, 48]</w:t>
      </w:r>
      <w:r w:rsidR="00C150D0" w:rsidRPr="007116FA">
        <w:rPr>
          <w:position w:val="6"/>
        </w:rPr>
        <w:fldChar w:fldCharType="end"/>
      </w:r>
      <w:r w:rsidRPr="007116FA">
        <w:t xml:space="preserve">. This was an iterative process of coding and categorising then returning to the raw data to reflect on initial analyses </w:t>
      </w:r>
      <w:r w:rsidR="00C150D0" w:rsidRPr="007116FA">
        <w:rPr>
          <w:position w:val="6"/>
        </w:rPr>
        <w:fldChar w:fldCharType="begin"/>
      </w:r>
      <w:r w:rsidR="005217AD" w:rsidRPr="007116FA">
        <w:rPr>
          <w:position w:val="6"/>
        </w:rPr>
        <w:instrText xml:space="preserve"> ADDIN EN.CITE &lt;EndNote&gt;&lt;Cite&gt;&lt;Author&gt;Erlingsson&lt;/Author&gt;&lt;Year&gt;2017&lt;/Year&gt;&lt;RecNum&gt;46&lt;/RecNum&gt;&lt;DisplayText&gt;[48]&lt;/DisplayText&gt;&lt;record&gt;&lt;rec-number&gt;46&lt;/rec-number&gt;&lt;foreign-keys&gt;&lt;key app="EN" db-id="vr0ddpxxn9fxsmea9ph5vrpca2xwwvrdfxrx" timestamp="1714573297"&gt;46&lt;/key&gt;&lt;/foreign-keys&gt;&lt;ref-type name="Journal Article"&gt;17&lt;/ref-type&gt;&lt;contributors&gt;&lt;authors&gt;&lt;author&gt;Erlingsson, C.&lt;/author&gt;&lt;author&gt;Brysiewicz, P.&lt;/author&gt;&lt;/authors&gt;&lt;/contributors&gt;&lt;auth-address&gt;Department of Health and Caring Sciences, Linnaeus University, Kalmar 391 82, Sweden.&amp;#xD;School of Nursing &amp;amp; Public Health, University of KwaZulu-Natal, Durban 4041, South Africa.&lt;/auth-address&gt;&lt;titles&gt;&lt;title&gt;A hands-on guide to doing content analysis&lt;/title&gt;&lt;secondary-title&gt;Afr J Emerg Med&lt;/secondary-title&gt;&lt;/titles&gt;&lt;periodical&gt;&lt;full-title&gt;Afr J Emerg Med&lt;/full-title&gt;&lt;/periodical&gt;&lt;pages&gt;93-99&lt;/pages&gt;&lt;volume&gt;7&lt;/volume&gt;&lt;number&gt;3&lt;/number&gt;&lt;edition&gt;2017/09/01&lt;/edition&gt;&lt;keywords&gt;&lt;keyword&gt;Content analysis&lt;/keyword&gt;&lt;keyword&gt;Qualitative data analysis&lt;/keyword&gt;&lt;keyword&gt;Qualitative research&lt;/keyword&gt;&lt;/keywords&gt;&lt;dates&gt;&lt;year&gt;2017&lt;/year&gt;&lt;pub-dates&gt;&lt;date&gt;Sep&lt;/date&gt;&lt;/pub-dates&gt;&lt;/dates&gt;&lt;isbn&gt;2211-4203 (Electronic)&amp;#xD;2211-419X (Linking)&lt;/isbn&gt;&lt;accession-num&gt;30456117&lt;/accession-num&gt;&lt;urls&gt;&lt;related-urls&gt;&lt;url&gt;https://www.ncbi.nlm.nih.gov/pubmed/30456117&lt;/url&gt;&lt;/related-urls&gt;&lt;/urls&gt;&lt;custom2&gt;PMC6234169&lt;/custom2&gt;&lt;electronic-resource-num&gt;10.1016/j.afjem.2017.08.001&lt;/electronic-resource-num&gt;&lt;/record&gt;&lt;/Cite&gt;&lt;/EndNote&gt;</w:instrText>
      </w:r>
      <w:r w:rsidR="00C150D0" w:rsidRPr="007116FA">
        <w:rPr>
          <w:position w:val="6"/>
        </w:rPr>
        <w:fldChar w:fldCharType="separate"/>
      </w:r>
      <w:r w:rsidR="005217AD" w:rsidRPr="007116FA">
        <w:rPr>
          <w:noProof/>
          <w:position w:val="6"/>
        </w:rPr>
        <w:t>[48]</w:t>
      </w:r>
      <w:r w:rsidR="00C150D0" w:rsidRPr="007116FA">
        <w:rPr>
          <w:position w:val="6"/>
        </w:rPr>
        <w:fldChar w:fldCharType="end"/>
      </w:r>
      <w:r w:rsidRPr="007116FA">
        <w:t>. To ensure rigour</w:t>
      </w:r>
      <w:r w:rsidR="00E4144C" w:rsidRPr="007116FA">
        <w:t>,</w:t>
      </w:r>
      <w:r w:rsidRPr="007116FA">
        <w:t xml:space="preserve"> a second investigator (CW) acted as a critical friend during the analysis process, including discussing coding and theme generation </w:t>
      </w:r>
      <w:r w:rsidR="00C150D0" w:rsidRPr="007116FA">
        <w:rPr>
          <w:position w:val="6"/>
        </w:rPr>
        <w:fldChar w:fldCharType="begin"/>
      </w:r>
      <w:r w:rsidR="005217AD" w:rsidRPr="007116FA">
        <w:rPr>
          <w:position w:val="6"/>
        </w:rPr>
        <w:instrText xml:space="preserve"> ADDIN EN.CITE &lt;EndNote&gt;&lt;Cite&gt;&lt;Author&gt;Smith&lt;/Author&gt;&lt;Year&gt;2018&lt;/Year&gt;&lt;RecNum&gt;47&lt;/RecNum&gt;&lt;DisplayText&gt;[49]&lt;/DisplayText&gt;&lt;record&gt;&lt;rec-number&gt;47&lt;/rec-number&gt;&lt;foreign-keys&gt;&lt;key app="EN" db-id="vr0ddpxxn9fxsmea9ph5vrpca2xwwvrdfxrx" timestamp="1714573297"&gt;47&lt;/key&gt;&lt;/foreign-keys&gt;&lt;ref-type name="Journal Article"&gt;17&lt;/ref-type&gt;&lt;contributors&gt;&lt;authors&gt;&lt;author&gt;Smith, Brett&lt;/author&gt;&lt;author&gt;McGannon, Kerry R.&lt;/author&gt;&lt;/authors&gt;&lt;/contributors&gt;&lt;titles&gt;&lt;title&gt;Developing rigor in qualitative research: problems and opportunities within sport and exercise psychology&lt;/title&gt;&lt;secondary-title&gt;International Review of Sport and Exercise Psychology&lt;/secondary-title&gt;&lt;/titles&gt;&lt;periodical&gt;&lt;full-title&gt;International Review of Sport and Exercise Psychology&lt;/full-title&gt;&lt;/periodical&gt;&lt;pages&gt;101-121&lt;/pages&gt;&lt;volume&gt;11&lt;/volume&gt;&lt;number&gt;1&lt;/number&gt;&lt;dates&gt;&lt;year&gt;2018&lt;/year&gt;&lt;pub-dates&gt;&lt;date&gt;2018/01/01&lt;/date&gt;&lt;/pub-dates&gt;&lt;/dates&gt;&lt;publisher&gt;Routledge&lt;/publisher&gt;&lt;isbn&gt;1750-984X&lt;/isbn&gt;&lt;urls&gt;&lt;related-urls&gt;&lt;url&gt;https://doi.org/10.1080/1750984X.2017.1317357&lt;/url&gt;&lt;/related-urls&gt;&lt;/urls&gt;&lt;electronic-resource-num&gt;10.1080/1750984X.2017.1317357&lt;/electronic-resource-num&gt;&lt;/record&gt;&lt;/Cite&gt;&lt;/EndNote&gt;</w:instrText>
      </w:r>
      <w:r w:rsidR="00C150D0" w:rsidRPr="007116FA">
        <w:rPr>
          <w:position w:val="6"/>
        </w:rPr>
        <w:fldChar w:fldCharType="separate"/>
      </w:r>
      <w:r w:rsidR="005217AD" w:rsidRPr="007116FA">
        <w:rPr>
          <w:noProof/>
          <w:position w:val="6"/>
        </w:rPr>
        <w:t>[49]</w:t>
      </w:r>
      <w:r w:rsidR="00C150D0" w:rsidRPr="007116FA">
        <w:rPr>
          <w:position w:val="6"/>
        </w:rPr>
        <w:fldChar w:fldCharType="end"/>
      </w:r>
      <w:r w:rsidRPr="007116FA">
        <w:t>. CW analysed 30% of diaries separately, in which no significant discrepancies in codes and categories were found.</w:t>
      </w:r>
      <w:r w:rsidR="00B95BC5" w:rsidRPr="007116FA">
        <w:t xml:space="preserve"> Recognising the ongoing debate in </w:t>
      </w:r>
      <w:r w:rsidR="00EB583C" w:rsidRPr="007116FA">
        <w:t xml:space="preserve">the </w:t>
      </w:r>
      <w:r w:rsidR="00B95BC5" w:rsidRPr="007116FA">
        <w:t>qualitative research literature regarding</w:t>
      </w:r>
      <w:r w:rsidR="00EB583C" w:rsidRPr="007116FA">
        <w:t xml:space="preserve"> rigour/trustworthiness</w:t>
      </w:r>
      <w:r w:rsidR="00A3330F" w:rsidRPr="007116FA">
        <w:t xml:space="preserve"> </w:t>
      </w:r>
      <w:r w:rsidR="0045532B" w:rsidRPr="007116FA">
        <w:fldChar w:fldCharType="begin"/>
      </w:r>
      <w:r w:rsidR="0045532B" w:rsidRPr="007116FA">
        <w:instrText xml:space="preserve"> ADDIN EN.CITE &lt;EndNote&gt;&lt;Cite&gt;&lt;Author&gt;Burke&lt;/Author&gt;&lt;Year&gt;2016&lt;/Year&gt;&lt;RecNum&gt;103&lt;/RecNum&gt;&lt;DisplayText&gt;[50]&lt;/DisplayText&gt;&lt;record&gt;&lt;rec-number&gt;103&lt;/rec-number&gt;&lt;foreign-keys&gt;&lt;key app="EN" db-id="vr0ddpxxn9fxsmea9ph5vrpca2xwwvrdfxrx" timestamp="1721846448"&gt;103&lt;/key&gt;&lt;/foreign-keys&gt;&lt;ref-type name="Book Section"&gt;5&lt;/ref-type&gt;&lt;contributors&gt;&lt;authors&gt;&lt;author&gt;Shaunna Burke&lt;/author&gt;&lt;/authors&gt;&lt;secondary-authors&gt;&lt;author&gt;Brett Smith and Andrew C Sparkes&lt;/author&gt;&lt;/secondary-authors&gt;&lt;/contributors&gt;&lt;titles&gt;&lt;title&gt;Rethinking ‘validity’ and ‘trustworthiness’ in qualitative inquiry: how might we judge the quality of qualitative research in sport and exercise sciences?&lt;/title&gt;&lt;secondary-title&gt;Routledge Handbook of Qualitative Research in Sport and Exercise&lt;/secondary-title&gt;&lt;/titles&gt;&lt;pages&gt;11&lt;/pages&gt;&lt;edition&gt;1&lt;/edition&gt;&lt;section&gt;25&lt;/section&gt;&lt;dates&gt;&lt;year&gt;2016&lt;/year&gt;&lt;/dates&gt;&lt;pub-location&gt;London&lt;/pub-location&gt;&lt;publisher&gt;Routledge&lt;/publisher&gt;&lt;urls&gt;&lt;/urls&gt;&lt;/record&gt;&lt;/Cite&gt;&lt;/EndNote&gt;</w:instrText>
      </w:r>
      <w:r w:rsidR="0045532B" w:rsidRPr="007116FA">
        <w:fldChar w:fldCharType="separate"/>
      </w:r>
      <w:r w:rsidR="0045532B" w:rsidRPr="007116FA">
        <w:rPr>
          <w:noProof/>
        </w:rPr>
        <w:t>[50]</w:t>
      </w:r>
      <w:r w:rsidR="0045532B" w:rsidRPr="007116FA">
        <w:fldChar w:fldCharType="end"/>
      </w:r>
      <w:r w:rsidR="00A3330F" w:rsidRPr="007116FA">
        <w:t xml:space="preserve"> </w:t>
      </w:r>
      <w:r w:rsidR="00EB583C" w:rsidRPr="007116FA">
        <w:t xml:space="preserve">our approach </w:t>
      </w:r>
      <w:r w:rsidR="007516B2" w:rsidRPr="007116FA">
        <w:t xml:space="preserve">represented one recommended by leading </w:t>
      </w:r>
      <w:r w:rsidR="003050FC" w:rsidRPr="007116FA">
        <w:t xml:space="preserve">qualitative </w:t>
      </w:r>
      <w:r w:rsidR="007516B2" w:rsidRPr="007116FA">
        <w:t xml:space="preserve">scholars in </w:t>
      </w:r>
      <w:r w:rsidR="00592D5B" w:rsidRPr="007116FA">
        <w:t xml:space="preserve">exercise </w:t>
      </w:r>
      <w:r w:rsidR="006A5A57" w:rsidRPr="007116FA">
        <w:fldChar w:fldCharType="begin"/>
      </w:r>
      <w:r w:rsidR="006A5A57" w:rsidRPr="007116FA">
        <w:instrText xml:space="preserve"> ADDIN EN.CITE &lt;EndNote&gt;&lt;Cite&gt;&lt;Author&gt;Smith&lt;/Author&gt;&lt;Year&gt;2018&lt;/Year&gt;&lt;RecNum&gt;104&lt;/RecNum&gt;&lt;DisplayText&gt;[49]&lt;/DisplayText&gt;&lt;record&gt;&lt;rec-number&gt;104&lt;/rec-number&gt;&lt;foreign-keys&gt;&lt;key app="EN" db-id="vr0ddpxxn9fxsmea9ph5vrpca2xwwvrdfxrx" timestamp="1721846517"&gt;104&lt;/key&gt;&lt;/foreign-keys&gt;&lt;ref-type name="Journal Article"&gt;17&lt;/ref-type&gt;&lt;contributors&gt;&lt;authors&gt;&lt;author&gt;Smith, Brett&lt;/author&gt;&lt;author&gt;McGannon, Kerry R.&lt;/author&gt;&lt;/authors&gt;&lt;/contributors&gt;&lt;titles&gt;&lt;title&gt;Developing rigor in qualitative research: problems and opportunities within sport and exercise psychology&lt;/title&gt;&lt;secondary-title&gt;International Review of Sport and Exercise Psychology&lt;/secondary-title&gt;&lt;/titles&gt;&lt;periodical&gt;&lt;full-title&gt;International Review of Sport and Exercise Psychology&lt;/full-title&gt;&lt;/periodical&gt;&lt;pages&gt;101-121&lt;/pages&gt;&lt;volume&gt;11&lt;/volume&gt;&lt;number&gt;1&lt;/number&gt;&lt;dates&gt;&lt;year&gt;2018&lt;/year&gt;&lt;pub-dates&gt;&lt;date&gt;2018/01/01&lt;/date&gt;&lt;/pub-dates&gt;&lt;/dates&gt;&lt;publisher&gt;Routledge&lt;/publisher&gt;&lt;isbn&gt;1750-984X&lt;/isbn&gt;&lt;urls&gt;&lt;related-urls&gt;&lt;url&gt;https://doi.org/10.1080/1750984X.2017.1317357&lt;/url&gt;&lt;/related-urls&gt;&lt;/urls&gt;&lt;electronic-resource-num&gt;10.1080/1750984X.2017.1317357&lt;/electronic-resource-num&gt;&lt;/record&gt;&lt;/Cite&gt;&lt;/EndNote&gt;</w:instrText>
      </w:r>
      <w:r w:rsidR="006A5A57" w:rsidRPr="007116FA">
        <w:fldChar w:fldCharType="separate"/>
      </w:r>
      <w:r w:rsidR="006A5A57" w:rsidRPr="007116FA">
        <w:rPr>
          <w:noProof/>
        </w:rPr>
        <w:t>[49]</w:t>
      </w:r>
      <w:r w:rsidR="006A5A57" w:rsidRPr="007116FA">
        <w:fldChar w:fldCharType="end"/>
      </w:r>
      <w:r w:rsidR="006A5A57" w:rsidRPr="007116FA">
        <w:t>.</w:t>
      </w:r>
      <w:r w:rsidR="00EB583C" w:rsidRPr="007116FA">
        <w:t xml:space="preserve"> </w:t>
      </w:r>
      <w:r w:rsidR="00B95BC5" w:rsidRPr="007116FA">
        <w:t xml:space="preserve"> </w:t>
      </w:r>
    </w:p>
    <w:p w14:paraId="00000046" w14:textId="77777777" w:rsidR="00FC0D59" w:rsidRPr="007116FA" w:rsidRDefault="008E3DB0">
      <w:pPr>
        <w:rPr>
          <w:sz w:val="36"/>
          <w:szCs w:val="36"/>
          <w:vertAlign w:val="superscript"/>
        </w:rPr>
      </w:pPr>
      <w:r w:rsidRPr="007116FA">
        <w:br w:type="page"/>
      </w:r>
    </w:p>
    <w:p w14:paraId="00000047" w14:textId="77777777" w:rsidR="00FC0D59" w:rsidRPr="007116FA" w:rsidRDefault="008E3DB0">
      <w:pPr>
        <w:spacing w:line="480" w:lineRule="auto"/>
        <w:rPr>
          <w:b/>
        </w:rPr>
      </w:pPr>
      <w:r w:rsidRPr="007116FA">
        <w:rPr>
          <w:b/>
        </w:rPr>
        <w:lastRenderedPageBreak/>
        <w:t>Results</w:t>
      </w:r>
    </w:p>
    <w:p w14:paraId="095FBB99" w14:textId="77777777" w:rsidR="00405BD2" w:rsidRPr="007116FA" w:rsidRDefault="00405BD2">
      <w:pPr>
        <w:spacing w:line="480" w:lineRule="auto"/>
        <w:jc w:val="both"/>
        <w:rPr>
          <w:b/>
          <w:i/>
        </w:rPr>
      </w:pPr>
      <w:r w:rsidRPr="007116FA">
        <w:rPr>
          <w:b/>
          <w:i/>
        </w:rPr>
        <w:t>Participants</w:t>
      </w:r>
    </w:p>
    <w:p w14:paraId="4D1438A8" w14:textId="79ABE050" w:rsidR="00405BD2" w:rsidRPr="007116FA" w:rsidRDefault="00405BD2">
      <w:pPr>
        <w:spacing w:line="480" w:lineRule="auto"/>
        <w:jc w:val="both"/>
      </w:pPr>
      <w:r w:rsidRPr="007116FA">
        <w:t>Ten service users in phase III CR provided fully-informed written consent to participate in the study (Figure 1). Participant characteristics, including the range of cardiac events experienced in this cohort, are presented in Table 1.</w:t>
      </w:r>
      <w:r w:rsidR="00D61770" w:rsidRPr="007116FA">
        <w:t xml:space="preserve"> Pseudonyms have been used to protect service user’s identity.</w:t>
      </w:r>
    </w:p>
    <w:p w14:paraId="0E32D6CA" w14:textId="5BC22F61" w:rsidR="00405BD2" w:rsidRPr="007116FA" w:rsidRDefault="00405BD2" w:rsidP="00405BD2">
      <w:pPr>
        <w:spacing w:line="480" w:lineRule="auto"/>
        <w:jc w:val="center"/>
        <w:rPr>
          <w:i/>
          <w:iCs/>
        </w:rPr>
      </w:pPr>
      <w:r w:rsidRPr="007116FA">
        <w:rPr>
          <w:i/>
          <w:iCs/>
        </w:rPr>
        <w:t>Figure 1 Here</w:t>
      </w:r>
    </w:p>
    <w:p w14:paraId="7FB619B9" w14:textId="2EBE439F" w:rsidR="00405BD2" w:rsidRPr="007116FA" w:rsidRDefault="00405BD2" w:rsidP="00405BD2">
      <w:pPr>
        <w:spacing w:line="480" w:lineRule="auto"/>
        <w:jc w:val="center"/>
        <w:rPr>
          <w:b/>
          <w:i/>
          <w:iCs/>
        </w:rPr>
      </w:pPr>
      <w:r w:rsidRPr="007116FA">
        <w:rPr>
          <w:i/>
          <w:iCs/>
        </w:rPr>
        <w:t>Table 1 Here</w:t>
      </w:r>
    </w:p>
    <w:p w14:paraId="00000048" w14:textId="38AC826C" w:rsidR="00FC0D59" w:rsidRPr="007116FA" w:rsidRDefault="008E3DB0">
      <w:pPr>
        <w:spacing w:line="480" w:lineRule="auto"/>
        <w:jc w:val="both"/>
        <w:rPr>
          <w:b/>
          <w:i/>
        </w:rPr>
      </w:pPr>
      <w:r w:rsidRPr="007116FA">
        <w:rPr>
          <w:b/>
          <w:i/>
        </w:rPr>
        <w:t>Physical activity and exercise</w:t>
      </w:r>
    </w:p>
    <w:p w14:paraId="00000049" w14:textId="77777777" w:rsidR="00FC0D59" w:rsidRPr="007116FA" w:rsidRDefault="008E3DB0">
      <w:pPr>
        <w:spacing w:line="480" w:lineRule="auto"/>
        <w:jc w:val="both"/>
        <w:rPr>
          <w:i/>
        </w:rPr>
      </w:pPr>
      <w:r w:rsidRPr="007116FA">
        <w:rPr>
          <w:i/>
        </w:rPr>
        <w:t>Device-based measurement</w:t>
      </w:r>
    </w:p>
    <w:p w14:paraId="0000004A" w14:textId="64270E8F" w:rsidR="00FC0D59" w:rsidRPr="007116FA" w:rsidRDefault="008E3DB0">
      <w:pPr>
        <w:spacing w:line="480" w:lineRule="auto"/>
        <w:jc w:val="both"/>
      </w:pPr>
      <w:r w:rsidRPr="007116FA">
        <w:t>Eighty seven percent of accelerometer data met &gt;16 hours</w:t>
      </w:r>
      <w:r w:rsidR="00E4144C" w:rsidRPr="007116FA">
        <w:t>∙</w:t>
      </w:r>
      <w:r w:rsidRPr="007116FA">
        <w:t>day</w:t>
      </w:r>
      <w:r w:rsidRPr="007116FA">
        <w:rPr>
          <w:vertAlign w:val="superscript"/>
        </w:rPr>
        <w:t xml:space="preserve">-1 </w:t>
      </w:r>
      <w:r w:rsidRPr="007116FA">
        <w:t xml:space="preserve">compliance. </w:t>
      </w:r>
      <w:r w:rsidR="00CC7079" w:rsidRPr="007116FA">
        <w:t xml:space="preserve">Device-based data of movement behaviours over the course of CR are presented in Table 2. </w:t>
      </w:r>
      <w:r w:rsidRPr="007116FA">
        <w:t xml:space="preserve">Twenty percent of the </w:t>
      </w:r>
      <w:r w:rsidR="00411900" w:rsidRPr="007116FA">
        <w:t xml:space="preserve">sample </w:t>
      </w:r>
      <w:r w:rsidRPr="007116FA">
        <w:t>(</w:t>
      </w:r>
      <w:r w:rsidRPr="007116FA">
        <w:rPr>
          <w:i/>
        </w:rPr>
        <w:t>n</w:t>
      </w:r>
      <w:r w:rsidR="001D1F22" w:rsidRPr="007116FA">
        <w:rPr>
          <w:iCs/>
        </w:rPr>
        <w:t xml:space="preserve"> = 2) achieved ≥ 150 minutes of MVPA in</w:t>
      </w:r>
      <w:r w:rsidRPr="007116FA">
        <w:rPr>
          <w:i/>
        </w:rPr>
        <w:t xml:space="preserve"> </w:t>
      </w:r>
      <w:r w:rsidRPr="007116FA">
        <w:t>10-minute bouts at all three data points. There were no significant changes (</w:t>
      </w:r>
      <w:r w:rsidRPr="007116FA">
        <w:rPr>
          <w:i/>
        </w:rPr>
        <w:t>p</w:t>
      </w:r>
      <w:r w:rsidRPr="007116FA">
        <w:t xml:space="preserve"> &gt; 0.05) in TPA, sedentary time, LPA, MPA, VPA, MVPA, or 10-minute sustained bouts of MVPA between time points over the course of the </w:t>
      </w:r>
      <w:r w:rsidR="001D1F22" w:rsidRPr="007116FA">
        <w:t>three</w:t>
      </w:r>
      <w:r w:rsidRPr="007116FA">
        <w:t>-month CR programme (Figure 2).</w:t>
      </w:r>
      <w:r w:rsidR="00CC7079" w:rsidRPr="007116FA">
        <w:t xml:space="preserve"> </w:t>
      </w:r>
    </w:p>
    <w:p w14:paraId="489B12B3" w14:textId="77777777" w:rsidR="008A56B5" w:rsidRPr="007116FA" w:rsidRDefault="008A56B5">
      <w:pPr>
        <w:spacing w:line="480" w:lineRule="auto"/>
        <w:jc w:val="both"/>
      </w:pPr>
    </w:p>
    <w:p w14:paraId="0000004B" w14:textId="002941A9" w:rsidR="00FC0D59" w:rsidRPr="007116FA" w:rsidRDefault="008E3DB0">
      <w:pPr>
        <w:spacing w:line="480" w:lineRule="auto"/>
        <w:jc w:val="center"/>
        <w:rPr>
          <w:i/>
        </w:rPr>
      </w:pPr>
      <w:r w:rsidRPr="007116FA">
        <w:rPr>
          <w:i/>
        </w:rPr>
        <w:t>Figure 2 Here</w:t>
      </w:r>
    </w:p>
    <w:p w14:paraId="49C8A1B2" w14:textId="77777777" w:rsidR="008A56B5" w:rsidRPr="007116FA" w:rsidRDefault="008A56B5">
      <w:pPr>
        <w:spacing w:line="480" w:lineRule="auto"/>
        <w:jc w:val="center"/>
        <w:rPr>
          <w:i/>
        </w:rPr>
      </w:pPr>
    </w:p>
    <w:p w14:paraId="0000004C" w14:textId="77777777" w:rsidR="00FC0D59" w:rsidRPr="007116FA" w:rsidRDefault="008E3DB0">
      <w:pPr>
        <w:spacing w:line="480" w:lineRule="auto"/>
        <w:jc w:val="both"/>
        <w:rPr>
          <w:sz w:val="10"/>
          <w:szCs w:val="10"/>
        </w:rPr>
      </w:pPr>
      <w:r w:rsidRPr="007116FA">
        <w:rPr>
          <w:i/>
        </w:rPr>
        <w:t>Self-reported measurement</w:t>
      </w:r>
    </w:p>
    <w:p w14:paraId="0A51FF9F" w14:textId="47CCA2E6" w:rsidR="00811BAC" w:rsidRPr="007116FA" w:rsidRDefault="008E3DB0">
      <w:pPr>
        <w:spacing w:line="480" w:lineRule="auto"/>
        <w:jc w:val="both"/>
      </w:pPr>
      <w:bookmarkStart w:id="1" w:name="_heading=h.gjdgxs" w:colFirst="0" w:colLast="0"/>
      <w:bookmarkEnd w:id="1"/>
      <w:r w:rsidRPr="007116FA">
        <w:t>At data point 1</w:t>
      </w:r>
      <w:r w:rsidR="00D50028" w:rsidRPr="007116FA">
        <w:t xml:space="preserve"> (‘start’)</w:t>
      </w:r>
      <w:r w:rsidRPr="007116FA">
        <w:t>, 60% of the sample completed structured CR exercise in the form of home-based circuits and 80% completed weekly walks</w:t>
      </w:r>
      <w:r w:rsidR="008C0A1E" w:rsidRPr="007116FA">
        <w:t xml:space="preserve"> - </w:t>
      </w:r>
      <w:r w:rsidRPr="007116FA">
        <w:t>frequency of exercise was 1.9 ± 1.8 circuits</w:t>
      </w:r>
      <w:r w:rsidR="00CE2A50" w:rsidRPr="007116FA">
        <w:t>∙</w:t>
      </w:r>
      <w:r w:rsidRPr="007116FA">
        <w:t>week</w:t>
      </w:r>
      <w:r w:rsidRPr="007116FA">
        <w:rPr>
          <w:vertAlign w:val="superscript"/>
        </w:rPr>
        <w:t>-1</w:t>
      </w:r>
      <w:r w:rsidRPr="007116FA">
        <w:t xml:space="preserve"> and 5.1 ± 2.6 walks</w:t>
      </w:r>
      <w:r w:rsidR="00CE2A50" w:rsidRPr="007116FA">
        <w:t>∙</w:t>
      </w:r>
      <w:r w:rsidRPr="007116FA">
        <w:t>week</w:t>
      </w:r>
      <w:r w:rsidRPr="007116FA">
        <w:rPr>
          <w:vertAlign w:val="superscript"/>
        </w:rPr>
        <w:t>-1</w:t>
      </w:r>
      <w:r w:rsidRPr="007116FA">
        <w:t>. There were no significant changes in circuit</w:t>
      </w:r>
      <w:r w:rsidR="003D17EF" w:rsidRPr="007116FA">
        <w:t>,</w:t>
      </w:r>
      <w:r w:rsidRPr="007116FA">
        <w:t xml:space="preserve"> or walking frequency over time (i.e., between data points 1, 2 </w:t>
      </w:r>
      <w:r w:rsidR="003D17EF" w:rsidRPr="007116FA">
        <w:t>and</w:t>
      </w:r>
      <w:r w:rsidRPr="007116FA">
        <w:t xml:space="preserve"> 3</w:t>
      </w:r>
      <w:r w:rsidR="003D17EF" w:rsidRPr="007116FA">
        <w:t>;</w:t>
      </w:r>
      <w:r w:rsidR="00BE1D44" w:rsidRPr="007116FA">
        <w:t xml:space="preserve"> F</w:t>
      </w:r>
      <w:r w:rsidR="00BE1D44" w:rsidRPr="007116FA">
        <w:rPr>
          <w:vertAlign w:val="subscript"/>
        </w:rPr>
        <w:t>(2, 44.27)</w:t>
      </w:r>
      <w:r w:rsidR="00BE1D44" w:rsidRPr="007116FA">
        <w:t xml:space="preserve"> = 0.06</w:t>
      </w:r>
      <w:r w:rsidR="003D17EF" w:rsidRPr="007116FA">
        <w:t xml:space="preserve"> </w:t>
      </w:r>
      <w:r w:rsidRPr="007116FA">
        <w:rPr>
          <w:i/>
        </w:rPr>
        <w:t xml:space="preserve">p </w:t>
      </w:r>
      <w:r w:rsidRPr="007116FA">
        <w:t xml:space="preserve">= </w:t>
      </w:r>
      <w:r w:rsidR="00321519" w:rsidRPr="007116FA">
        <w:t>0.95</w:t>
      </w:r>
      <w:r w:rsidRPr="007116FA">
        <w:t>),</w:t>
      </w:r>
      <w:r w:rsidR="003D17EF" w:rsidRPr="007116FA">
        <w:t xml:space="preserve"> but</w:t>
      </w:r>
      <w:r w:rsidRPr="007116FA">
        <w:t xml:space="preserve"> service-users completed significantly more weekly walks than circuits</w:t>
      </w:r>
      <w:r w:rsidR="008D132F" w:rsidRPr="007116FA">
        <w:t xml:space="preserve"> during CR</w:t>
      </w:r>
      <w:r w:rsidRPr="007116FA">
        <w:t xml:space="preserve"> (</w:t>
      </w:r>
      <w:r w:rsidR="008D132F" w:rsidRPr="007116FA">
        <w:t>F</w:t>
      </w:r>
      <w:r w:rsidR="008D132F" w:rsidRPr="007116FA">
        <w:rPr>
          <w:vertAlign w:val="subscript"/>
        </w:rPr>
        <w:t xml:space="preserve">(1, 42.97) </w:t>
      </w:r>
      <w:r w:rsidR="008D132F" w:rsidRPr="007116FA">
        <w:t xml:space="preserve">= </w:t>
      </w:r>
      <w:r w:rsidR="007C3781" w:rsidRPr="007116FA">
        <w:t xml:space="preserve">27.7; </w:t>
      </w:r>
      <w:r w:rsidRPr="007116FA">
        <w:rPr>
          <w:i/>
        </w:rPr>
        <w:t xml:space="preserve">p </w:t>
      </w:r>
      <w:r w:rsidR="007C3781" w:rsidRPr="007116FA">
        <w:t>&lt;</w:t>
      </w:r>
      <w:r w:rsidRPr="007116FA">
        <w:t xml:space="preserve"> 0.0</w:t>
      </w:r>
      <w:r w:rsidR="007C3781" w:rsidRPr="007116FA">
        <w:t>0</w:t>
      </w:r>
      <w:r w:rsidRPr="007116FA">
        <w:t>1).</w:t>
      </w:r>
    </w:p>
    <w:p w14:paraId="05BFE986" w14:textId="77777777" w:rsidR="008A56B5" w:rsidRPr="007116FA" w:rsidRDefault="008A56B5">
      <w:pPr>
        <w:spacing w:line="480" w:lineRule="auto"/>
        <w:jc w:val="both"/>
      </w:pPr>
    </w:p>
    <w:p w14:paraId="0000004F" w14:textId="2E6E783F" w:rsidR="00FC0D59" w:rsidRPr="007116FA" w:rsidRDefault="008E3DB0">
      <w:pPr>
        <w:spacing w:line="480" w:lineRule="auto"/>
        <w:jc w:val="center"/>
        <w:rPr>
          <w:i/>
        </w:rPr>
      </w:pPr>
      <w:r w:rsidRPr="007116FA">
        <w:rPr>
          <w:i/>
        </w:rPr>
        <w:t>Table 2 Here</w:t>
      </w:r>
    </w:p>
    <w:p w14:paraId="5F07D610" w14:textId="77777777" w:rsidR="008A56B5" w:rsidRPr="007116FA" w:rsidRDefault="008A56B5">
      <w:pPr>
        <w:spacing w:line="480" w:lineRule="auto"/>
        <w:jc w:val="center"/>
        <w:rPr>
          <w:i/>
        </w:rPr>
      </w:pPr>
    </w:p>
    <w:p w14:paraId="00000050" w14:textId="77777777" w:rsidR="00FC0D59" w:rsidRPr="007116FA" w:rsidRDefault="008E3DB0">
      <w:pPr>
        <w:spacing w:line="480" w:lineRule="auto"/>
        <w:jc w:val="both"/>
        <w:rPr>
          <w:b/>
          <w:i/>
        </w:rPr>
      </w:pPr>
      <w:r w:rsidRPr="007116FA">
        <w:rPr>
          <w:b/>
          <w:i/>
        </w:rPr>
        <w:t>Sleep duration and efficiency</w:t>
      </w:r>
    </w:p>
    <w:p w14:paraId="1A949481" w14:textId="3481E77E" w:rsidR="00C3177A" w:rsidRPr="007116FA" w:rsidRDefault="008E3DB0">
      <w:pPr>
        <w:spacing w:line="480" w:lineRule="auto"/>
        <w:jc w:val="both"/>
      </w:pPr>
      <w:r w:rsidRPr="007116FA">
        <w:t xml:space="preserve">At data point </w:t>
      </w:r>
      <w:r w:rsidR="004B2339" w:rsidRPr="007116FA">
        <w:t>one</w:t>
      </w:r>
      <w:r w:rsidR="00B812D5" w:rsidRPr="007116FA">
        <w:t xml:space="preserve"> (‘start’)</w:t>
      </w:r>
      <w:r w:rsidRPr="007116FA">
        <w:t xml:space="preserve">, </w:t>
      </w:r>
      <w:r w:rsidR="007F1873" w:rsidRPr="007116FA">
        <w:t xml:space="preserve">service-users </w:t>
      </w:r>
      <w:r w:rsidRPr="007116FA">
        <w:t>spent 7.</w:t>
      </w:r>
      <w:r w:rsidR="00BA617A" w:rsidRPr="007116FA">
        <w:t>25</w:t>
      </w:r>
      <w:r w:rsidRPr="007116FA">
        <w:t xml:space="preserve"> ± 0.</w:t>
      </w:r>
      <w:r w:rsidR="00BA617A" w:rsidRPr="007116FA">
        <w:t>94</w:t>
      </w:r>
      <w:r w:rsidRPr="007116FA">
        <w:t xml:space="preserve"> hours</w:t>
      </w:r>
      <w:r w:rsidR="00CE2A50" w:rsidRPr="007116FA">
        <w:t>∙</w:t>
      </w:r>
      <w:r w:rsidRPr="007116FA">
        <w:t>night</w:t>
      </w:r>
      <w:r w:rsidRPr="007116FA">
        <w:rPr>
          <w:vertAlign w:val="superscript"/>
        </w:rPr>
        <w:t>-1</w:t>
      </w:r>
      <w:r w:rsidRPr="007116FA">
        <w:t xml:space="preserve"> asleep, with a sleep efficiency of 88.</w:t>
      </w:r>
      <w:r w:rsidR="00BA617A" w:rsidRPr="007116FA">
        <w:t>80</w:t>
      </w:r>
      <w:r w:rsidRPr="007116FA">
        <w:t xml:space="preserve"> ± 4.</w:t>
      </w:r>
      <w:r w:rsidR="00BA617A" w:rsidRPr="007116FA">
        <w:t>23</w:t>
      </w:r>
      <w:r w:rsidRPr="007116FA">
        <w:t xml:space="preserve">%, and </w:t>
      </w:r>
      <w:r w:rsidR="00792C3D" w:rsidRPr="007116FA">
        <w:t>60%</w:t>
      </w:r>
      <w:r w:rsidRPr="007116FA">
        <w:t xml:space="preserve"> of the sample achieved sleep recommendations (7-9 hours</w:t>
      </w:r>
      <w:r w:rsidR="00CE2A50" w:rsidRPr="007116FA">
        <w:t>∙</w:t>
      </w:r>
      <w:r w:rsidRPr="007116FA">
        <w:t>night</w:t>
      </w:r>
      <w:r w:rsidRPr="007116FA">
        <w:rPr>
          <w:vertAlign w:val="superscript"/>
        </w:rPr>
        <w:t>-1</w:t>
      </w:r>
      <w:r w:rsidRPr="007116FA">
        <w:t xml:space="preserve"> </w:t>
      </w:r>
      <w:r w:rsidR="00E12EEE" w:rsidRPr="007116FA">
        <w:fldChar w:fldCharType="begin">
          <w:fldData xml:space="preserve">PEVuZE5vdGU+PENpdGU+PEF1dGhvcj5IaXJzaGtvd2l0ejwvQXV0aG9yPjxZZWFyPjIwMTU8L1ll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</w:fldData>
        </w:fldChar>
      </w:r>
      <w:r w:rsidR="007D3A17" w:rsidRPr="007116FA">
        <w:instrText xml:space="preserve"> ADDIN EN.CITE </w:instrText>
      </w:r>
      <w:r w:rsidR="007D3A17" w:rsidRPr="007116FA">
        <w:fldChar w:fldCharType="begin">
          <w:fldData xml:space="preserve">PEVuZE5vdGU+PENpdGU+PEF1dGhvcj5IaXJzaGtvd2l0ejwvQXV0aG9yPjxZZWFyPjIwMTU8L1ll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</w:fldData>
        </w:fldChar>
      </w:r>
      <w:r w:rsidR="007D3A17" w:rsidRPr="007116FA">
        <w:instrText xml:space="preserve"> ADDIN EN.CITE.DATA </w:instrText>
      </w:r>
      <w:r w:rsidR="007D3A17" w:rsidRPr="007116FA">
        <w:fldChar w:fldCharType="end"/>
      </w:r>
      <w:r w:rsidR="00E12EEE" w:rsidRPr="007116FA">
        <w:fldChar w:fldCharType="separate"/>
      </w:r>
      <w:r w:rsidR="007D3A17" w:rsidRPr="007116FA">
        <w:rPr>
          <w:noProof/>
        </w:rPr>
        <w:t>[10]</w:t>
      </w:r>
      <w:r w:rsidR="00E12EEE" w:rsidRPr="007116FA">
        <w:fldChar w:fldCharType="end"/>
      </w:r>
      <w:r w:rsidRPr="007116FA">
        <w:t xml:space="preserve">). There were no significant changes in sleep duration </w:t>
      </w:r>
      <w:r w:rsidRPr="007116FA">
        <w:lastRenderedPageBreak/>
        <w:t xml:space="preserve">between data points </w:t>
      </w:r>
      <w:r w:rsidR="004B2339" w:rsidRPr="007116FA">
        <w:t>one</w:t>
      </w:r>
      <w:r w:rsidRPr="007116FA">
        <w:t xml:space="preserve">, </w:t>
      </w:r>
      <w:r w:rsidR="004B2339" w:rsidRPr="007116FA">
        <w:t>two</w:t>
      </w:r>
      <w:r w:rsidR="00C3177A" w:rsidRPr="007116FA">
        <w:t>,</w:t>
      </w:r>
      <w:r w:rsidRPr="007116FA">
        <w:t xml:space="preserve"> </w:t>
      </w:r>
      <w:r w:rsidR="00792C3D" w:rsidRPr="007116FA">
        <w:t>and</w:t>
      </w:r>
      <w:r w:rsidRPr="007116FA">
        <w:t xml:space="preserve"> </w:t>
      </w:r>
      <w:r w:rsidR="004B2339" w:rsidRPr="007116FA">
        <w:t>three</w:t>
      </w:r>
      <w:r w:rsidRPr="007116FA">
        <w:t xml:space="preserve"> (Table 2).</w:t>
      </w:r>
      <w:r w:rsidR="00C3177A" w:rsidRPr="007116FA">
        <w:t xml:space="preserve"> Main effects for change in sleep efficiency over time</w:t>
      </w:r>
      <w:r w:rsidRPr="007116FA">
        <w:t xml:space="preserve"> </w:t>
      </w:r>
      <w:r w:rsidR="00C3177A" w:rsidRPr="007116FA">
        <w:t>approached significance (F</w:t>
      </w:r>
      <w:r w:rsidR="00C3177A" w:rsidRPr="007116FA">
        <w:rPr>
          <w:vertAlign w:val="subscript"/>
        </w:rPr>
        <w:t>(2, 14.75)</w:t>
      </w:r>
      <w:r w:rsidR="00C3177A" w:rsidRPr="007116FA">
        <w:t xml:space="preserve"> = 3.55, p = 0.05). Post hoc analysis indicated sleep efficiency was significantly lower at the end of CR compared to the start (</w:t>
      </w:r>
      <w:r w:rsidR="00C3177A" w:rsidRPr="007116FA">
        <w:rPr>
          <w:i/>
          <w:iCs/>
        </w:rPr>
        <w:t>p</w:t>
      </w:r>
      <w:r w:rsidR="00C3177A" w:rsidRPr="007116FA">
        <w:t xml:space="preserve"> = 0.04) and middle (</w:t>
      </w:r>
      <w:r w:rsidR="00C3177A" w:rsidRPr="007116FA">
        <w:rPr>
          <w:i/>
          <w:iCs/>
        </w:rPr>
        <w:t>p</w:t>
      </w:r>
      <w:r w:rsidR="00027ABC" w:rsidRPr="007116FA">
        <w:rPr>
          <w:i/>
          <w:iCs/>
        </w:rPr>
        <w:t xml:space="preserve"> </w:t>
      </w:r>
      <w:r w:rsidR="00C3177A" w:rsidRPr="007116FA">
        <w:t xml:space="preserve">= 0.04), </w:t>
      </w:r>
      <w:r w:rsidR="00F20E0C" w:rsidRPr="007116FA">
        <w:t>although</w:t>
      </w:r>
      <w:r w:rsidR="00C3177A" w:rsidRPr="007116FA">
        <w:t xml:space="preserve"> values remained within a range considered healthy (≥ 85%</w:t>
      </w:r>
      <w:r w:rsidR="00027ABC" w:rsidRPr="007116FA">
        <w:t xml:space="preserve">) </w:t>
      </w:r>
      <w:r w:rsidR="00362874" w:rsidRPr="007116FA">
        <w:fldChar w:fldCharType="begin">
          <w:fldData xml:space="preserve">PEVuZE5vdGU+PENpdGU+PEF1dGhvcj5IaXJzaGtvd2l0ejwvQXV0aG9yPjxZZWFyPjIwMTU8L1ll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</w:fldData>
        </w:fldChar>
      </w:r>
      <w:r w:rsidR="00362874" w:rsidRPr="007116FA">
        <w:instrText xml:space="preserve"> ADDIN EN.CITE </w:instrText>
      </w:r>
      <w:r w:rsidR="00362874" w:rsidRPr="007116FA">
        <w:fldChar w:fldCharType="begin">
          <w:fldData xml:space="preserve">PEVuZE5vdGU+PENpdGU+PEF1dGhvcj5IaXJzaGtvd2l0ejwvQXV0aG9yPjxZZWFyPjIwMTU8L1ll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</w:fldData>
        </w:fldChar>
      </w:r>
      <w:r w:rsidR="00362874" w:rsidRPr="007116FA">
        <w:instrText xml:space="preserve"> ADDIN EN.CITE.DATA </w:instrText>
      </w:r>
      <w:r w:rsidR="00362874" w:rsidRPr="007116FA">
        <w:fldChar w:fldCharType="end"/>
      </w:r>
      <w:r w:rsidR="00362874" w:rsidRPr="007116FA">
        <w:fldChar w:fldCharType="separate"/>
      </w:r>
      <w:r w:rsidR="00362874" w:rsidRPr="007116FA">
        <w:rPr>
          <w:noProof/>
        </w:rPr>
        <w:t>[10]</w:t>
      </w:r>
      <w:r w:rsidR="00362874" w:rsidRPr="007116FA">
        <w:fldChar w:fldCharType="end"/>
      </w:r>
      <w:r w:rsidR="009309CE" w:rsidRPr="007116FA">
        <w:t>.</w:t>
      </w:r>
    </w:p>
    <w:p w14:paraId="00000052" w14:textId="77777777" w:rsidR="00FC0D59" w:rsidRPr="007116FA" w:rsidRDefault="008E3DB0">
      <w:pPr>
        <w:spacing w:line="480" w:lineRule="auto"/>
        <w:jc w:val="both"/>
        <w:rPr>
          <w:b/>
          <w:i/>
        </w:rPr>
      </w:pPr>
      <w:r w:rsidRPr="007116FA">
        <w:rPr>
          <w:b/>
          <w:i/>
        </w:rPr>
        <w:t>Perceived barriers and facilitators to PA and exercise</w:t>
      </w:r>
    </w:p>
    <w:p w14:paraId="00000053" w14:textId="02565033" w:rsidR="00FC0D59" w:rsidRPr="007116FA" w:rsidRDefault="008E3DB0">
      <w:pPr>
        <w:spacing w:line="480" w:lineRule="auto"/>
        <w:jc w:val="both"/>
      </w:pPr>
      <w:r w:rsidRPr="007116FA">
        <w:t xml:space="preserve">Four hierarchical categories were </w:t>
      </w:r>
      <w:r w:rsidR="000B6EA3" w:rsidRPr="007116FA">
        <w:t xml:space="preserve">constructed </w:t>
      </w:r>
      <w:r w:rsidRPr="007116FA">
        <w:t xml:space="preserve">from content analysis of free-text, qualitative diary data: </w:t>
      </w:r>
      <w:r w:rsidRPr="007116FA">
        <w:rPr>
          <w:i/>
        </w:rPr>
        <w:t>(1)</w:t>
      </w:r>
      <w:r w:rsidRPr="007116FA">
        <w:t xml:space="preserve"> perceived capability (</w:t>
      </w:r>
      <w:r w:rsidRPr="007116FA">
        <w:rPr>
          <w:i/>
        </w:rPr>
        <w:t>n</w:t>
      </w:r>
      <w:r w:rsidRPr="007116FA">
        <w:t xml:space="preserve"> [no. of codes] = 92), </w:t>
      </w:r>
      <w:r w:rsidRPr="007116FA">
        <w:rPr>
          <w:i/>
        </w:rPr>
        <w:t>(2)</w:t>
      </w:r>
      <w:r w:rsidRPr="007116FA">
        <w:t xml:space="preserve"> social influences, (</w:t>
      </w:r>
      <w:r w:rsidRPr="007116FA">
        <w:rPr>
          <w:i/>
        </w:rPr>
        <w:t>n</w:t>
      </w:r>
      <w:r w:rsidRPr="007116FA">
        <w:t xml:space="preserve"> = 56), </w:t>
      </w:r>
      <w:r w:rsidRPr="007116FA">
        <w:rPr>
          <w:i/>
        </w:rPr>
        <w:t>(3)</w:t>
      </w:r>
      <w:r w:rsidRPr="007116FA">
        <w:t xml:space="preserve"> motivation (</w:t>
      </w:r>
      <w:r w:rsidRPr="007116FA">
        <w:rPr>
          <w:i/>
        </w:rPr>
        <w:t>n</w:t>
      </w:r>
      <w:r w:rsidRPr="007116FA">
        <w:t xml:space="preserve"> = 33), and </w:t>
      </w:r>
      <w:r w:rsidRPr="007116FA">
        <w:rPr>
          <w:i/>
        </w:rPr>
        <w:t xml:space="preserve">(4) </w:t>
      </w:r>
      <w:r w:rsidRPr="007116FA">
        <w:t>environmental influences (</w:t>
      </w:r>
      <w:r w:rsidRPr="007116FA">
        <w:rPr>
          <w:i/>
        </w:rPr>
        <w:t xml:space="preserve">n </w:t>
      </w:r>
      <w:r w:rsidRPr="007116FA">
        <w:t>= 22</w:t>
      </w:r>
      <w:r w:rsidR="00CC7079" w:rsidRPr="007116FA">
        <w:t>,</w:t>
      </w:r>
      <w:r w:rsidRPr="007116FA">
        <w:t xml:space="preserve"> Figure 3). </w:t>
      </w:r>
    </w:p>
    <w:p w14:paraId="43B2FB64" w14:textId="77777777" w:rsidR="008A56B5" w:rsidRPr="007116FA" w:rsidRDefault="008A56B5">
      <w:pPr>
        <w:spacing w:line="480" w:lineRule="auto"/>
        <w:jc w:val="both"/>
        <w:rPr>
          <w:b/>
        </w:rPr>
      </w:pPr>
    </w:p>
    <w:p w14:paraId="00000054" w14:textId="446306F7" w:rsidR="00FC0D59" w:rsidRPr="007116FA" w:rsidRDefault="008E3DB0">
      <w:pPr>
        <w:spacing w:line="480" w:lineRule="auto"/>
        <w:jc w:val="center"/>
        <w:rPr>
          <w:i/>
        </w:rPr>
      </w:pPr>
      <w:r w:rsidRPr="007116FA">
        <w:rPr>
          <w:i/>
        </w:rPr>
        <w:t>Figure 3 Here</w:t>
      </w:r>
    </w:p>
    <w:p w14:paraId="260F1131" w14:textId="77777777" w:rsidR="008A56B5" w:rsidRPr="007116FA" w:rsidRDefault="008A56B5">
      <w:pPr>
        <w:spacing w:line="480" w:lineRule="auto"/>
        <w:jc w:val="center"/>
        <w:rPr>
          <w:i/>
        </w:rPr>
      </w:pPr>
    </w:p>
    <w:p w14:paraId="00000055" w14:textId="77777777" w:rsidR="00FC0D59" w:rsidRPr="007116FA" w:rsidRDefault="008E3DB0" w:rsidP="00C053ED">
      <w:pPr>
        <w:spacing w:line="480" w:lineRule="auto"/>
        <w:jc w:val="both"/>
        <w:rPr>
          <w:i/>
        </w:rPr>
      </w:pPr>
      <w:r w:rsidRPr="007116FA">
        <w:rPr>
          <w:i/>
        </w:rPr>
        <w:t xml:space="preserve">Perceived capability </w:t>
      </w:r>
    </w:p>
    <w:p w14:paraId="6B234170" w14:textId="1B872E2C" w:rsidR="00F43640" w:rsidRPr="007116FA" w:rsidRDefault="008E3DB0" w:rsidP="00C053ED">
      <w:pPr>
        <w:spacing w:line="480" w:lineRule="auto"/>
        <w:jc w:val="both"/>
      </w:pPr>
      <w:r w:rsidRPr="007116FA">
        <w:t xml:space="preserve">Perceived capability was categorised into </w:t>
      </w:r>
      <w:r w:rsidRPr="007116FA">
        <w:rPr>
          <w:i/>
        </w:rPr>
        <w:t>(1)</w:t>
      </w:r>
      <w:r w:rsidRPr="007116FA">
        <w:t xml:space="preserve"> physical and </w:t>
      </w:r>
      <w:r w:rsidRPr="007116FA">
        <w:rPr>
          <w:i/>
        </w:rPr>
        <w:t>(2)</w:t>
      </w:r>
      <w:r w:rsidRPr="007116FA">
        <w:t xml:space="preserve"> psychological capability. </w:t>
      </w:r>
      <w:r w:rsidR="00F43640" w:rsidRPr="007116FA">
        <w:t>Participants</w:t>
      </w:r>
      <w:r w:rsidR="00D9496D" w:rsidRPr="007116FA">
        <w:t>’</w:t>
      </w:r>
      <w:r w:rsidR="00F43640" w:rsidRPr="007116FA">
        <w:t xml:space="preserve"> </w:t>
      </w:r>
      <w:r w:rsidR="00D9496D" w:rsidRPr="007116FA">
        <w:t>perceived physical capabilities were challenged by medication side effects and c</w:t>
      </w:r>
      <w:r w:rsidRPr="007116FA">
        <w:t>ardiac symptoms</w:t>
      </w:r>
      <w:r w:rsidR="00D9496D" w:rsidRPr="007116FA">
        <w:t>, such as chest pain</w:t>
      </w:r>
      <w:r w:rsidR="00724AA2" w:rsidRPr="007116FA">
        <w:t>, aching leg muscles, wound discomfort, breathlessness,</w:t>
      </w:r>
      <w:r w:rsidR="00D9496D" w:rsidRPr="007116FA">
        <w:t xml:space="preserve"> and feelings of fatigue:</w:t>
      </w:r>
    </w:p>
    <w:p w14:paraId="2553285B" w14:textId="62265F2E" w:rsidR="00D9496D" w:rsidRPr="007116FA" w:rsidRDefault="000A2483" w:rsidP="00B94BEC">
      <w:pPr>
        <w:spacing w:before="120" w:line="480" w:lineRule="auto"/>
      </w:pPr>
      <w:r w:rsidRPr="007116FA">
        <w:rPr>
          <w:iCs/>
        </w:rPr>
        <w:t xml:space="preserve">For example, </w:t>
      </w:r>
      <w:r w:rsidR="00213004" w:rsidRPr="007116FA">
        <w:rPr>
          <w:iCs/>
        </w:rPr>
        <w:t>Jenny (70 years of age) was still experiencing debilitating symptoms after her elective PCI (percutaneous coronary intervention),</w:t>
      </w:r>
      <w:r w:rsidRPr="007116FA">
        <w:rPr>
          <w:iCs/>
        </w:rPr>
        <w:t xml:space="preserve"> indicat</w:t>
      </w:r>
      <w:r w:rsidR="00213004" w:rsidRPr="007116FA">
        <w:rPr>
          <w:iCs/>
        </w:rPr>
        <w:t>ing</w:t>
      </w:r>
      <w:r w:rsidRPr="007116FA">
        <w:rPr>
          <w:iCs/>
        </w:rPr>
        <w:t xml:space="preserve"> she</w:t>
      </w:r>
      <w:r w:rsidR="00E66EB3" w:rsidRPr="007116FA">
        <w:rPr>
          <w:i/>
        </w:rPr>
        <w:t>,</w:t>
      </w:r>
      <w:r w:rsidRPr="007116FA">
        <w:rPr>
          <w:i/>
        </w:rPr>
        <w:t xml:space="preserve"> </w:t>
      </w:r>
      <w:r w:rsidR="00F43640" w:rsidRPr="007116FA">
        <w:rPr>
          <w:i/>
        </w:rPr>
        <w:t>‘felt stabbing pain on</w:t>
      </w:r>
      <w:r w:rsidR="00C053ED" w:rsidRPr="007116FA">
        <w:rPr>
          <w:i/>
        </w:rPr>
        <w:t xml:space="preserve"> the</w:t>
      </w:r>
      <w:r w:rsidR="00F43640" w:rsidRPr="007116FA">
        <w:rPr>
          <w:i/>
        </w:rPr>
        <w:t xml:space="preserve"> </w:t>
      </w:r>
      <w:r w:rsidR="007F702B" w:rsidRPr="007116FA">
        <w:rPr>
          <w:i/>
        </w:rPr>
        <w:t>left-hand</w:t>
      </w:r>
      <w:r w:rsidR="00F43640" w:rsidRPr="007116FA">
        <w:rPr>
          <w:i/>
        </w:rPr>
        <w:t xml:space="preserve"> side of </w:t>
      </w:r>
      <w:r w:rsidR="00C053ED" w:rsidRPr="007116FA">
        <w:rPr>
          <w:i/>
        </w:rPr>
        <w:t xml:space="preserve">my </w:t>
      </w:r>
      <w:r w:rsidR="00F43640" w:rsidRPr="007116FA">
        <w:rPr>
          <w:i/>
        </w:rPr>
        <w:t xml:space="preserve">chest. </w:t>
      </w:r>
      <w:r w:rsidR="00C053ED" w:rsidRPr="007116FA">
        <w:rPr>
          <w:i/>
        </w:rPr>
        <w:t>I u</w:t>
      </w:r>
      <w:r w:rsidR="00F43640" w:rsidRPr="007116FA">
        <w:rPr>
          <w:i/>
        </w:rPr>
        <w:t xml:space="preserve">sed </w:t>
      </w:r>
      <w:r w:rsidR="00C053ED" w:rsidRPr="007116FA">
        <w:rPr>
          <w:i/>
        </w:rPr>
        <w:t xml:space="preserve">my </w:t>
      </w:r>
      <w:r w:rsidR="00F43640" w:rsidRPr="007116FA">
        <w:rPr>
          <w:i/>
        </w:rPr>
        <w:t xml:space="preserve">spray once. </w:t>
      </w:r>
      <w:r w:rsidR="00C053ED" w:rsidRPr="007116FA">
        <w:rPr>
          <w:i/>
        </w:rPr>
        <w:t>I also had s</w:t>
      </w:r>
      <w:r w:rsidR="00F43640" w:rsidRPr="007116FA">
        <w:rPr>
          <w:i/>
        </w:rPr>
        <w:t xml:space="preserve">light palpitations during </w:t>
      </w:r>
      <w:r w:rsidR="00C053ED" w:rsidRPr="007116FA">
        <w:rPr>
          <w:i/>
        </w:rPr>
        <w:t xml:space="preserve">the </w:t>
      </w:r>
      <w:r w:rsidR="00F43640" w:rsidRPr="007116FA">
        <w:rPr>
          <w:i/>
        </w:rPr>
        <w:t>week</w:t>
      </w:r>
      <w:r w:rsidR="00E66EB3" w:rsidRPr="007116FA">
        <w:rPr>
          <w:i/>
        </w:rPr>
        <w:t>.</w:t>
      </w:r>
      <w:r w:rsidR="00F43640" w:rsidRPr="007116FA">
        <w:rPr>
          <w:i/>
        </w:rPr>
        <w:t>’</w:t>
      </w:r>
    </w:p>
    <w:p w14:paraId="3265F954" w14:textId="05757502" w:rsidR="001E673D" w:rsidRPr="007116FA" w:rsidRDefault="00E66EB3" w:rsidP="00C053ED">
      <w:pPr>
        <w:spacing w:line="480" w:lineRule="auto"/>
        <w:jc w:val="both"/>
      </w:pPr>
      <w:r w:rsidRPr="007116FA">
        <w:rPr>
          <w:iCs/>
        </w:rPr>
        <w:t xml:space="preserve">Similarly, </w:t>
      </w:r>
      <w:r w:rsidR="00E161E4" w:rsidRPr="007116FA">
        <w:rPr>
          <w:iCs/>
        </w:rPr>
        <w:t>Sophie (</w:t>
      </w:r>
      <w:r w:rsidR="00504915" w:rsidRPr="007116FA">
        <w:rPr>
          <w:iCs/>
        </w:rPr>
        <w:t>68 years)</w:t>
      </w:r>
      <w:r w:rsidR="007E0DF8" w:rsidRPr="007116FA">
        <w:rPr>
          <w:iCs/>
        </w:rPr>
        <w:t xml:space="preserve">, who was undergoing </w:t>
      </w:r>
      <w:r w:rsidR="00B94231" w:rsidRPr="007116FA">
        <w:rPr>
          <w:iCs/>
        </w:rPr>
        <w:t xml:space="preserve">changes to her medication to improve management of </w:t>
      </w:r>
      <w:r w:rsidR="007E0DF8" w:rsidRPr="007116FA">
        <w:rPr>
          <w:iCs/>
        </w:rPr>
        <w:t>heart failure</w:t>
      </w:r>
      <w:r w:rsidR="00B94231" w:rsidRPr="007116FA">
        <w:rPr>
          <w:iCs/>
        </w:rPr>
        <w:t>,</w:t>
      </w:r>
      <w:r w:rsidRPr="007116FA">
        <w:rPr>
          <w:iCs/>
        </w:rPr>
        <w:t xml:space="preserve"> remarked,</w:t>
      </w:r>
      <w:r w:rsidRPr="007116FA">
        <w:rPr>
          <w:i/>
        </w:rPr>
        <w:t xml:space="preserve"> </w:t>
      </w:r>
      <w:r w:rsidR="00D9496D" w:rsidRPr="007116FA">
        <w:rPr>
          <w:i/>
        </w:rPr>
        <w:t>‘</w:t>
      </w:r>
      <w:r w:rsidR="00C053ED" w:rsidRPr="007116FA">
        <w:rPr>
          <w:i/>
        </w:rPr>
        <w:t>I’m t</w:t>
      </w:r>
      <w:r w:rsidR="00D9496D" w:rsidRPr="007116FA">
        <w:rPr>
          <w:i/>
        </w:rPr>
        <w:t xml:space="preserve">ired and feeling a bit “under par” this week. Everything felt like an </w:t>
      </w:r>
      <w:r w:rsidR="0071559E" w:rsidRPr="007116FA">
        <w:rPr>
          <w:i/>
        </w:rPr>
        <w:t>effort,</w:t>
      </w:r>
      <w:r w:rsidR="00D9496D" w:rsidRPr="007116FA">
        <w:rPr>
          <w:i/>
        </w:rPr>
        <w:t xml:space="preserve"> and I had to push myself to go out. Just wish I had more energy and stamina</w:t>
      </w:r>
      <w:r w:rsidR="0071559E" w:rsidRPr="007116FA">
        <w:rPr>
          <w:i/>
        </w:rPr>
        <w:t>.</w:t>
      </w:r>
      <w:r w:rsidR="00D9496D" w:rsidRPr="007116FA">
        <w:rPr>
          <w:i/>
        </w:rPr>
        <w:t>’</w:t>
      </w:r>
    </w:p>
    <w:p w14:paraId="0150A23F" w14:textId="6B04200E" w:rsidR="00724AA2" w:rsidRPr="007116FA" w:rsidRDefault="008E3DB0" w:rsidP="00C053ED">
      <w:pPr>
        <w:spacing w:line="480" w:lineRule="auto"/>
        <w:jc w:val="both"/>
      </w:pPr>
      <w:r w:rsidRPr="007116FA">
        <w:t xml:space="preserve">Service-users felt frustrated that they struggled to </w:t>
      </w:r>
      <w:r w:rsidR="007B2C78" w:rsidRPr="007116FA">
        <w:t>perform</w:t>
      </w:r>
      <w:r w:rsidRPr="007116FA">
        <w:t xml:space="preserve"> their normal ADLs</w:t>
      </w:r>
      <w:r w:rsidR="00724AA2" w:rsidRPr="007116FA">
        <w:t>:</w:t>
      </w:r>
    </w:p>
    <w:p w14:paraId="645D760A" w14:textId="3A5B5CD2" w:rsidR="00724AA2" w:rsidRPr="007116FA" w:rsidRDefault="0071559E" w:rsidP="004C78C3">
      <w:pPr>
        <w:spacing w:before="120" w:line="480" w:lineRule="auto"/>
        <w:rPr>
          <w:color w:val="000000"/>
        </w:rPr>
      </w:pPr>
      <w:r w:rsidRPr="007116FA">
        <w:t xml:space="preserve">For example, </w:t>
      </w:r>
      <w:r w:rsidR="00E76B83" w:rsidRPr="007116FA">
        <w:t>Andrew</w:t>
      </w:r>
      <w:r w:rsidR="00422CCF" w:rsidRPr="007116FA">
        <w:t xml:space="preserve"> (</w:t>
      </w:r>
      <w:r w:rsidR="00E955A0" w:rsidRPr="007116FA">
        <w:t>76 years)</w:t>
      </w:r>
      <w:r w:rsidR="00DA403A" w:rsidRPr="007116FA">
        <w:t xml:space="preserve">, who </w:t>
      </w:r>
      <w:r w:rsidR="0001128A" w:rsidRPr="007116FA">
        <w:t>was recovering from open heart surgery</w:t>
      </w:r>
      <w:r w:rsidRPr="007116FA">
        <w:t xml:space="preserve"> indicated he was, </w:t>
      </w:r>
      <w:r w:rsidR="00724AA2" w:rsidRPr="007116FA">
        <w:t>‘</w:t>
      </w:r>
      <w:r w:rsidRPr="007116FA">
        <w:rPr>
          <w:i/>
          <w:color w:val="000000"/>
        </w:rPr>
        <w:t>f</w:t>
      </w:r>
      <w:r w:rsidR="00724AA2" w:rsidRPr="007116FA">
        <w:rPr>
          <w:i/>
          <w:color w:val="000000"/>
        </w:rPr>
        <w:t>eeling frustrated at not being able to do jobs</w:t>
      </w:r>
      <w:r w:rsidR="00C053ED" w:rsidRPr="007116FA">
        <w:rPr>
          <w:i/>
          <w:color w:val="000000"/>
        </w:rPr>
        <w:t>, such as</w:t>
      </w:r>
      <w:r w:rsidR="00724AA2" w:rsidRPr="007116FA">
        <w:rPr>
          <w:i/>
          <w:color w:val="000000"/>
        </w:rPr>
        <w:t xml:space="preserve"> lifting</w:t>
      </w:r>
      <w:r w:rsidR="00C053ED" w:rsidRPr="007116FA">
        <w:rPr>
          <w:i/>
          <w:color w:val="000000"/>
        </w:rPr>
        <w:t xml:space="preserve"> things</w:t>
      </w:r>
      <w:r w:rsidR="00724AA2" w:rsidRPr="007116FA">
        <w:rPr>
          <w:i/>
          <w:color w:val="000000"/>
        </w:rPr>
        <w:t xml:space="preserve"> that I could do previously</w:t>
      </w:r>
      <w:r w:rsidR="00F342DD" w:rsidRPr="007116FA">
        <w:rPr>
          <w:i/>
          <w:color w:val="000000"/>
        </w:rPr>
        <w:t>.</w:t>
      </w:r>
      <w:r w:rsidR="00724AA2" w:rsidRPr="007116FA">
        <w:rPr>
          <w:i/>
          <w:color w:val="000000"/>
        </w:rPr>
        <w:t>’</w:t>
      </w:r>
    </w:p>
    <w:p w14:paraId="00000056" w14:textId="33DBAC47" w:rsidR="00FC0D59" w:rsidRPr="007116FA" w:rsidRDefault="003205C7" w:rsidP="00C053ED">
      <w:pPr>
        <w:spacing w:line="480" w:lineRule="auto"/>
        <w:jc w:val="both"/>
        <w:rPr>
          <w:color w:val="000000"/>
        </w:rPr>
      </w:pPr>
      <w:sdt>
        <w:sdtPr>
          <w:tag w:val="goog_rdk_205"/>
          <w:id w:val="1149167623"/>
        </w:sdtPr>
        <w:sdtEndPr/>
        <w:sdtContent/>
      </w:sdt>
      <w:r w:rsidR="008E3DB0" w:rsidRPr="007116FA">
        <w:rPr>
          <w:color w:val="000000"/>
        </w:rPr>
        <w:t xml:space="preserve">Nevertheless, throughout CR, </w:t>
      </w:r>
      <w:r w:rsidR="00D826DD" w:rsidRPr="007116FA">
        <w:rPr>
          <w:color w:val="000000"/>
        </w:rPr>
        <w:t xml:space="preserve">Andrew’s </w:t>
      </w:r>
      <w:r w:rsidR="002A6A66" w:rsidRPr="007116FA">
        <w:rPr>
          <w:color w:val="000000"/>
        </w:rPr>
        <w:t xml:space="preserve">perceptions of </w:t>
      </w:r>
      <w:r w:rsidR="008E3DB0" w:rsidRPr="007116FA">
        <w:rPr>
          <w:color w:val="000000"/>
        </w:rPr>
        <w:t>enhanced physical function, including improved fitness and reduced symptoms facilitated PA, and a gradual return to ADLs</w:t>
      </w:r>
      <w:r w:rsidR="00724AA2" w:rsidRPr="007116FA">
        <w:rPr>
          <w:color w:val="000000"/>
        </w:rPr>
        <w:t>:</w:t>
      </w:r>
    </w:p>
    <w:p w14:paraId="72276767" w14:textId="0347934C" w:rsidR="00724AA2" w:rsidRPr="007116FA" w:rsidRDefault="00724AA2" w:rsidP="00861EFF">
      <w:pPr>
        <w:spacing w:before="120" w:line="480" w:lineRule="auto"/>
        <w:jc w:val="both"/>
        <w:rPr>
          <w:color w:val="000000"/>
        </w:rPr>
      </w:pPr>
      <w:r w:rsidRPr="007116FA">
        <w:rPr>
          <w:color w:val="000000"/>
        </w:rPr>
        <w:lastRenderedPageBreak/>
        <w:t>‘</w:t>
      </w:r>
      <w:r w:rsidR="00D826DD" w:rsidRPr="007116FA">
        <w:rPr>
          <w:color w:val="000000"/>
        </w:rPr>
        <w:t>E</w:t>
      </w:r>
      <w:r w:rsidR="00C053ED" w:rsidRPr="007116FA">
        <w:rPr>
          <w:color w:val="000000"/>
        </w:rPr>
        <w:t xml:space="preserve">verything felt </w:t>
      </w:r>
      <w:r w:rsidRPr="007116FA">
        <w:rPr>
          <w:i/>
          <w:color w:val="000000"/>
        </w:rPr>
        <w:t xml:space="preserve">a bit easier this morning – </w:t>
      </w:r>
      <w:r w:rsidR="00C053ED" w:rsidRPr="007116FA">
        <w:rPr>
          <w:i/>
          <w:color w:val="000000"/>
        </w:rPr>
        <w:t xml:space="preserve">I had </w:t>
      </w:r>
      <w:r w:rsidRPr="007116FA">
        <w:rPr>
          <w:i/>
          <w:color w:val="000000"/>
        </w:rPr>
        <w:t>no symptoms</w:t>
      </w:r>
      <w:r w:rsidR="001B2EEB" w:rsidRPr="007116FA">
        <w:rPr>
          <w:i/>
          <w:color w:val="000000"/>
        </w:rPr>
        <w:t xml:space="preserve">…. </w:t>
      </w:r>
      <w:r w:rsidR="001B2EEB" w:rsidRPr="007116FA">
        <w:rPr>
          <w:i/>
          <w:iCs/>
          <w:color w:val="000000"/>
        </w:rPr>
        <w:t>‘I am now</w:t>
      </w:r>
      <w:r w:rsidR="001B2EEB" w:rsidRPr="007116FA">
        <w:rPr>
          <w:color w:val="000000"/>
        </w:rPr>
        <w:t xml:space="preserve"> </w:t>
      </w:r>
      <w:r w:rsidR="001B2EEB" w:rsidRPr="007116FA">
        <w:rPr>
          <w:i/>
          <w:color w:val="000000"/>
        </w:rPr>
        <w:t>able to help with chores in the house and garden again</w:t>
      </w:r>
      <w:r w:rsidR="00080748" w:rsidRPr="007116FA">
        <w:rPr>
          <w:i/>
          <w:color w:val="000000"/>
        </w:rPr>
        <w:t>.</w:t>
      </w:r>
      <w:r w:rsidRPr="007116FA">
        <w:rPr>
          <w:i/>
          <w:color w:val="000000"/>
        </w:rPr>
        <w:t>’</w:t>
      </w:r>
    </w:p>
    <w:p w14:paraId="0F7A01A0" w14:textId="221F0D4B" w:rsidR="00724AA2" w:rsidRPr="007116FA" w:rsidRDefault="00691AAA" w:rsidP="00861EFF">
      <w:pPr>
        <w:spacing w:before="120" w:line="480" w:lineRule="auto"/>
        <w:jc w:val="both"/>
        <w:rPr>
          <w:iCs/>
          <w:color w:val="000000"/>
        </w:rPr>
      </w:pPr>
      <w:r w:rsidRPr="007116FA">
        <w:rPr>
          <w:color w:val="000000"/>
        </w:rPr>
        <w:t xml:space="preserve">Other participants </w:t>
      </w:r>
      <w:r w:rsidR="00F86AF8" w:rsidRPr="007116FA">
        <w:rPr>
          <w:color w:val="000000"/>
        </w:rPr>
        <w:t>notic</w:t>
      </w:r>
      <w:r w:rsidRPr="007116FA">
        <w:rPr>
          <w:color w:val="000000"/>
        </w:rPr>
        <w:t xml:space="preserve">ed </w:t>
      </w:r>
      <w:r w:rsidR="00F86AF8" w:rsidRPr="007116FA">
        <w:rPr>
          <w:color w:val="000000"/>
        </w:rPr>
        <w:t xml:space="preserve">gradual </w:t>
      </w:r>
      <w:r w:rsidR="007C561C" w:rsidRPr="007116FA">
        <w:rPr>
          <w:color w:val="000000"/>
        </w:rPr>
        <w:t>improvements</w:t>
      </w:r>
      <w:r w:rsidR="007B0142" w:rsidRPr="007116FA">
        <w:rPr>
          <w:color w:val="000000"/>
        </w:rPr>
        <w:t xml:space="preserve"> in function, such as Ted (</w:t>
      </w:r>
      <w:r w:rsidR="00376396" w:rsidRPr="007116FA">
        <w:rPr>
          <w:color w:val="000000"/>
        </w:rPr>
        <w:t>71 years) who</w:t>
      </w:r>
      <w:r w:rsidR="00FA31CB" w:rsidRPr="007116FA">
        <w:rPr>
          <w:color w:val="000000"/>
        </w:rPr>
        <w:t xml:space="preserve"> reported</w:t>
      </w:r>
      <w:r w:rsidR="00921FA8" w:rsidRPr="007116FA">
        <w:rPr>
          <w:color w:val="000000"/>
        </w:rPr>
        <w:t>,</w:t>
      </w:r>
      <w:r w:rsidR="00220167" w:rsidRPr="007116FA">
        <w:rPr>
          <w:color w:val="000000"/>
        </w:rPr>
        <w:t xml:space="preserve"> </w:t>
      </w:r>
      <w:r w:rsidR="00724AA2" w:rsidRPr="007116FA">
        <w:rPr>
          <w:color w:val="000000"/>
        </w:rPr>
        <w:t>‘</w:t>
      </w:r>
      <w:r w:rsidR="00C053ED" w:rsidRPr="007116FA">
        <w:rPr>
          <w:color w:val="000000"/>
        </w:rPr>
        <w:t xml:space="preserve">my </w:t>
      </w:r>
      <w:r w:rsidR="00724AA2" w:rsidRPr="007116FA">
        <w:rPr>
          <w:i/>
          <w:color w:val="000000"/>
        </w:rPr>
        <w:t>walking pace was quicker</w:t>
      </w:r>
      <w:r w:rsidR="00C053ED" w:rsidRPr="007116FA">
        <w:rPr>
          <w:i/>
          <w:color w:val="000000"/>
        </w:rPr>
        <w:t xml:space="preserve"> this week</w:t>
      </w:r>
      <w:r w:rsidR="00724AA2" w:rsidRPr="007116FA">
        <w:rPr>
          <w:i/>
          <w:color w:val="000000"/>
        </w:rPr>
        <w:t>’</w:t>
      </w:r>
      <w:r w:rsidR="00032569" w:rsidRPr="007116FA">
        <w:rPr>
          <w:i/>
          <w:color w:val="000000"/>
        </w:rPr>
        <w:t>;</w:t>
      </w:r>
      <w:r w:rsidR="0031445E" w:rsidRPr="007116FA">
        <w:rPr>
          <w:i/>
          <w:color w:val="000000"/>
        </w:rPr>
        <w:t xml:space="preserve"> </w:t>
      </w:r>
      <w:r w:rsidR="0031445E" w:rsidRPr="007116FA">
        <w:rPr>
          <w:iCs/>
          <w:color w:val="000000"/>
        </w:rPr>
        <w:t>a big achievement after suffering a severe aortic dissection</w:t>
      </w:r>
      <w:r w:rsidR="00921FA8" w:rsidRPr="007116FA">
        <w:rPr>
          <w:iCs/>
          <w:color w:val="000000"/>
        </w:rPr>
        <w:t>.</w:t>
      </w:r>
    </w:p>
    <w:p w14:paraId="0537EFA9" w14:textId="64DC778A" w:rsidR="00724AA2" w:rsidRPr="007116FA" w:rsidRDefault="008E3DB0" w:rsidP="00C053ED">
      <w:pPr>
        <w:spacing w:line="480" w:lineRule="auto"/>
        <w:jc w:val="both"/>
      </w:pPr>
      <w:r w:rsidRPr="007116FA">
        <w:rPr>
          <w:color w:val="000000"/>
        </w:rPr>
        <w:tab/>
        <w:t>Perceived psychological capability was impacted by confidence and safety concerns when exercising at home without supervision. For example</w:t>
      </w:r>
      <w:r w:rsidRPr="007116FA">
        <w:t xml:space="preserve">, </w:t>
      </w:r>
      <w:r w:rsidR="005C08DA" w:rsidRPr="007116FA">
        <w:t>Derek (</w:t>
      </w:r>
      <w:r w:rsidR="00C30CC3" w:rsidRPr="007116FA">
        <w:t>65 years)</w:t>
      </w:r>
      <w:r w:rsidR="00122223" w:rsidRPr="007116FA">
        <w:t xml:space="preserve"> </w:t>
      </w:r>
      <w:r w:rsidRPr="007116FA">
        <w:t xml:space="preserve">described experiencing anxiety when exercising alone, even with the availability of </w:t>
      </w:r>
      <w:r w:rsidR="009A2911" w:rsidRPr="007116FA">
        <w:t>tailored</w:t>
      </w:r>
      <w:r w:rsidRPr="007116FA">
        <w:t xml:space="preserve"> CR resources</w:t>
      </w:r>
      <w:r w:rsidR="00724AA2" w:rsidRPr="007116FA">
        <w:t>:</w:t>
      </w:r>
    </w:p>
    <w:p w14:paraId="720E7137" w14:textId="6DFF375B" w:rsidR="00724AA2" w:rsidRPr="007116FA" w:rsidRDefault="00724AA2" w:rsidP="00A914C6">
      <w:pPr>
        <w:spacing w:before="120" w:line="480" w:lineRule="auto"/>
        <w:rPr>
          <w:i/>
        </w:rPr>
      </w:pPr>
      <w:r w:rsidRPr="007116FA">
        <w:rPr>
          <w:i/>
        </w:rPr>
        <w:t>‘It will be good to go somewhere to exercise, as I’m not motivated to do it at home and unsure of how to safely go about exercising at home even with the CR booklets</w:t>
      </w:r>
      <w:r w:rsidR="00122223" w:rsidRPr="007116FA">
        <w:rPr>
          <w:i/>
        </w:rPr>
        <w:t>.</w:t>
      </w:r>
      <w:r w:rsidRPr="007116FA">
        <w:rPr>
          <w:i/>
        </w:rPr>
        <w:t>’</w:t>
      </w:r>
    </w:p>
    <w:p w14:paraId="00000057" w14:textId="113E9ED5" w:rsidR="00FC0D59" w:rsidRPr="007116FA" w:rsidRDefault="008E3DB0" w:rsidP="00C053ED">
      <w:pPr>
        <w:spacing w:line="480" w:lineRule="auto"/>
        <w:jc w:val="both"/>
        <w:rPr>
          <w:color w:val="000000"/>
        </w:rPr>
      </w:pPr>
      <w:r w:rsidRPr="007116FA">
        <w:rPr>
          <w:color w:val="000000"/>
        </w:rPr>
        <w:t xml:space="preserve">Confidence influenced </w:t>
      </w:r>
      <w:r w:rsidR="007F1873" w:rsidRPr="007116FA">
        <w:rPr>
          <w:color w:val="000000"/>
        </w:rPr>
        <w:t xml:space="preserve">service-users’ </w:t>
      </w:r>
      <w:r w:rsidRPr="007116FA">
        <w:rPr>
          <w:color w:val="000000"/>
        </w:rPr>
        <w:t>PA dose,</w:t>
      </w:r>
      <w:r w:rsidR="000A6EF2" w:rsidRPr="007116FA">
        <w:rPr>
          <w:color w:val="000000"/>
        </w:rPr>
        <w:t xml:space="preserve"> with</w:t>
      </w:r>
      <w:r w:rsidRPr="007116FA">
        <w:rPr>
          <w:color w:val="000000"/>
        </w:rPr>
        <w:t xml:space="preserve"> low confidence</w:t>
      </w:r>
      <w:r w:rsidR="000A6EF2" w:rsidRPr="007116FA">
        <w:rPr>
          <w:color w:val="000000"/>
        </w:rPr>
        <w:t xml:space="preserve"> associated with </w:t>
      </w:r>
      <w:r w:rsidRPr="007116FA">
        <w:rPr>
          <w:color w:val="000000"/>
        </w:rPr>
        <w:t>reduced exercise intensity and duration</w:t>
      </w:r>
      <w:r w:rsidR="00122223" w:rsidRPr="007116FA">
        <w:rPr>
          <w:color w:val="000000"/>
        </w:rPr>
        <w:t>.</w:t>
      </w:r>
    </w:p>
    <w:p w14:paraId="6C08A744" w14:textId="6D4F0F07" w:rsidR="00724AA2" w:rsidRPr="007116FA" w:rsidRDefault="00122223" w:rsidP="00A914C6">
      <w:pPr>
        <w:spacing w:before="120" w:line="480" w:lineRule="auto"/>
        <w:jc w:val="both"/>
        <w:rPr>
          <w:color w:val="000000"/>
        </w:rPr>
      </w:pPr>
      <w:r w:rsidRPr="007116FA">
        <w:rPr>
          <w:iCs/>
          <w:color w:val="000000"/>
        </w:rPr>
        <w:t xml:space="preserve">For example, </w:t>
      </w:r>
      <w:r w:rsidR="000D7E28" w:rsidRPr="007116FA">
        <w:rPr>
          <w:iCs/>
          <w:color w:val="000000"/>
        </w:rPr>
        <w:t>Ben (</w:t>
      </w:r>
      <w:r w:rsidR="00833CC7" w:rsidRPr="007116FA">
        <w:rPr>
          <w:iCs/>
          <w:color w:val="000000"/>
        </w:rPr>
        <w:t>44 years)</w:t>
      </w:r>
      <w:r w:rsidR="006848E1" w:rsidRPr="007116FA">
        <w:rPr>
          <w:iCs/>
          <w:color w:val="000000"/>
        </w:rPr>
        <w:t xml:space="preserve"> questioned </w:t>
      </w:r>
      <w:r w:rsidR="00216CF2" w:rsidRPr="007116FA">
        <w:rPr>
          <w:iCs/>
          <w:color w:val="000000"/>
        </w:rPr>
        <w:t>the safety of movement</w:t>
      </w:r>
      <w:r w:rsidR="00C93C37" w:rsidRPr="007116FA">
        <w:rPr>
          <w:iCs/>
          <w:color w:val="000000"/>
        </w:rPr>
        <w:t xml:space="preserve"> after the shock of suffering a heart attack</w:t>
      </w:r>
      <w:r w:rsidR="0074222F" w:rsidRPr="007116FA">
        <w:rPr>
          <w:iCs/>
          <w:color w:val="000000"/>
        </w:rPr>
        <w:t>,</w:t>
      </w:r>
      <w:r w:rsidRPr="007116FA">
        <w:rPr>
          <w:iCs/>
          <w:color w:val="000000"/>
        </w:rPr>
        <w:t xml:space="preserve"> </w:t>
      </w:r>
      <w:r w:rsidR="00F15117" w:rsidRPr="007116FA">
        <w:rPr>
          <w:iCs/>
          <w:color w:val="000000"/>
        </w:rPr>
        <w:t>resulting in a cautious return to PA</w:t>
      </w:r>
      <w:r w:rsidR="00032569" w:rsidRPr="007116FA">
        <w:rPr>
          <w:iCs/>
          <w:color w:val="000000"/>
        </w:rPr>
        <w:t>:</w:t>
      </w:r>
      <w:r w:rsidRPr="007116FA">
        <w:rPr>
          <w:i/>
          <w:color w:val="000000"/>
        </w:rPr>
        <w:t xml:space="preserve"> </w:t>
      </w:r>
      <w:r w:rsidR="00724AA2" w:rsidRPr="007116FA">
        <w:rPr>
          <w:i/>
          <w:color w:val="000000"/>
        </w:rPr>
        <w:t>‘</w:t>
      </w:r>
      <w:r w:rsidR="00C053ED" w:rsidRPr="007116FA">
        <w:rPr>
          <w:i/>
          <w:color w:val="000000"/>
        </w:rPr>
        <w:t>I c</w:t>
      </w:r>
      <w:r w:rsidR="00724AA2" w:rsidRPr="007116FA">
        <w:rPr>
          <w:i/>
          <w:color w:val="000000"/>
        </w:rPr>
        <w:t xml:space="preserve">ut </w:t>
      </w:r>
      <w:r w:rsidR="00C053ED" w:rsidRPr="007116FA">
        <w:rPr>
          <w:i/>
          <w:color w:val="000000"/>
        </w:rPr>
        <w:t xml:space="preserve">my </w:t>
      </w:r>
      <w:r w:rsidR="00724AA2" w:rsidRPr="007116FA">
        <w:rPr>
          <w:i/>
          <w:color w:val="000000"/>
        </w:rPr>
        <w:t xml:space="preserve">walk short due to not being confident with </w:t>
      </w:r>
      <w:r w:rsidR="00C053ED" w:rsidRPr="007116FA">
        <w:rPr>
          <w:i/>
          <w:color w:val="000000"/>
        </w:rPr>
        <w:t xml:space="preserve">walking a </w:t>
      </w:r>
      <w:r w:rsidR="00724AA2" w:rsidRPr="007116FA">
        <w:rPr>
          <w:i/>
          <w:color w:val="000000"/>
        </w:rPr>
        <w:t>long</w:t>
      </w:r>
      <w:r w:rsidR="00C053ED" w:rsidRPr="007116FA">
        <w:rPr>
          <w:i/>
          <w:color w:val="000000"/>
        </w:rPr>
        <w:t>er duration</w:t>
      </w:r>
      <w:r w:rsidRPr="007116FA">
        <w:rPr>
          <w:i/>
          <w:color w:val="000000"/>
        </w:rPr>
        <w:t>.</w:t>
      </w:r>
      <w:r w:rsidR="00724AA2" w:rsidRPr="007116FA">
        <w:rPr>
          <w:i/>
          <w:color w:val="000000"/>
        </w:rPr>
        <w:t>’</w:t>
      </w:r>
      <w:r w:rsidR="00724AA2" w:rsidRPr="007116FA">
        <w:rPr>
          <w:color w:val="000000"/>
        </w:rPr>
        <w:t xml:space="preserve"> </w:t>
      </w:r>
    </w:p>
    <w:p w14:paraId="00000058" w14:textId="6154E043" w:rsidR="00FC0D59" w:rsidRPr="007116FA" w:rsidRDefault="008E3DB0" w:rsidP="00C053ED">
      <w:pPr>
        <w:spacing w:line="480" w:lineRule="auto"/>
        <w:jc w:val="both"/>
        <w:rPr>
          <w:i/>
        </w:rPr>
      </w:pPr>
      <w:r w:rsidRPr="007116FA">
        <w:rPr>
          <w:i/>
        </w:rPr>
        <w:t xml:space="preserve">Social support </w:t>
      </w:r>
      <w:r w:rsidR="00792C3D" w:rsidRPr="007116FA">
        <w:rPr>
          <w:i/>
        </w:rPr>
        <w:t>and</w:t>
      </w:r>
      <w:r w:rsidRPr="007116FA">
        <w:rPr>
          <w:i/>
        </w:rPr>
        <w:t xml:space="preserve"> influences</w:t>
      </w:r>
    </w:p>
    <w:p w14:paraId="192E4E19" w14:textId="1CF14E62" w:rsidR="00724AA2" w:rsidRPr="007116FA" w:rsidRDefault="008E3DB0" w:rsidP="00C053ED">
      <w:pPr>
        <w:spacing w:line="480" w:lineRule="auto"/>
        <w:jc w:val="both"/>
      </w:pPr>
      <w:r w:rsidRPr="007116FA">
        <w:t>Various social aspects influenced PA engagement</w:t>
      </w:r>
      <w:r w:rsidR="000A6EF2" w:rsidRPr="007116FA">
        <w:t>,</w:t>
      </w:r>
      <w:r w:rsidRPr="007116FA">
        <w:t xml:space="preserve"> including: </w:t>
      </w:r>
      <w:r w:rsidRPr="007116FA">
        <w:rPr>
          <w:i/>
        </w:rPr>
        <w:t>(1)</w:t>
      </w:r>
      <w:r w:rsidRPr="007116FA">
        <w:t xml:space="preserve"> availability of support from a health professional, </w:t>
      </w:r>
      <w:r w:rsidRPr="007116FA">
        <w:rPr>
          <w:i/>
        </w:rPr>
        <w:t>(2)</w:t>
      </w:r>
      <w:r w:rsidRPr="007116FA">
        <w:t xml:space="preserve"> prioritisation of social commitments over exercise, and </w:t>
      </w:r>
      <w:r w:rsidRPr="007116FA">
        <w:rPr>
          <w:i/>
        </w:rPr>
        <w:t>(3)</w:t>
      </w:r>
      <w:r w:rsidRPr="007116FA">
        <w:t xml:space="preserve"> availability of social support from family and friends. Social support was a key factor in coping after a cardiac event, including receiving support from a spouse, friends, and the CR team</w:t>
      </w:r>
      <w:r w:rsidR="00CE5413" w:rsidRPr="007116FA">
        <w:t>.</w:t>
      </w:r>
    </w:p>
    <w:p w14:paraId="182AF5BC" w14:textId="7052B832" w:rsidR="00724AA2" w:rsidRPr="007116FA" w:rsidRDefault="00CE5413" w:rsidP="00A914C6">
      <w:pPr>
        <w:spacing w:before="120" w:line="480" w:lineRule="auto"/>
        <w:jc w:val="both"/>
      </w:pPr>
      <w:r w:rsidRPr="007116FA">
        <w:rPr>
          <w:iCs/>
        </w:rPr>
        <w:t xml:space="preserve">For example, </w:t>
      </w:r>
      <w:r w:rsidR="007D3B59" w:rsidRPr="007116FA">
        <w:rPr>
          <w:iCs/>
        </w:rPr>
        <w:t>Jenny</w:t>
      </w:r>
      <w:r w:rsidR="005F7F4F" w:rsidRPr="007116FA">
        <w:rPr>
          <w:iCs/>
        </w:rPr>
        <w:t xml:space="preserve">, who continued to struggle with </w:t>
      </w:r>
      <w:r w:rsidR="006D4BA1" w:rsidRPr="007116FA">
        <w:rPr>
          <w:iCs/>
        </w:rPr>
        <w:t>cardiac symptoms</w:t>
      </w:r>
      <w:r w:rsidR="005F7F4F" w:rsidRPr="007116FA">
        <w:rPr>
          <w:iCs/>
        </w:rPr>
        <w:t xml:space="preserve"> </w:t>
      </w:r>
      <w:r w:rsidRPr="007116FA">
        <w:rPr>
          <w:iCs/>
        </w:rPr>
        <w:t>indicated,</w:t>
      </w:r>
      <w:r w:rsidRPr="007116FA">
        <w:rPr>
          <w:i/>
        </w:rPr>
        <w:t xml:space="preserve"> </w:t>
      </w:r>
      <w:r w:rsidR="00724AA2" w:rsidRPr="007116FA">
        <w:rPr>
          <w:i/>
        </w:rPr>
        <w:t>‘My emotions are a little up and down. I am coping as I have the support of my husband and knowing I have the support of the CR team.’</w:t>
      </w:r>
    </w:p>
    <w:p w14:paraId="0E90076B" w14:textId="2B75E163" w:rsidR="00724AA2" w:rsidRPr="007116FA" w:rsidRDefault="00CE5413" w:rsidP="00A914C6">
      <w:pPr>
        <w:spacing w:before="120" w:line="480" w:lineRule="auto"/>
        <w:rPr>
          <w:i/>
        </w:rPr>
      </w:pPr>
      <w:r w:rsidRPr="007116FA">
        <w:rPr>
          <w:iCs/>
        </w:rPr>
        <w:t xml:space="preserve">Similarly, </w:t>
      </w:r>
      <w:r w:rsidR="006722F3" w:rsidRPr="007116FA">
        <w:rPr>
          <w:iCs/>
        </w:rPr>
        <w:t>Andrew</w:t>
      </w:r>
      <w:r w:rsidRPr="007116FA">
        <w:rPr>
          <w:iCs/>
        </w:rPr>
        <w:t xml:space="preserve"> </w:t>
      </w:r>
      <w:r w:rsidR="00A0083F" w:rsidRPr="007116FA">
        <w:rPr>
          <w:iCs/>
        </w:rPr>
        <w:t>had essential social support from his wife</w:t>
      </w:r>
      <w:r w:rsidR="00A4768D" w:rsidRPr="007116FA">
        <w:rPr>
          <w:iCs/>
        </w:rPr>
        <w:t xml:space="preserve">, who </w:t>
      </w:r>
      <w:r w:rsidR="00E45A79" w:rsidRPr="007116FA">
        <w:rPr>
          <w:iCs/>
        </w:rPr>
        <w:t>made changes to her own lifestyle to help</w:t>
      </w:r>
      <w:r w:rsidR="00121E04" w:rsidRPr="007116FA">
        <w:rPr>
          <w:iCs/>
        </w:rPr>
        <w:t xml:space="preserve"> </w:t>
      </w:r>
      <w:r w:rsidR="00E31316" w:rsidRPr="007116FA">
        <w:rPr>
          <w:iCs/>
        </w:rPr>
        <w:t xml:space="preserve">motivate </w:t>
      </w:r>
      <w:r w:rsidR="00121E04" w:rsidRPr="007116FA">
        <w:rPr>
          <w:iCs/>
        </w:rPr>
        <w:t>Andrew</w:t>
      </w:r>
      <w:r w:rsidR="00F738E2" w:rsidRPr="007116FA">
        <w:rPr>
          <w:i/>
        </w:rPr>
        <w:t xml:space="preserve">, </w:t>
      </w:r>
      <w:r w:rsidR="00724AA2" w:rsidRPr="007116FA">
        <w:rPr>
          <w:i/>
        </w:rPr>
        <w:t>‘My wife has much improved her acceptance of our situation. We have agreed to have professional help with the gardening and decorating. We have also agreed to maintain our physical exercise</w:t>
      </w:r>
      <w:r w:rsidR="00F738E2" w:rsidRPr="007116FA">
        <w:rPr>
          <w:i/>
        </w:rPr>
        <w:t>.</w:t>
      </w:r>
      <w:r w:rsidR="00724AA2" w:rsidRPr="007116FA">
        <w:rPr>
          <w:i/>
        </w:rPr>
        <w:t>’</w:t>
      </w:r>
    </w:p>
    <w:p w14:paraId="5674CBF2" w14:textId="4F054C59" w:rsidR="001D32D0" w:rsidRPr="007116FA" w:rsidRDefault="008E3DB0" w:rsidP="00C053ED">
      <w:pPr>
        <w:spacing w:line="480" w:lineRule="auto"/>
        <w:jc w:val="both"/>
      </w:pPr>
      <w:r w:rsidRPr="007116FA">
        <w:t xml:space="preserve">Nevertheless, family could sometimes </w:t>
      </w:r>
      <w:r w:rsidR="00F738E2" w:rsidRPr="007116FA">
        <w:t xml:space="preserve">be perceived as </w:t>
      </w:r>
      <w:r w:rsidRPr="007116FA">
        <w:t>hinder</w:t>
      </w:r>
      <w:r w:rsidR="00F738E2" w:rsidRPr="007116FA">
        <w:t>ing</w:t>
      </w:r>
      <w:r w:rsidRPr="007116FA">
        <w:t xml:space="preserve"> PA progress, as expressed by </w:t>
      </w:r>
      <w:r w:rsidR="00ED4515" w:rsidRPr="007116FA">
        <w:t>Ted</w:t>
      </w:r>
      <w:r w:rsidRPr="007116FA">
        <w:t xml:space="preserve"> </w:t>
      </w:r>
      <w:r w:rsidR="001F2E88" w:rsidRPr="007116FA">
        <w:t>whose</w:t>
      </w:r>
      <w:r w:rsidR="0007400E" w:rsidRPr="007116FA">
        <w:t xml:space="preserve"> wife was having difficulty coming to terms with his </w:t>
      </w:r>
      <w:r w:rsidR="001F2E88" w:rsidRPr="007116FA">
        <w:t>diagnosis</w:t>
      </w:r>
      <w:r w:rsidRPr="007116FA">
        <w:t xml:space="preserve">: </w:t>
      </w:r>
    </w:p>
    <w:p w14:paraId="5AE3DB9D" w14:textId="1359FED8" w:rsidR="001D32D0" w:rsidRPr="007116FA" w:rsidRDefault="008E3DB0" w:rsidP="00C053ED">
      <w:pPr>
        <w:spacing w:line="480" w:lineRule="auto"/>
        <w:jc w:val="both"/>
      </w:pPr>
      <w:r w:rsidRPr="007116FA">
        <w:t>“</w:t>
      </w:r>
      <w:r w:rsidR="00C053ED" w:rsidRPr="007116FA">
        <w:t xml:space="preserve">My </w:t>
      </w:r>
      <w:r w:rsidR="00C053ED" w:rsidRPr="007116FA">
        <w:rPr>
          <w:i/>
        </w:rPr>
        <w:t>w</w:t>
      </w:r>
      <w:r w:rsidRPr="007116FA">
        <w:rPr>
          <w:i/>
        </w:rPr>
        <w:t xml:space="preserve">ife </w:t>
      </w:r>
      <w:r w:rsidR="00C053ED" w:rsidRPr="007116FA">
        <w:rPr>
          <w:i/>
        </w:rPr>
        <w:t xml:space="preserve">is </w:t>
      </w:r>
      <w:r w:rsidRPr="007116FA">
        <w:rPr>
          <w:i/>
        </w:rPr>
        <w:t>still being overprotective</w:t>
      </w:r>
      <w:r w:rsidR="00F738E2" w:rsidRPr="007116FA">
        <w:rPr>
          <w:i/>
        </w:rPr>
        <w:t>.</w:t>
      </w:r>
      <w:r w:rsidRPr="007116FA">
        <w:rPr>
          <w:i/>
        </w:rPr>
        <w:t>”</w:t>
      </w:r>
      <w:r w:rsidRPr="007116FA">
        <w:t xml:space="preserve"> </w:t>
      </w:r>
    </w:p>
    <w:p w14:paraId="64CC7604" w14:textId="50A4ABA0" w:rsidR="00724AA2" w:rsidRPr="007116FA" w:rsidRDefault="008E3DB0" w:rsidP="00C053ED">
      <w:pPr>
        <w:spacing w:line="480" w:lineRule="auto"/>
        <w:jc w:val="both"/>
      </w:pPr>
      <w:r w:rsidRPr="007116FA">
        <w:lastRenderedPageBreak/>
        <w:t xml:space="preserve">Social events </w:t>
      </w:r>
      <w:r w:rsidR="006A1CBE" w:rsidRPr="007116FA">
        <w:t xml:space="preserve">and responsibilities </w:t>
      </w:r>
      <w:r w:rsidRPr="007116FA">
        <w:t xml:space="preserve">were also prioritised over exercise by some individuals, such as visiting friends and family, or </w:t>
      </w:r>
      <w:sdt>
        <w:sdtPr>
          <w:tag w:val="goog_rdk_212"/>
          <w:id w:val="-1446766764"/>
        </w:sdtPr>
        <w:sdtEndPr/>
        <w:sdtContent/>
      </w:sdt>
      <w:r w:rsidRPr="007116FA">
        <w:t>attending to care responsibilities</w:t>
      </w:r>
      <w:r w:rsidR="00F738E2" w:rsidRPr="007116FA">
        <w:t>. For example</w:t>
      </w:r>
      <w:r w:rsidR="004B68A9" w:rsidRPr="007116FA">
        <w:t xml:space="preserve">, two male service-users indicated: </w:t>
      </w:r>
    </w:p>
    <w:p w14:paraId="78AF0573" w14:textId="2A79DFF3" w:rsidR="00724AA2" w:rsidRPr="007116FA" w:rsidRDefault="00724AA2" w:rsidP="00C053ED">
      <w:pPr>
        <w:spacing w:line="480" w:lineRule="auto"/>
        <w:jc w:val="both"/>
        <w:rPr>
          <w:iCs/>
        </w:rPr>
      </w:pPr>
      <w:r w:rsidRPr="007116FA">
        <w:rPr>
          <w:i/>
        </w:rPr>
        <w:t>‘</w:t>
      </w:r>
      <w:r w:rsidR="00C053ED" w:rsidRPr="007116FA">
        <w:rPr>
          <w:i/>
        </w:rPr>
        <w:t>My t</w:t>
      </w:r>
      <w:r w:rsidRPr="007116FA">
        <w:rPr>
          <w:i/>
        </w:rPr>
        <w:t xml:space="preserve">ime in the evening </w:t>
      </w:r>
      <w:r w:rsidR="00C053ED" w:rsidRPr="007116FA">
        <w:rPr>
          <w:i/>
        </w:rPr>
        <w:t xml:space="preserve">is </w:t>
      </w:r>
      <w:r w:rsidRPr="007116FA">
        <w:rPr>
          <w:i/>
        </w:rPr>
        <w:t xml:space="preserve">taken up by family, and </w:t>
      </w:r>
      <w:r w:rsidR="00C053ED" w:rsidRPr="007116FA">
        <w:rPr>
          <w:i/>
        </w:rPr>
        <w:t xml:space="preserve">my </w:t>
      </w:r>
      <w:r w:rsidRPr="007116FA">
        <w:rPr>
          <w:i/>
        </w:rPr>
        <w:t>weekends are busy</w:t>
      </w:r>
      <w:r w:rsidR="004B68A9" w:rsidRPr="007116FA">
        <w:rPr>
          <w:i/>
        </w:rPr>
        <w:t>.</w:t>
      </w:r>
      <w:r w:rsidRPr="007116FA">
        <w:rPr>
          <w:i/>
        </w:rPr>
        <w:t>’</w:t>
      </w:r>
      <w:r w:rsidR="00EC643B" w:rsidRPr="007116FA">
        <w:rPr>
          <w:iCs/>
        </w:rPr>
        <w:t xml:space="preserve"> (Derek)</w:t>
      </w:r>
    </w:p>
    <w:p w14:paraId="3C5A0A4C" w14:textId="5CF6BF97" w:rsidR="00724AA2" w:rsidRPr="007116FA" w:rsidRDefault="00724AA2" w:rsidP="00B15FAD">
      <w:pPr>
        <w:spacing w:before="120" w:line="480" w:lineRule="auto"/>
        <w:rPr>
          <w:iCs/>
        </w:rPr>
      </w:pPr>
      <w:r w:rsidRPr="007116FA">
        <w:t>‘</w:t>
      </w:r>
      <w:r w:rsidRPr="007116FA">
        <w:rPr>
          <w:i/>
        </w:rPr>
        <w:t>No exercise</w:t>
      </w:r>
      <w:r w:rsidR="00C053ED" w:rsidRPr="007116FA">
        <w:rPr>
          <w:i/>
        </w:rPr>
        <w:t xml:space="preserve"> for me this week as I have been</w:t>
      </w:r>
      <w:r w:rsidRPr="007116FA">
        <w:rPr>
          <w:i/>
        </w:rPr>
        <w:t xml:space="preserve"> looking after </w:t>
      </w:r>
      <w:r w:rsidR="00C053ED" w:rsidRPr="007116FA">
        <w:rPr>
          <w:i/>
        </w:rPr>
        <w:t xml:space="preserve">my </w:t>
      </w:r>
      <w:r w:rsidRPr="007116FA">
        <w:rPr>
          <w:i/>
        </w:rPr>
        <w:t>ill wife</w:t>
      </w:r>
      <w:r w:rsidR="004B68A9" w:rsidRPr="007116FA">
        <w:rPr>
          <w:i/>
        </w:rPr>
        <w:t>.</w:t>
      </w:r>
      <w:r w:rsidRPr="007116FA">
        <w:rPr>
          <w:i/>
        </w:rPr>
        <w:t>’</w:t>
      </w:r>
      <w:r w:rsidR="00EC643B" w:rsidRPr="007116FA">
        <w:rPr>
          <w:i/>
        </w:rPr>
        <w:t xml:space="preserve"> </w:t>
      </w:r>
      <w:r w:rsidR="00EC643B" w:rsidRPr="007116FA">
        <w:rPr>
          <w:iCs/>
        </w:rPr>
        <w:t>(Ben)</w:t>
      </w:r>
    </w:p>
    <w:p w14:paraId="74918C40" w14:textId="69230256" w:rsidR="00446D1B" w:rsidRPr="007116FA" w:rsidRDefault="008E3DB0" w:rsidP="00DD26DD">
      <w:pPr>
        <w:spacing w:line="480" w:lineRule="auto"/>
        <w:jc w:val="both"/>
        <w:rPr>
          <w:color w:val="000000"/>
        </w:rPr>
      </w:pPr>
      <w:r w:rsidRPr="007116FA">
        <w:t xml:space="preserve"> Generally, </w:t>
      </w:r>
      <w:r w:rsidR="007F1873" w:rsidRPr="007116FA">
        <w:t xml:space="preserve">service-users </w:t>
      </w:r>
      <w:r w:rsidRPr="007116FA">
        <w:t xml:space="preserve">received regular health professional support from the outpatient rehabilitation team and their General Practitioner (GP). </w:t>
      </w:r>
      <w:r w:rsidRPr="007116FA">
        <w:rPr>
          <w:color w:val="000000"/>
        </w:rPr>
        <w:t>However, some experienced frustration and anxiety</w:t>
      </w:r>
      <w:r w:rsidR="000A6EF2" w:rsidRPr="007116FA">
        <w:rPr>
          <w:color w:val="000000"/>
        </w:rPr>
        <w:t xml:space="preserve"> regarding</w:t>
      </w:r>
      <w:r w:rsidRPr="007116FA">
        <w:rPr>
          <w:color w:val="000000"/>
        </w:rPr>
        <w:t xml:space="preserve"> poor communication and follow up from NHS services</w:t>
      </w:r>
      <w:r w:rsidR="00DD26DD" w:rsidRPr="007116FA">
        <w:rPr>
          <w:color w:val="000000"/>
        </w:rPr>
        <w:t>. For example,</w:t>
      </w:r>
      <w:r w:rsidR="00A910E2" w:rsidRPr="007116FA">
        <w:rPr>
          <w:color w:val="000000"/>
        </w:rPr>
        <w:t xml:space="preserve"> </w:t>
      </w:r>
      <w:r w:rsidR="00567AE6" w:rsidRPr="007116FA">
        <w:rPr>
          <w:color w:val="000000"/>
        </w:rPr>
        <w:t xml:space="preserve">after experiencing major heart surgery to </w:t>
      </w:r>
      <w:r w:rsidR="00485A53" w:rsidRPr="007116FA">
        <w:rPr>
          <w:color w:val="000000"/>
        </w:rPr>
        <w:t>treat</w:t>
      </w:r>
      <w:r w:rsidR="0074750A" w:rsidRPr="007116FA">
        <w:rPr>
          <w:color w:val="000000"/>
        </w:rPr>
        <w:t xml:space="preserve"> </w:t>
      </w:r>
      <w:r w:rsidR="00485A53" w:rsidRPr="007116FA">
        <w:rPr>
          <w:color w:val="000000"/>
        </w:rPr>
        <w:t xml:space="preserve">severe </w:t>
      </w:r>
      <w:r w:rsidR="0074750A" w:rsidRPr="007116FA">
        <w:rPr>
          <w:color w:val="000000"/>
        </w:rPr>
        <w:t>cardiac</w:t>
      </w:r>
      <w:r w:rsidR="00485A53" w:rsidRPr="007116FA">
        <w:rPr>
          <w:color w:val="000000"/>
        </w:rPr>
        <w:t xml:space="preserve"> disease (CABG x3)</w:t>
      </w:r>
      <w:r w:rsidR="00710395" w:rsidRPr="007116FA">
        <w:rPr>
          <w:color w:val="000000"/>
        </w:rPr>
        <w:t xml:space="preserve">, </w:t>
      </w:r>
      <w:r w:rsidR="00A910E2" w:rsidRPr="007116FA">
        <w:rPr>
          <w:color w:val="000000"/>
        </w:rPr>
        <w:t>Nicholas (</w:t>
      </w:r>
      <w:r w:rsidR="00567AE6" w:rsidRPr="007116FA">
        <w:rPr>
          <w:color w:val="000000"/>
        </w:rPr>
        <w:t>59 years)</w:t>
      </w:r>
      <w:r w:rsidR="00B01E53" w:rsidRPr="007116FA">
        <w:rPr>
          <w:color w:val="000000"/>
        </w:rPr>
        <w:t xml:space="preserve"> expected more comprehensive personalised support and </w:t>
      </w:r>
      <w:r w:rsidR="00D71866" w:rsidRPr="007116FA">
        <w:rPr>
          <w:color w:val="000000"/>
        </w:rPr>
        <w:t>was disappointed</w:t>
      </w:r>
      <w:r w:rsidR="00596C88" w:rsidRPr="007116FA">
        <w:rPr>
          <w:color w:val="000000"/>
        </w:rPr>
        <w:t>,</w:t>
      </w:r>
      <w:r w:rsidR="00DD26DD" w:rsidRPr="007116FA">
        <w:rPr>
          <w:color w:val="000000"/>
        </w:rPr>
        <w:t xml:space="preserve"> indicat</w:t>
      </w:r>
      <w:r w:rsidR="00D71866" w:rsidRPr="007116FA">
        <w:rPr>
          <w:color w:val="000000"/>
        </w:rPr>
        <w:t>ing</w:t>
      </w:r>
      <w:r w:rsidR="00DD26DD" w:rsidRPr="007116FA">
        <w:rPr>
          <w:color w:val="000000"/>
        </w:rPr>
        <w:t xml:space="preserve"> he, </w:t>
      </w:r>
      <w:r w:rsidR="00724AA2" w:rsidRPr="007116FA">
        <w:rPr>
          <w:color w:val="000000"/>
        </w:rPr>
        <w:t>‘</w:t>
      </w:r>
      <w:r w:rsidR="00C053ED" w:rsidRPr="007116FA">
        <w:rPr>
          <w:i/>
          <w:iCs/>
          <w:color w:val="000000"/>
        </w:rPr>
        <w:t xml:space="preserve">felt </w:t>
      </w:r>
      <w:r w:rsidR="00C053ED" w:rsidRPr="007116FA">
        <w:rPr>
          <w:i/>
          <w:color w:val="000000"/>
        </w:rPr>
        <w:t>d</w:t>
      </w:r>
      <w:r w:rsidR="00724AA2" w:rsidRPr="007116FA">
        <w:rPr>
          <w:i/>
          <w:color w:val="000000"/>
        </w:rPr>
        <w:t>eflated</w:t>
      </w:r>
      <w:r w:rsidR="00C053ED" w:rsidRPr="007116FA">
        <w:rPr>
          <w:i/>
          <w:color w:val="000000"/>
        </w:rPr>
        <w:t xml:space="preserve"> at the </w:t>
      </w:r>
      <w:r w:rsidR="00724AA2" w:rsidRPr="007116FA">
        <w:rPr>
          <w:i/>
          <w:color w:val="000000"/>
        </w:rPr>
        <w:t xml:space="preserve">follow-up by </w:t>
      </w:r>
      <w:r w:rsidR="00C053ED" w:rsidRPr="007116FA">
        <w:rPr>
          <w:i/>
          <w:color w:val="000000"/>
        </w:rPr>
        <w:t xml:space="preserve">the </w:t>
      </w:r>
      <w:r w:rsidR="00724AA2" w:rsidRPr="007116FA">
        <w:rPr>
          <w:i/>
          <w:color w:val="000000"/>
        </w:rPr>
        <w:t>cardiac department at (name) hospital, it felt like a paperwork exercise</w:t>
      </w:r>
      <w:r w:rsidR="00DD26DD" w:rsidRPr="007116FA">
        <w:rPr>
          <w:i/>
          <w:color w:val="000000"/>
        </w:rPr>
        <w:t>.</w:t>
      </w:r>
      <w:r w:rsidR="00724AA2" w:rsidRPr="007116FA">
        <w:rPr>
          <w:color w:val="000000"/>
        </w:rPr>
        <w:t>’</w:t>
      </w:r>
    </w:p>
    <w:p w14:paraId="0000005A" w14:textId="77777777" w:rsidR="00FC0D59" w:rsidRPr="007116FA" w:rsidRDefault="008E3DB0" w:rsidP="00C053ED">
      <w:pPr>
        <w:spacing w:line="480" w:lineRule="auto"/>
        <w:jc w:val="both"/>
        <w:rPr>
          <w:i/>
        </w:rPr>
      </w:pPr>
      <w:r w:rsidRPr="007116FA">
        <w:rPr>
          <w:i/>
        </w:rPr>
        <w:t>Motivation</w:t>
      </w:r>
    </w:p>
    <w:p w14:paraId="283AC719" w14:textId="76754143" w:rsidR="00D25537" w:rsidRPr="007116FA" w:rsidRDefault="008E3DB0" w:rsidP="00D25537">
      <w:pPr>
        <w:spacing w:line="480" w:lineRule="auto"/>
        <w:jc w:val="both"/>
      </w:pPr>
      <w:r w:rsidRPr="007116FA">
        <w:t xml:space="preserve">Motivation was classified into: </w:t>
      </w:r>
      <w:r w:rsidRPr="007116FA">
        <w:rPr>
          <w:i/>
        </w:rPr>
        <w:t>(1)</w:t>
      </w:r>
      <w:r w:rsidRPr="007116FA">
        <w:t xml:space="preserve"> reflective personal drive and </w:t>
      </w:r>
      <w:r w:rsidRPr="007116FA">
        <w:rPr>
          <w:i/>
        </w:rPr>
        <w:t>(2)</w:t>
      </w:r>
      <w:r w:rsidRPr="007116FA">
        <w:t xml:space="preserve"> the influence of emotions. Setting meaningful PA goals, possessing no desire to exercise, and self-monitoring shaped reflective personal drive. </w:t>
      </w:r>
      <w:r w:rsidR="0085337B" w:rsidRPr="007116FA">
        <w:t>For example, a</w:t>
      </w:r>
      <w:r w:rsidR="00A73685" w:rsidRPr="007116FA">
        <w:t xml:space="preserve">t the start of CR Derek </w:t>
      </w:r>
      <w:r w:rsidR="008A102C" w:rsidRPr="007116FA">
        <w:t>described a</w:t>
      </w:r>
      <w:r w:rsidR="00D25537" w:rsidRPr="007116FA">
        <w:t xml:space="preserve"> lack of motivation and ambivalence to exercise, such as feeling there was no need to exercise when </w:t>
      </w:r>
      <w:r w:rsidR="008A102C" w:rsidRPr="007116FA">
        <w:t>he</w:t>
      </w:r>
      <w:r w:rsidR="00D25537" w:rsidRPr="007116FA">
        <w:t xml:space="preserve"> already felt healthy</w:t>
      </w:r>
      <w:r w:rsidR="0085337B" w:rsidRPr="007116FA">
        <w:t xml:space="preserve"> after </w:t>
      </w:r>
      <w:r w:rsidR="005575B6" w:rsidRPr="007116FA">
        <w:t>treatment</w:t>
      </w:r>
      <w:r w:rsidR="00D25537" w:rsidRPr="007116FA">
        <w:t>:</w:t>
      </w:r>
    </w:p>
    <w:p w14:paraId="71F4C5F2" w14:textId="77777777" w:rsidR="00D25537" w:rsidRPr="007116FA" w:rsidRDefault="00D25537" w:rsidP="00D25537">
      <w:pPr>
        <w:spacing w:line="480" w:lineRule="auto"/>
        <w:jc w:val="both"/>
      </w:pPr>
      <w:r w:rsidRPr="007116FA">
        <w:rPr>
          <w:i/>
        </w:rPr>
        <w:t>‘I feel fine as if nothing has happened. So why would I start exercising? I don’t know how I’m meant to be feeling; I don’t have a reference point. I’m not exercising. I get up from my desk during work to walk around the garden. I’m not motivated to exercise. Why would I when I feel well?’</w:t>
      </w:r>
    </w:p>
    <w:p w14:paraId="38090140" w14:textId="3AC8C7C8" w:rsidR="00A06E08" w:rsidRPr="007116FA" w:rsidRDefault="005575B6" w:rsidP="00C053ED">
      <w:pPr>
        <w:spacing w:line="480" w:lineRule="auto"/>
        <w:jc w:val="both"/>
      </w:pPr>
      <w:r w:rsidRPr="007116FA">
        <w:t xml:space="preserve">However, </w:t>
      </w:r>
      <w:r w:rsidR="002735B7" w:rsidRPr="007116FA">
        <w:t>g</w:t>
      </w:r>
      <w:r w:rsidR="008E3DB0" w:rsidRPr="007116FA">
        <w:t xml:space="preserve">oals to resume ‘normal’ activities enjoyed pre-cardiac event, such as pleasurable hobbies, and a desire to improve health, motivated </w:t>
      </w:r>
      <w:r w:rsidR="007F1873" w:rsidRPr="007116FA">
        <w:t xml:space="preserve">service-users </w:t>
      </w:r>
      <w:r w:rsidR="008E3DB0" w:rsidRPr="007116FA">
        <w:t>to engage in structured exercise</w:t>
      </w:r>
      <w:r w:rsidR="00497765" w:rsidRPr="007116FA">
        <w:t xml:space="preserve">. For example, </w:t>
      </w:r>
      <w:r w:rsidR="00CB1DA7" w:rsidRPr="007116FA">
        <w:t xml:space="preserve">after </w:t>
      </w:r>
      <w:r w:rsidR="00576CF2" w:rsidRPr="007116FA">
        <w:t>engaging with the CR programme</w:t>
      </w:r>
      <w:r w:rsidR="00C14672" w:rsidRPr="007116FA">
        <w:t xml:space="preserve">, </w:t>
      </w:r>
      <w:r w:rsidR="00EB7EA8" w:rsidRPr="007116FA">
        <w:t>including education and goal setting with the CR team</w:t>
      </w:r>
      <w:r w:rsidR="00576CF2" w:rsidRPr="007116FA">
        <w:t xml:space="preserve">, </w:t>
      </w:r>
      <w:r w:rsidR="008640D7" w:rsidRPr="007116FA">
        <w:t>Derek</w:t>
      </w:r>
      <w:r w:rsidR="00497765" w:rsidRPr="007116FA">
        <w:t xml:space="preserve"> indicated</w:t>
      </w:r>
      <w:r w:rsidR="00A06E08" w:rsidRPr="007116FA">
        <w:t>:</w:t>
      </w:r>
    </w:p>
    <w:p w14:paraId="25094791" w14:textId="2D27DE70" w:rsidR="00A06E08" w:rsidRPr="007116FA" w:rsidRDefault="00A06E08" w:rsidP="00D25537">
      <w:pPr>
        <w:spacing w:line="480" w:lineRule="auto"/>
        <w:jc w:val="both"/>
      </w:pPr>
      <w:r w:rsidRPr="007116FA">
        <w:rPr>
          <w:i/>
          <w:iCs/>
        </w:rPr>
        <w:t>‘</w:t>
      </w:r>
      <w:r w:rsidR="0034192D" w:rsidRPr="007116FA">
        <w:rPr>
          <w:i/>
          <w:iCs/>
        </w:rPr>
        <w:t>[E</w:t>
      </w:r>
      <w:r w:rsidRPr="007116FA">
        <w:rPr>
          <w:i/>
          <w:iCs/>
        </w:rPr>
        <w:t>xercise</w:t>
      </w:r>
      <w:r w:rsidR="0034192D" w:rsidRPr="007116FA">
        <w:rPr>
          <w:i/>
          <w:iCs/>
        </w:rPr>
        <w:t>]</w:t>
      </w:r>
      <w:r w:rsidRPr="007116FA">
        <w:rPr>
          <w:i/>
          <w:iCs/>
        </w:rPr>
        <w:t xml:space="preserve"> may help prevent a reoccurrence of a heart attack and improve my general health….Exercise helps me to feel better, both emotionally and physically.’</w:t>
      </w:r>
    </w:p>
    <w:p w14:paraId="42DBF23C" w14:textId="6D9BD639" w:rsidR="00092B9B" w:rsidRPr="007116FA" w:rsidRDefault="008E3DB0" w:rsidP="00C053ED">
      <w:pPr>
        <w:spacing w:line="480" w:lineRule="auto"/>
        <w:jc w:val="both"/>
      </w:pPr>
      <w:r w:rsidRPr="007116FA">
        <w:t xml:space="preserve">Self-monitoring of treatment targets </w:t>
      </w:r>
      <w:r w:rsidR="004E54D3" w:rsidRPr="007116FA">
        <w:t xml:space="preserve">appeared to </w:t>
      </w:r>
      <w:r w:rsidRPr="007116FA">
        <w:t xml:space="preserve">improve </w:t>
      </w:r>
      <w:r w:rsidR="00B8101B" w:rsidRPr="007116FA">
        <w:t xml:space="preserve">service-users’ </w:t>
      </w:r>
      <w:r w:rsidRPr="007116FA">
        <w:t xml:space="preserve">motivation when they perceived they were on track, noted by </w:t>
      </w:r>
      <w:r w:rsidR="004E02EE" w:rsidRPr="007116FA">
        <w:t>Ben</w:t>
      </w:r>
      <w:r w:rsidRPr="007116FA">
        <w:t xml:space="preserve"> who was meeting </w:t>
      </w:r>
      <w:r w:rsidR="004E02EE" w:rsidRPr="007116FA">
        <w:t>his</w:t>
      </w:r>
      <w:r w:rsidRPr="007116FA">
        <w:t xml:space="preserve"> weight loss goals: </w:t>
      </w:r>
    </w:p>
    <w:p w14:paraId="1FE8E9EA" w14:textId="60296667" w:rsidR="00092B9B" w:rsidRPr="007116FA" w:rsidRDefault="00703948" w:rsidP="00C053ED">
      <w:pPr>
        <w:spacing w:line="480" w:lineRule="auto"/>
        <w:jc w:val="both"/>
      </w:pPr>
      <w:r w:rsidRPr="007116FA">
        <w:rPr>
          <w:i/>
        </w:rPr>
        <w:t>‘</w:t>
      </w:r>
      <w:r w:rsidR="00C77291" w:rsidRPr="007116FA">
        <w:rPr>
          <w:i/>
        </w:rPr>
        <w:t xml:space="preserve">I am </w:t>
      </w:r>
      <w:r w:rsidR="008E3DB0" w:rsidRPr="007116FA">
        <w:rPr>
          <w:i/>
        </w:rPr>
        <w:t>happy that clothes are starting to fit me</w:t>
      </w:r>
      <w:r w:rsidR="004E54D3" w:rsidRPr="007116FA">
        <w:rPr>
          <w:i/>
        </w:rPr>
        <w:t>.</w:t>
      </w:r>
      <w:r w:rsidRPr="007116FA">
        <w:rPr>
          <w:i/>
        </w:rPr>
        <w:t>’</w:t>
      </w:r>
      <w:r w:rsidR="008E3DB0" w:rsidRPr="007116FA">
        <w:t xml:space="preserve"> </w:t>
      </w:r>
    </w:p>
    <w:p w14:paraId="6BC8E7F7" w14:textId="1A1F4721" w:rsidR="00092B9B" w:rsidRPr="007116FA" w:rsidRDefault="008E3DB0" w:rsidP="00C053ED">
      <w:pPr>
        <w:spacing w:line="480" w:lineRule="auto"/>
        <w:jc w:val="both"/>
      </w:pPr>
      <w:r w:rsidRPr="007116FA">
        <w:t>Nevertheless, a lack of clear progress created frustration</w:t>
      </w:r>
      <w:r w:rsidR="00A9266D" w:rsidRPr="007116FA">
        <w:t xml:space="preserve"> in others</w:t>
      </w:r>
      <w:r w:rsidRPr="007116FA">
        <w:t xml:space="preserve">: </w:t>
      </w:r>
    </w:p>
    <w:p w14:paraId="345B410E" w14:textId="79F13AE6" w:rsidR="00092B9B" w:rsidRPr="007116FA" w:rsidRDefault="00871479" w:rsidP="00C053ED">
      <w:pPr>
        <w:spacing w:line="480" w:lineRule="auto"/>
        <w:jc w:val="both"/>
        <w:rPr>
          <w:color w:val="000000"/>
        </w:rPr>
      </w:pPr>
      <w:r w:rsidRPr="007116FA">
        <w:lastRenderedPageBreak/>
        <w:t>Ted</w:t>
      </w:r>
      <w:r w:rsidR="00A9266D" w:rsidRPr="007116FA">
        <w:t xml:space="preserve"> indicated he was, </w:t>
      </w:r>
      <w:r w:rsidR="00703948" w:rsidRPr="007116FA">
        <w:t>‘</w:t>
      </w:r>
      <w:r w:rsidR="008E3DB0" w:rsidRPr="007116FA">
        <w:rPr>
          <w:i/>
          <w:color w:val="000000"/>
        </w:rPr>
        <w:t xml:space="preserve">Coping well, </w:t>
      </w:r>
      <w:r w:rsidR="00C77291" w:rsidRPr="007116FA">
        <w:rPr>
          <w:i/>
          <w:color w:val="000000"/>
        </w:rPr>
        <w:t xml:space="preserve">but I am </w:t>
      </w:r>
      <w:r w:rsidR="008E3DB0" w:rsidRPr="007116FA">
        <w:rPr>
          <w:i/>
          <w:color w:val="000000"/>
        </w:rPr>
        <w:t xml:space="preserve">still a little frustrated at </w:t>
      </w:r>
      <w:r w:rsidR="00C77291" w:rsidRPr="007116FA">
        <w:rPr>
          <w:i/>
          <w:color w:val="000000"/>
        </w:rPr>
        <w:t xml:space="preserve">my </w:t>
      </w:r>
      <w:r w:rsidR="008E3DB0" w:rsidRPr="007116FA">
        <w:rPr>
          <w:i/>
          <w:color w:val="000000"/>
        </w:rPr>
        <w:t>perceived lack of progress</w:t>
      </w:r>
      <w:r w:rsidR="00A9266D" w:rsidRPr="007116FA">
        <w:rPr>
          <w:i/>
          <w:color w:val="000000"/>
        </w:rPr>
        <w:t>.</w:t>
      </w:r>
      <w:r w:rsidR="00703948" w:rsidRPr="007116FA">
        <w:rPr>
          <w:i/>
          <w:color w:val="000000"/>
        </w:rPr>
        <w:t>’</w:t>
      </w:r>
      <w:r w:rsidR="008E3DB0" w:rsidRPr="007116FA">
        <w:rPr>
          <w:color w:val="000000"/>
        </w:rPr>
        <w:t xml:space="preserve"> </w:t>
      </w:r>
    </w:p>
    <w:p w14:paraId="454C92BF" w14:textId="474B2C8F" w:rsidR="00E55B1E" w:rsidRPr="007116FA" w:rsidRDefault="007F1873" w:rsidP="00C053ED">
      <w:pPr>
        <w:spacing w:line="480" w:lineRule="auto"/>
        <w:jc w:val="both"/>
      </w:pPr>
      <w:r w:rsidRPr="007116FA">
        <w:rPr>
          <w:color w:val="000000"/>
        </w:rPr>
        <w:t xml:space="preserve">Service-users </w:t>
      </w:r>
      <w:r w:rsidR="008E3DB0" w:rsidRPr="007116FA">
        <w:rPr>
          <w:color w:val="000000"/>
        </w:rPr>
        <w:t>described disruptive and positive emotions throughout CR, including</w:t>
      </w:r>
      <w:r w:rsidR="008E3DB0" w:rsidRPr="007116FA">
        <w:t xml:space="preserve"> feelings of depression, such as</w:t>
      </w:r>
      <w:r w:rsidR="009A7C6D" w:rsidRPr="007116FA">
        <w:t>:</w:t>
      </w:r>
      <w:r w:rsidR="008E3DB0" w:rsidRPr="007116FA">
        <w:t xml:space="preserve"> </w:t>
      </w:r>
    </w:p>
    <w:p w14:paraId="397B2A7D" w14:textId="4F1A875F" w:rsidR="009A7C6D" w:rsidRPr="007116FA" w:rsidRDefault="008E3DB0" w:rsidP="00C053ED">
      <w:pPr>
        <w:spacing w:line="480" w:lineRule="auto"/>
        <w:jc w:val="both"/>
      </w:pPr>
      <w:r w:rsidRPr="007116FA">
        <w:t xml:space="preserve">being </w:t>
      </w:r>
      <w:r w:rsidR="00703948" w:rsidRPr="007116FA">
        <w:t>‘</w:t>
      </w:r>
      <w:r w:rsidRPr="007116FA">
        <w:rPr>
          <w:i/>
        </w:rPr>
        <w:t>tearful</w:t>
      </w:r>
      <w:r w:rsidR="00703948" w:rsidRPr="007116FA">
        <w:t>’</w:t>
      </w:r>
      <w:r w:rsidR="00D623D5" w:rsidRPr="007116FA">
        <w:t>, reported by Sophie and Jenny,</w:t>
      </w:r>
      <w:r w:rsidR="007F3A5B" w:rsidRPr="007116FA">
        <w:t xml:space="preserve"> and two male service-users</w:t>
      </w:r>
      <w:r w:rsidR="003E0EDE" w:rsidRPr="007116FA">
        <w:t xml:space="preserve"> expressing</w:t>
      </w:r>
      <w:r w:rsidR="007F3A5B" w:rsidRPr="007116FA">
        <w:t>:</w:t>
      </w:r>
    </w:p>
    <w:p w14:paraId="52338773" w14:textId="59E49F16" w:rsidR="00DE24AD" w:rsidRPr="007116FA" w:rsidRDefault="008E3DB0" w:rsidP="00C053ED">
      <w:pPr>
        <w:spacing w:line="480" w:lineRule="auto"/>
        <w:jc w:val="both"/>
      </w:pPr>
      <w:r w:rsidRPr="007116FA">
        <w:t xml:space="preserve">feeling </w:t>
      </w:r>
      <w:r w:rsidR="00703948" w:rsidRPr="007116FA">
        <w:t>’</w:t>
      </w:r>
      <w:r w:rsidRPr="007116FA">
        <w:rPr>
          <w:i/>
        </w:rPr>
        <w:t>low</w:t>
      </w:r>
      <w:r w:rsidR="00703948" w:rsidRPr="007116FA">
        <w:t>’</w:t>
      </w:r>
      <w:r w:rsidR="00235231" w:rsidRPr="007116FA">
        <w:t xml:space="preserve"> (Ben)</w:t>
      </w:r>
      <w:r w:rsidR="009A7C6D" w:rsidRPr="007116FA">
        <w:t>;</w:t>
      </w:r>
      <w:r w:rsidR="007F3A5B" w:rsidRPr="007116FA">
        <w:t xml:space="preserve"> </w:t>
      </w:r>
      <w:r w:rsidRPr="007116FA">
        <w:t xml:space="preserve">feeling </w:t>
      </w:r>
      <w:r w:rsidR="00703948" w:rsidRPr="007116FA">
        <w:t>‘</w:t>
      </w:r>
      <w:r w:rsidRPr="007116FA">
        <w:rPr>
          <w:i/>
        </w:rPr>
        <w:t>happy</w:t>
      </w:r>
      <w:r w:rsidR="00235231" w:rsidRPr="007116FA">
        <w:rPr>
          <w:i/>
        </w:rPr>
        <w:t xml:space="preserve"> </w:t>
      </w:r>
      <w:r w:rsidR="00235231" w:rsidRPr="007116FA">
        <w:rPr>
          <w:iCs/>
        </w:rPr>
        <w:t>(Roland)</w:t>
      </w:r>
      <w:r w:rsidR="007F3A5B" w:rsidRPr="007116FA">
        <w:rPr>
          <w:i/>
        </w:rPr>
        <w:t>.</w:t>
      </w:r>
      <w:r w:rsidR="00703948" w:rsidRPr="007116FA">
        <w:t>’</w:t>
      </w:r>
      <w:r w:rsidRPr="007116FA">
        <w:t xml:space="preserve"> </w:t>
      </w:r>
    </w:p>
    <w:p w14:paraId="520C7E35" w14:textId="23B2CBD2" w:rsidR="00A06E08" w:rsidRPr="007116FA" w:rsidRDefault="00B33D5B" w:rsidP="00C053ED">
      <w:pPr>
        <w:spacing w:line="480" w:lineRule="auto"/>
        <w:jc w:val="both"/>
      </w:pPr>
      <w:r w:rsidRPr="007116FA">
        <w:t>Roland’s happiness could be explained by his</w:t>
      </w:r>
      <w:r w:rsidR="008E3DB0" w:rsidRPr="007116FA">
        <w:t xml:space="preserve"> sense of gratitude and luck that </w:t>
      </w:r>
      <w:r w:rsidRPr="007116FA">
        <w:t>he</w:t>
      </w:r>
      <w:r w:rsidR="008E3DB0" w:rsidRPr="007116FA">
        <w:t xml:space="preserve"> had treatment before deterioration of </w:t>
      </w:r>
      <w:r w:rsidRPr="007116FA">
        <w:t>his</w:t>
      </w:r>
      <w:r w:rsidR="008E3DB0" w:rsidRPr="007116FA">
        <w:t xml:space="preserve"> cardiac condition</w:t>
      </w:r>
      <w:r w:rsidR="00A06E08" w:rsidRPr="007116FA">
        <w:t>:</w:t>
      </w:r>
    </w:p>
    <w:p w14:paraId="0000005B" w14:textId="73DBECEC" w:rsidR="00FC0D59" w:rsidRPr="007116FA" w:rsidRDefault="00A06E08" w:rsidP="00C053ED">
      <w:pPr>
        <w:spacing w:line="480" w:lineRule="auto"/>
        <w:jc w:val="both"/>
      </w:pPr>
      <w:r w:rsidRPr="007116FA">
        <w:t>‘</w:t>
      </w:r>
      <w:r w:rsidRPr="007116FA">
        <w:rPr>
          <w:i/>
        </w:rPr>
        <w:t xml:space="preserve">Overall, </w:t>
      </w:r>
      <w:r w:rsidR="00C77291" w:rsidRPr="007116FA">
        <w:rPr>
          <w:i/>
        </w:rPr>
        <w:t xml:space="preserve">I have </w:t>
      </w:r>
      <w:r w:rsidRPr="007116FA">
        <w:rPr>
          <w:i/>
        </w:rPr>
        <w:t xml:space="preserve">positive emotions and </w:t>
      </w:r>
      <w:r w:rsidR="00C77291" w:rsidRPr="007116FA">
        <w:rPr>
          <w:i/>
        </w:rPr>
        <w:t xml:space="preserve">I am </w:t>
      </w:r>
      <w:r w:rsidRPr="007116FA">
        <w:rPr>
          <w:i/>
        </w:rPr>
        <w:t xml:space="preserve">coping well. </w:t>
      </w:r>
      <w:r w:rsidR="00C77291" w:rsidRPr="007116FA">
        <w:rPr>
          <w:i/>
        </w:rPr>
        <w:t>I am f</w:t>
      </w:r>
      <w:r w:rsidRPr="007116FA">
        <w:rPr>
          <w:i/>
        </w:rPr>
        <w:t xml:space="preserve">eeling positive as the bypass surgery has given me </w:t>
      </w:r>
      <w:r w:rsidR="00C77291" w:rsidRPr="007116FA">
        <w:rPr>
          <w:i/>
        </w:rPr>
        <w:t xml:space="preserve">a </w:t>
      </w:r>
      <w:r w:rsidRPr="007116FA">
        <w:rPr>
          <w:i/>
        </w:rPr>
        <w:t xml:space="preserve">renewed level of energy… </w:t>
      </w:r>
      <w:r w:rsidR="00C77291" w:rsidRPr="007116FA">
        <w:rPr>
          <w:i/>
        </w:rPr>
        <w:t xml:space="preserve">I am </w:t>
      </w:r>
      <w:r w:rsidRPr="007116FA">
        <w:rPr>
          <w:i/>
        </w:rPr>
        <w:t xml:space="preserve">still grateful my condition </w:t>
      </w:r>
      <w:r w:rsidR="00C77291" w:rsidRPr="007116FA">
        <w:rPr>
          <w:i/>
        </w:rPr>
        <w:t xml:space="preserve">was </w:t>
      </w:r>
      <w:r w:rsidRPr="007116FA">
        <w:rPr>
          <w:i/>
        </w:rPr>
        <w:t xml:space="preserve">caught before a major heart event. </w:t>
      </w:r>
      <w:r w:rsidR="00C77291" w:rsidRPr="007116FA">
        <w:rPr>
          <w:i/>
        </w:rPr>
        <w:t>I am c</w:t>
      </w:r>
      <w:r w:rsidRPr="007116FA">
        <w:rPr>
          <w:i/>
        </w:rPr>
        <w:t>oping fine.’</w:t>
      </w:r>
      <w:r w:rsidR="008E3DB0" w:rsidRPr="007116FA">
        <w:t xml:space="preserve"> </w:t>
      </w:r>
    </w:p>
    <w:p w14:paraId="0000005C" w14:textId="77777777" w:rsidR="00FC0D59" w:rsidRPr="007116FA" w:rsidRDefault="008E3DB0" w:rsidP="00C053ED">
      <w:pPr>
        <w:spacing w:line="480" w:lineRule="auto"/>
        <w:jc w:val="both"/>
        <w:rPr>
          <w:i/>
        </w:rPr>
      </w:pPr>
      <w:r w:rsidRPr="007116FA">
        <w:rPr>
          <w:i/>
        </w:rPr>
        <w:t>Environmental influences</w:t>
      </w:r>
    </w:p>
    <w:p w14:paraId="5C50DE52" w14:textId="04FE026B" w:rsidR="00A06E08" w:rsidRPr="007116FA" w:rsidRDefault="008E3DB0" w:rsidP="00C053ED">
      <w:pPr>
        <w:spacing w:line="480" w:lineRule="auto"/>
      </w:pPr>
      <w:r w:rsidRPr="007116FA">
        <w:t xml:space="preserve">Environmental influences on PA and exercise included </w:t>
      </w:r>
      <w:r w:rsidRPr="007116FA">
        <w:rPr>
          <w:i/>
        </w:rPr>
        <w:t>(1)</w:t>
      </w:r>
      <w:r w:rsidRPr="007116FA">
        <w:t xml:space="preserve"> weather, and </w:t>
      </w:r>
      <w:r w:rsidRPr="007116FA">
        <w:rPr>
          <w:i/>
        </w:rPr>
        <w:t>(2)</w:t>
      </w:r>
      <w:r w:rsidRPr="007116FA">
        <w:t xml:space="preserve"> COVID restrictions. Disruptive weather, such as rain and hot conditions, were a barrier to habitual PA, while clement weather conditions encouraged outdoor PA, such as walking and gardening</w:t>
      </w:r>
      <w:r w:rsidR="001E4020" w:rsidRPr="007116FA">
        <w:t xml:space="preserve">. For example, </w:t>
      </w:r>
      <w:r w:rsidR="008B75FA" w:rsidRPr="007116FA">
        <w:t>Ted</w:t>
      </w:r>
      <w:r w:rsidR="001E4020" w:rsidRPr="007116FA">
        <w:t xml:space="preserve"> indicated:</w:t>
      </w:r>
    </w:p>
    <w:p w14:paraId="1D3FDEA6" w14:textId="09B37D64" w:rsidR="00A06E08" w:rsidRPr="007116FA" w:rsidRDefault="00A06E08" w:rsidP="00B15FAD">
      <w:pPr>
        <w:spacing w:before="120" w:line="480" w:lineRule="auto"/>
      </w:pPr>
      <w:r w:rsidRPr="007116FA">
        <w:rPr>
          <w:i/>
        </w:rPr>
        <w:t>‘</w:t>
      </w:r>
      <w:r w:rsidR="000A1A80" w:rsidRPr="007116FA">
        <w:rPr>
          <w:i/>
        </w:rPr>
        <w:t>The w</w:t>
      </w:r>
      <w:r w:rsidRPr="007116FA">
        <w:rPr>
          <w:i/>
        </w:rPr>
        <w:t xml:space="preserve">eather </w:t>
      </w:r>
      <w:r w:rsidR="000A1A80" w:rsidRPr="007116FA">
        <w:rPr>
          <w:i/>
        </w:rPr>
        <w:t xml:space="preserve">is </w:t>
      </w:r>
      <w:r w:rsidRPr="007116FA">
        <w:rPr>
          <w:i/>
        </w:rPr>
        <w:t xml:space="preserve">hot and humid – </w:t>
      </w:r>
      <w:r w:rsidR="000A1A80" w:rsidRPr="007116FA">
        <w:rPr>
          <w:i/>
        </w:rPr>
        <w:t xml:space="preserve">it is a </w:t>
      </w:r>
      <w:r w:rsidRPr="007116FA">
        <w:rPr>
          <w:i/>
        </w:rPr>
        <w:t>real struggle today, I’m feeling frustrated’</w:t>
      </w:r>
    </w:p>
    <w:p w14:paraId="3B7C8ADF" w14:textId="166ACC8C" w:rsidR="00A06E08" w:rsidRPr="007116FA" w:rsidRDefault="001E4020" w:rsidP="00B15FAD">
      <w:pPr>
        <w:spacing w:before="120" w:line="480" w:lineRule="auto"/>
      </w:pPr>
      <w:r w:rsidRPr="007116FA">
        <w:rPr>
          <w:i/>
        </w:rPr>
        <w:t xml:space="preserve">Similarly, </w:t>
      </w:r>
      <w:r w:rsidR="00A570E8" w:rsidRPr="007116FA">
        <w:rPr>
          <w:i/>
        </w:rPr>
        <w:t>Jenny</w:t>
      </w:r>
      <w:r w:rsidRPr="007116FA">
        <w:rPr>
          <w:i/>
        </w:rPr>
        <w:t xml:space="preserve"> wrote, </w:t>
      </w:r>
      <w:r w:rsidR="00A06E08" w:rsidRPr="007116FA">
        <w:rPr>
          <w:i/>
        </w:rPr>
        <w:t>‘My walks were motivated by the lovely weather this week</w:t>
      </w:r>
      <w:r w:rsidRPr="007116FA">
        <w:rPr>
          <w:i/>
        </w:rPr>
        <w:t>.</w:t>
      </w:r>
      <w:r w:rsidR="00A06E08" w:rsidRPr="007116FA">
        <w:rPr>
          <w:i/>
        </w:rPr>
        <w:t>’</w:t>
      </w:r>
    </w:p>
    <w:p w14:paraId="0000005D" w14:textId="56D5CC88" w:rsidR="00FC0D59" w:rsidRPr="007116FA" w:rsidRDefault="002F0832" w:rsidP="00C053ED">
      <w:pPr>
        <w:spacing w:line="480" w:lineRule="auto"/>
      </w:pPr>
      <w:r w:rsidRPr="007116FA">
        <w:t xml:space="preserve">Finally, </w:t>
      </w:r>
      <w:r w:rsidR="008E3DB0" w:rsidRPr="007116FA">
        <w:t>COVID restrictions were perceived to facilitate PA engagement due to a reduction in social activities</w:t>
      </w:r>
      <w:r w:rsidR="00A06E08" w:rsidRPr="007116FA">
        <w:t>:</w:t>
      </w:r>
    </w:p>
    <w:p w14:paraId="00000060" w14:textId="2F69789D" w:rsidR="00FC0D59" w:rsidRPr="007116FA" w:rsidRDefault="002F0832" w:rsidP="00B15FAD">
      <w:pPr>
        <w:spacing w:line="480" w:lineRule="auto"/>
        <w:rPr>
          <w:i/>
        </w:rPr>
      </w:pPr>
      <w:r w:rsidRPr="007116FA">
        <w:rPr>
          <w:iCs/>
        </w:rPr>
        <w:t>A</w:t>
      </w:r>
      <w:r w:rsidR="00A570E8" w:rsidRPr="007116FA">
        <w:rPr>
          <w:iCs/>
        </w:rPr>
        <w:t>ndrew</w:t>
      </w:r>
      <w:r w:rsidRPr="007116FA">
        <w:rPr>
          <w:iCs/>
        </w:rPr>
        <w:t xml:space="preserve"> indicated,</w:t>
      </w:r>
      <w:r w:rsidRPr="007116FA">
        <w:rPr>
          <w:i/>
        </w:rPr>
        <w:t xml:space="preserve"> </w:t>
      </w:r>
      <w:r w:rsidR="00A06E08" w:rsidRPr="007116FA">
        <w:rPr>
          <w:i/>
        </w:rPr>
        <w:t>‘Social activities have reduced due to COVID so I have more time to exercise</w:t>
      </w:r>
      <w:r w:rsidRPr="007116FA">
        <w:rPr>
          <w:i/>
        </w:rPr>
        <w:t>.</w:t>
      </w:r>
      <w:r w:rsidR="00A06E08" w:rsidRPr="007116FA">
        <w:rPr>
          <w:i/>
        </w:rPr>
        <w:t>’</w:t>
      </w:r>
    </w:p>
    <w:p w14:paraId="00000061" w14:textId="77777777" w:rsidR="00FC0D59" w:rsidRPr="007116FA" w:rsidRDefault="008E3DB0">
      <w:pPr>
        <w:spacing w:line="480" w:lineRule="auto"/>
        <w:rPr>
          <w:b/>
        </w:rPr>
      </w:pPr>
      <w:r w:rsidRPr="007116FA">
        <w:rPr>
          <w:b/>
        </w:rPr>
        <w:t>Discussion</w:t>
      </w:r>
    </w:p>
    <w:p w14:paraId="00000062" w14:textId="3FA9DED9" w:rsidR="00FC0D59" w:rsidRPr="007116FA" w:rsidRDefault="008E3DB0">
      <w:pPr>
        <w:pBdr>
          <w:top w:val="nil"/>
          <w:left w:val="nil"/>
          <w:bottom w:val="nil"/>
          <w:right w:val="nil"/>
          <w:between w:val="nil"/>
        </w:pBdr>
        <w:spacing w:line="480" w:lineRule="auto"/>
        <w:jc w:val="both"/>
        <w:rPr>
          <w:color w:val="000000"/>
        </w:rPr>
      </w:pPr>
      <w:r w:rsidRPr="007116FA">
        <w:rPr>
          <w:color w:val="000000"/>
        </w:rPr>
        <w:t xml:space="preserve">The aims of this study were to </w:t>
      </w:r>
      <w:r w:rsidR="0007713F" w:rsidRPr="007116FA">
        <w:rPr>
          <w:color w:val="000000"/>
        </w:rPr>
        <w:t>examine</w:t>
      </w:r>
      <w:r w:rsidRPr="007116FA">
        <w:rPr>
          <w:color w:val="000000"/>
        </w:rPr>
        <w:t xml:space="preserve"> service-users’ movement behaviours</w:t>
      </w:r>
      <w:r w:rsidR="00A97E7E" w:rsidRPr="007116FA">
        <w:rPr>
          <w:color w:val="000000"/>
        </w:rPr>
        <w:t xml:space="preserve"> (including </w:t>
      </w:r>
      <w:r w:rsidR="009E17EE" w:rsidRPr="007116FA">
        <w:rPr>
          <w:color w:val="000000"/>
        </w:rPr>
        <w:t>sleep</w:t>
      </w:r>
      <w:r w:rsidR="00A97E7E" w:rsidRPr="007116FA">
        <w:rPr>
          <w:color w:val="000000"/>
        </w:rPr>
        <w:t>)</w:t>
      </w:r>
      <w:r w:rsidRPr="007116FA">
        <w:rPr>
          <w:color w:val="000000"/>
        </w:rPr>
        <w:t>, and to explore barriers and facilitators of PA and exercise</w:t>
      </w:r>
      <w:r w:rsidR="009E17EE" w:rsidRPr="007116FA">
        <w:rPr>
          <w:color w:val="000000"/>
        </w:rPr>
        <w:t>,</w:t>
      </w:r>
      <w:r w:rsidRPr="007116FA">
        <w:rPr>
          <w:color w:val="000000"/>
        </w:rPr>
        <w:t xml:space="preserve"> during </w:t>
      </w:r>
      <w:r w:rsidR="009E17EE" w:rsidRPr="007116FA">
        <w:rPr>
          <w:color w:val="000000"/>
        </w:rPr>
        <w:t xml:space="preserve">a three-month </w:t>
      </w:r>
      <w:r w:rsidRPr="007116FA">
        <w:rPr>
          <w:color w:val="000000"/>
        </w:rPr>
        <w:t>remotely delivered</w:t>
      </w:r>
      <w:r w:rsidR="009E17EE" w:rsidRPr="007116FA">
        <w:rPr>
          <w:color w:val="000000"/>
        </w:rPr>
        <w:t>, hybrid</w:t>
      </w:r>
      <w:r w:rsidRPr="007116FA">
        <w:rPr>
          <w:color w:val="000000"/>
        </w:rPr>
        <w:t xml:space="preserve"> CR </w:t>
      </w:r>
      <w:r w:rsidR="009E17EE" w:rsidRPr="007116FA">
        <w:rPr>
          <w:color w:val="000000"/>
        </w:rPr>
        <w:t xml:space="preserve">programme modified </w:t>
      </w:r>
      <w:r w:rsidRPr="007116FA">
        <w:rPr>
          <w:color w:val="000000"/>
        </w:rPr>
        <w:t xml:space="preserve">as a result of the COVID-19 pandemic. </w:t>
      </w:r>
      <w:sdt>
        <w:sdtPr>
          <w:tag w:val="goog_rdk_217"/>
          <w:id w:val="2078004735"/>
        </w:sdtPr>
        <w:sdtEndPr/>
        <w:sdtContent/>
      </w:sdt>
      <w:r w:rsidRPr="007116FA">
        <w:rPr>
          <w:color w:val="000000"/>
        </w:rPr>
        <w:t xml:space="preserve">We found no improvements in PA, sleep efficiency, or sedentary time over the course of a three-month pandemic-adapted CR programme. Cardiac symptoms, exertional discomfort and a lack of confidence engaging in exercise without in-person supervision were key </w:t>
      </w:r>
      <w:r w:rsidRPr="007116FA">
        <w:t xml:space="preserve">barriers to remote CR exercise, while </w:t>
      </w:r>
      <w:r w:rsidR="002B28D2" w:rsidRPr="007116FA">
        <w:t xml:space="preserve">setting </w:t>
      </w:r>
      <w:r w:rsidRPr="007116FA">
        <w:t xml:space="preserve">meaningful PA goals, self-monitoring health targets, and having social support, facilitated exercise engagement. </w:t>
      </w:r>
      <w:sdt>
        <w:sdtPr>
          <w:tag w:val="goog_rdk_219"/>
          <w:id w:val="-2104482278"/>
        </w:sdtPr>
        <w:sdtEndPr/>
        <w:sdtContent/>
      </w:sdt>
      <w:r w:rsidRPr="007116FA">
        <w:t>Walking was the preferred modality during remote CR compared to structured exercise (i.e., home-based CR circuits).</w:t>
      </w:r>
    </w:p>
    <w:p w14:paraId="00000063" w14:textId="103FEE5F" w:rsidR="00FC0D59" w:rsidRPr="007116FA" w:rsidRDefault="008E3DB0">
      <w:pPr>
        <w:pBdr>
          <w:top w:val="nil"/>
          <w:left w:val="nil"/>
          <w:bottom w:val="nil"/>
          <w:right w:val="nil"/>
          <w:between w:val="nil"/>
        </w:pBdr>
        <w:spacing w:line="480" w:lineRule="auto"/>
        <w:ind w:firstLine="720"/>
        <w:jc w:val="both"/>
        <w:rPr>
          <w:color w:val="000000"/>
        </w:rPr>
      </w:pPr>
      <w:r w:rsidRPr="007116FA">
        <w:rPr>
          <w:color w:val="000000"/>
        </w:rPr>
        <w:lastRenderedPageBreak/>
        <w:t>There were no significant changes in service-users’ PA over the course of CR</w:t>
      </w:r>
      <w:r w:rsidR="00005962" w:rsidRPr="007116FA">
        <w:rPr>
          <w:color w:val="000000"/>
        </w:rPr>
        <w:t>,</w:t>
      </w:r>
      <w:r w:rsidRPr="007116FA">
        <w:rPr>
          <w:color w:val="000000"/>
        </w:rPr>
        <w:t xml:space="preserve"> </w:t>
      </w:r>
      <w:sdt>
        <w:sdtPr>
          <w:tag w:val="goog_rdk_220"/>
          <w:id w:val="-372930883"/>
        </w:sdtPr>
        <w:sdtEndPr/>
        <w:sdtContent/>
      </w:sdt>
      <w:r w:rsidRPr="007116FA">
        <w:rPr>
          <w:color w:val="000000"/>
        </w:rPr>
        <w:t>suggesting CR was not successful in supporting service-users to increase levels of PA. T</w:t>
      </w:r>
      <w:sdt>
        <w:sdtPr>
          <w:tag w:val="goog_rdk_221"/>
          <w:id w:val="997537904"/>
        </w:sdtPr>
        <w:sdtEndPr/>
        <w:sdtContent/>
      </w:sdt>
      <w:r w:rsidRPr="007116FA">
        <w:rPr>
          <w:color w:val="000000"/>
        </w:rPr>
        <w:t>his outcome falls short when compared to similar pre-pandemic studies demonstrating CR significantly improved device-based PA compared to service-users’ pre-intervention levels as well as to control groups not receiving structured rehabilitation guidance</w:t>
      </w:r>
      <w:r w:rsidR="000260A1" w:rsidRPr="007116FA">
        <w:rPr>
          <w:color w:val="000000"/>
        </w:rPr>
        <w:t xml:space="preserve"> </w:t>
      </w:r>
      <w:r w:rsidR="00D36D56" w:rsidRPr="007116FA">
        <w:rPr>
          <w:color w:val="000000"/>
        </w:rPr>
        <w:fldChar w:fldCharType="begin">
          <w:fldData xml:space="preserve">PEVuZE5vdGU+PENpdGU+PEF1dGhvcj5SaWJlaXJvPC9BdXRob3I+PFllYXI+MjAxNzwvWWVhcj48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</w:fldData>
        </w:fldChar>
      </w:r>
      <w:r w:rsidR="0045532B" w:rsidRPr="007116FA">
        <w:rPr>
          <w:color w:val="000000"/>
        </w:rPr>
        <w:instrText xml:space="preserve"> ADDIN EN.CITE </w:instrText>
      </w:r>
      <w:r w:rsidR="0045532B" w:rsidRPr="007116FA">
        <w:rPr>
          <w:color w:val="000000"/>
        </w:rPr>
        <w:fldChar w:fldCharType="begin">
          <w:fldData xml:space="preserve">PEVuZE5vdGU+PENpdGU+PEF1dGhvcj5SaWJlaXJvPC9BdXRob3I+PFllYXI+MjAxNzwvWWVhcj48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</w:fldData>
        </w:fldChar>
      </w:r>
      <w:r w:rsidR="0045532B" w:rsidRPr="007116FA">
        <w:rPr>
          <w:color w:val="000000"/>
        </w:rPr>
        <w:instrText xml:space="preserve"> ADDIN EN.CITE.DATA </w:instrText>
      </w:r>
      <w:r w:rsidR="0045532B" w:rsidRPr="007116FA">
        <w:rPr>
          <w:color w:val="000000"/>
        </w:rPr>
      </w:r>
      <w:r w:rsidR="0045532B" w:rsidRPr="007116FA">
        <w:rPr>
          <w:color w:val="000000"/>
        </w:rPr>
        <w:fldChar w:fldCharType="end"/>
      </w:r>
      <w:r w:rsidR="00D36D56" w:rsidRPr="007116FA">
        <w:rPr>
          <w:color w:val="000000"/>
        </w:rPr>
      </w:r>
      <w:r w:rsidR="00D36D56" w:rsidRPr="007116FA">
        <w:rPr>
          <w:color w:val="000000"/>
        </w:rPr>
        <w:fldChar w:fldCharType="separate"/>
      </w:r>
      <w:r w:rsidR="0045532B" w:rsidRPr="007116FA">
        <w:rPr>
          <w:noProof/>
          <w:color w:val="000000"/>
        </w:rPr>
        <w:t>[51, 52]</w:t>
      </w:r>
      <w:r w:rsidR="00D36D56" w:rsidRPr="007116FA">
        <w:rPr>
          <w:color w:val="000000"/>
        </w:rPr>
        <w:fldChar w:fldCharType="end"/>
      </w:r>
      <w:r w:rsidRPr="007116FA">
        <w:rPr>
          <w:color w:val="000000"/>
        </w:rPr>
        <w:t xml:space="preserve">. </w:t>
      </w:r>
    </w:p>
    <w:p w14:paraId="51C2B3D5" w14:textId="07B3EB2A" w:rsidR="00DE24B8" w:rsidRPr="007116FA" w:rsidRDefault="00982F0D">
      <w:pPr>
        <w:pBdr>
          <w:top w:val="nil"/>
          <w:left w:val="nil"/>
          <w:bottom w:val="nil"/>
          <w:right w:val="nil"/>
          <w:between w:val="nil"/>
        </w:pBdr>
        <w:spacing w:line="480" w:lineRule="auto"/>
        <w:ind w:firstLine="720"/>
        <w:jc w:val="both"/>
        <w:rPr>
          <w:color w:val="000000"/>
        </w:rPr>
      </w:pPr>
      <w:r w:rsidRPr="007116FA">
        <w:rPr>
          <w:color w:val="000000"/>
        </w:rPr>
        <w:t>Qualitative data through service-user diary entries provided important</w:t>
      </w:r>
      <w:r w:rsidR="005A6B9A" w:rsidRPr="007116FA">
        <w:rPr>
          <w:color w:val="000000"/>
        </w:rPr>
        <w:t xml:space="preserve"> context regarding PA engagement</w:t>
      </w:r>
      <w:r w:rsidR="00A1296D" w:rsidRPr="007116FA">
        <w:rPr>
          <w:color w:val="000000"/>
        </w:rPr>
        <w:t xml:space="preserve">, and based on service-user entries, </w:t>
      </w:r>
      <w:r w:rsidR="00BA1B76" w:rsidRPr="007116FA">
        <w:rPr>
          <w:color w:val="000000"/>
        </w:rPr>
        <w:t>several</w:t>
      </w:r>
      <w:r w:rsidR="00A42E6D" w:rsidRPr="007116FA">
        <w:rPr>
          <w:color w:val="000000"/>
        </w:rPr>
        <w:t xml:space="preserve"> issues were identified that</w:t>
      </w:r>
      <w:r w:rsidR="005652DE" w:rsidRPr="007116FA">
        <w:rPr>
          <w:color w:val="000000"/>
        </w:rPr>
        <w:t xml:space="preserve"> could potentially</w:t>
      </w:r>
      <w:r w:rsidR="00A51D8A" w:rsidRPr="007116FA">
        <w:rPr>
          <w:color w:val="000000"/>
        </w:rPr>
        <w:t xml:space="preserve"> explain low engagement in </w:t>
      </w:r>
      <w:r w:rsidR="005652DE" w:rsidRPr="007116FA">
        <w:rPr>
          <w:color w:val="000000"/>
        </w:rPr>
        <w:t>PA. For example,</w:t>
      </w:r>
      <w:r w:rsidR="00A1577C" w:rsidRPr="007116FA">
        <w:rPr>
          <w:color w:val="000000"/>
        </w:rPr>
        <w:t xml:space="preserve"> exercise and PA was not seen as important to a service-user who ‘already’ felt fine. </w:t>
      </w:r>
      <w:r w:rsidR="00536D15" w:rsidRPr="007116FA">
        <w:rPr>
          <w:color w:val="000000"/>
        </w:rPr>
        <w:t xml:space="preserve">This is consistent with other literature that report participants </w:t>
      </w:r>
      <w:r w:rsidR="0080743A" w:rsidRPr="007116FA">
        <w:rPr>
          <w:color w:val="000000"/>
        </w:rPr>
        <w:t>not experiencing health exacerbations</w:t>
      </w:r>
      <w:r w:rsidR="0034161E" w:rsidRPr="007116FA">
        <w:rPr>
          <w:color w:val="000000"/>
        </w:rPr>
        <w:t xml:space="preserve"> currently</w:t>
      </w:r>
      <w:r w:rsidR="0080743A" w:rsidRPr="007116FA">
        <w:rPr>
          <w:color w:val="000000"/>
        </w:rPr>
        <w:t xml:space="preserve"> </w:t>
      </w:r>
      <w:r w:rsidR="00A62894" w:rsidRPr="007116FA">
        <w:rPr>
          <w:color w:val="000000"/>
        </w:rPr>
        <w:t xml:space="preserve">may view exercise and/or PA as unimportant or irrelevant </w:t>
      </w:r>
      <w:r w:rsidR="003051D4" w:rsidRPr="007116FA">
        <w:rPr>
          <w:color w:val="000000"/>
        </w:rPr>
        <w:fldChar w:fldCharType="begin"/>
      </w:r>
      <w:r w:rsidR="003051D4" w:rsidRPr="007116FA">
        <w:rPr>
          <w:color w:val="000000"/>
        </w:rPr>
        <w:instrText xml:space="preserve"> ADDIN EN.CITE &lt;EndNote&gt;&lt;Cite&gt;&lt;Author&gt;Serves&lt;/Author&gt;&lt;Year&gt;2023&lt;/Year&gt;&lt;RecNum&gt;105&lt;/RecNum&gt;&lt;DisplayText&gt;[53]&lt;/DisplayText&gt;&lt;record&gt;&lt;rec-number&gt;105&lt;/rec-number&gt;&lt;foreign-keys&gt;&lt;key app="EN" db-id="vr0ddpxxn9fxsmea9ph5vrpca2xwwvrdfxrx" timestamp="1721846702"&gt;105&lt;/key&gt;&lt;/foreign-keys&gt;&lt;ref-type name="Journal Article"&gt;17&lt;/ref-type&gt;&lt;contributors&gt;&lt;authors&gt;&lt;author&gt;Serves, Nina&lt;/author&gt;&lt;author&gt;Pazart, Lionel&lt;/author&gt;&lt;author&gt;Gabriel, Damien&lt;/author&gt;&lt;author&gt;Mourot, Laurent&lt;/author&gt;&lt;author&gt;Ecarnot, Fiona&lt;/author&gt;&lt;/authors&gt;&lt;/contributors&gt;&lt;titles&gt;&lt;title&gt;Adherence to rehabilitation and home exercise after myocardial infarction: a qualitative study of expectations, barriers and drivers&lt;/title&gt;&lt;secondary-title&gt;BMC Sports Science, Medicine and Rehabilitation&lt;/secondary-title&gt;&lt;/titles&gt;&lt;periodical&gt;&lt;full-title&gt;BMC Sports Science, Medicine and Rehabilitation&lt;/full-title&gt;&lt;/periodical&gt;&lt;pages&gt;98&lt;/pages&gt;&lt;volume&gt;15&lt;/volume&gt;&lt;number&gt;1&lt;/number&gt;&lt;dates&gt;&lt;year&gt;2023&lt;/year&gt;&lt;pub-dates&gt;&lt;date&gt;2023/08/09&lt;/date&gt;&lt;/pub-dates&gt;&lt;/dates&gt;&lt;isbn&gt;2052-1847&lt;/isbn&gt;&lt;urls&gt;&lt;related-urls&gt;&lt;url&gt;https://doi.org/10.1186/s13102-023-00714-3&lt;/url&gt;&lt;/related-urls&gt;&lt;/urls&gt;&lt;electronic-resource-num&gt;10.1186/s13102-023-00714-3&lt;/electronic-resource-num&gt;&lt;/record&gt;&lt;/Cite&gt;&lt;/EndNote&gt;</w:instrText>
      </w:r>
      <w:r w:rsidR="003051D4" w:rsidRPr="007116FA">
        <w:rPr>
          <w:color w:val="000000"/>
        </w:rPr>
        <w:fldChar w:fldCharType="separate"/>
      </w:r>
      <w:r w:rsidR="003051D4" w:rsidRPr="007116FA">
        <w:rPr>
          <w:noProof/>
          <w:color w:val="000000"/>
        </w:rPr>
        <w:t>[53]</w:t>
      </w:r>
      <w:r w:rsidR="003051D4" w:rsidRPr="007116FA">
        <w:rPr>
          <w:color w:val="000000"/>
        </w:rPr>
        <w:fldChar w:fldCharType="end"/>
      </w:r>
      <w:r w:rsidR="00DB4E70" w:rsidRPr="007116FA">
        <w:rPr>
          <w:color w:val="000000"/>
        </w:rPr>
        <w:t xml:space="preserve">. </w:t>
      </w:r>
      <w:r w:rsidR="0034161E" w:rsidRPr="007116FA">
        <w:rPr>
          <w:color w:val="000000"/>
        </w:rPr>
        <w:t xml:space="preserve">Similar to other studies </w:t>
      </w:r>
      <w:r w:rsidR="006B0FEF" w:rsidRPr="007116FA">
        <w:rPr>
          <w:color w:val="000000"/>
        </w:rPr>
        <w:fldChar w:fldCharType="begin"/>
      </w:r>
      <w:r w:rsidR="006B0FEF" w:rsidRPr="007116FA">
        <w:rPr>
          <w:color w:val="000000"/>
        </w:rPr>
        <w:instrText xml:space="preserve"> ADDIN EN.CITE &lt;EndNote&gt;&lt;Cite&gt;&lt;Author&gt;O’Shea&lt;/Author&gt;&lt;Year&gt;2020&lt;/Year&gt;&lt;RecNum&gt;106&lt;/RecNum&gt;&lt;DisplayText&gt;[54]&lt;/DisplayText&gt;&lt;record&gt;&lt;rec-number&gt;106&lt;/rec-number&gt;&lt;foreign-keys&gt;&lt;key app="EN" db-id="vr0ddpxxn9fxsmea9ph5vrpca2xwwvrdfxrx" timestamp="1721846789"&gt;106&lt;/key&gt;&lt;/foreign-keys&gt;&lt;ref-type name="Journal Article"&gt;17&lt;/ref-type&gt;&lt;contributors&gt;&lt;authors&gt;&lt;author&gt;O’Shea, Orlagh&lt;/author&gt;&lt;author&gt;Woods, Catherine&lt;/author&gt;&lt;author&gt;McDermott, Lauri&lt;/author&gt;&lt;author&gt;Buys, Roselien&lt;/author&gt;&lt;author&gt;Cornelis, Nils&lt;/author&gt;&lt;author&gt;Claes, Jomme&lt;/author&gt;&lt;author&gt;Cornelissen, Véronique&lt;/author&gt;&lt;author&gt;Gallagher, Anne&lt;/author&gt;&lt;author&gt;Newton, Helen&lt;/author&gt;&lt;author&gt;Moyna, Niall&lt;/author&gt;&lt;author&gt;McCaffrey, Noel&lt;/author&gt;&lt;author&gt;Susta, Davide&lt;/author&gt;&lt;author&gt;McDermott, Clare&lt;/author&gt;&lt;author&gt;McCormack, Ciara&lt;/author&gt;&lt;author&gt;Budts, Werner&lt;/author&gt;&lt;author&gt;Moran, Kieran&lt;/author&gt;&lt;/authors&gt;&lt;/contributors&gt;&lt;titles&gt;&lt;title&gt;A qualitative exploration of cardiovascular disease patients’ views and experiences with an eHealth cardiac rehabilitation intervention: The PATHway Project&lt;/title&gt;&lt;secondary-title&gt;PLOS ONE&lt;/secondary-title&gt;&lt;/titles&gt;&lt;periodical&gt;&lt;full-title&gt;PLoS One&lt;/full-title&gt;&lt;/periodical&gt;&lt;pages&gt;e0235274&lt;/pages&gt;&lt;volume&gt;15&lt;/volume&gt;&lt;number&gt;7&lt;/number&gt;&lt;dates&gt;&lt;year&gt;2020&lt;/year&gt;&lt;/dates&gt;&lt;publisher&gt;Public Library of Science&lt;/publisher&gt;&lt;urls&gt;&lt;related-urls&gt;&lt;url&gt;https://doi.org/10.1371/journal.pone.0235274&lt;/url&gt;&lt;/related-urls&gt;&lt;/urls&gt;&lt;electronic-resource-num&gt;10.1371/journal.pone.0235274&lt;/electronic-resource-num&gt;&lt;/record&gt;&lt;/Cite&gt;&lt;/EndNote&gt;</w:instrText>
      </w:r>
      <w:r w:rsidR="006B0FEF" w:rsidRPr="007116FA">
        <w:rPr>
          <w:color w:val="000000"/>
        </w:rPr>
        <w:fldChar w:fldCharType="separate"/>
      </w:r>
      <w:r w:rsidR="006B0FEF" w:rsidRPr="007116FA">
        <w:rPr>
          <w:noProof/>
          <w:color w:val="000000"/>
        </w:rPr>
        <w:t>[54]</w:t>
      </w:r>
      <w:r w:rsidR="006B0FEF" w:rsidRPr="007116FA">
        <w:rPr>
          <w:color w:val="000000"/>
        </w:rPr>
        <w:fldChar w:fldCharType="end"/>
      </w:r>
      <w:r w:rsidR="008F153B" w:rsidRPr="007116FA">
        <w:rPr>
          <w:color w:val="000000"/>
        </w:rPr>
        <w:t xml:space="preserve">, </w:t>
      </w:r>
      <w:r w:rsidR="00A35AED" w:rsidRPr="007116FA">
        <w:rPr>
          <w:color w:val="000000"/>
        </w:rPr>
        <w:t>inclement</w:t>
      </w:r>
      <w:r w:rsidR="0034161E" w:rsidRPr="007116FA">
        <w:rPr>
          <w:color w:val="000000"/>
        </w:rPr>
        <w:t xml:space="preserve"> weather was </w:t>
      </w:r>
      <w:r w:rsidR="000E67F5" w:rsidRPr="007116FA">
        <w:rPr>
          <w:color w:val="000000"/>
        </w:rPr>
        <w:t>perceived</w:t>
      </w:r>
      <w:r w:rsidR="00A35AED" w:rsidRPr="007116FA">
        <w:rPr>
          <w:color w:val="000000"/>
        </w:rPr>
        <w:t xml:space="preserve"> to deter participation in PA</w:t>
      </w:r>
      <w:r w:rsidR="000523BE" w:rsidRPr="007116FA">
        <w:rPr>
          <w:color w:val="000000"/>
        </w:rPr>
        <w:t>.</w:t>
      </w:r>
      <w:r w:rsidR="00C165DD" w:rsidRPr="007116FA">
        <w:rPr>
          <w:color w:val="000000"/>
        </w:rPr>
        <w:t xml:space="preserve"> </w:t>
      </w:r>
      <w:r w:rsidR="009A1F74" w:rsidRPr="007116FA">
        <w:rPr>
          <w:color w:val="000000"/>
        </w:rPr>
        <w:t xml:space="preserve">Finally, </w:t>
      </w:r>
      <w:r w:rsidR="00506014" w:rsidRPr="007116FA">
        <w:rPr>
          <w:color w:val="000000"/>
        </w:rPr>
        <w:t>service-users noted</w:t>
      </w:r>
      <w:r w:rsidR="009A1F74" w:rsidRPr="007116FA">
        <w:rPr>
          <w:color w:val="000000"/>
        </w:rPr>
        <w:t xml:space="preserve"> experienc</w:t>
      </w:r>
      <w:r w:rsidR="00506014" w:rsidRPr="007116FA">
        <w:rPr>
          <w:color w:val="000000"/>
        </w:rPr>
        <w:t>ing</w:t>
      </w:r>
      <w:r w:rsidR="009A1F74" w:rsidRPr="007116FA">
        <w:rPr>
          <w:color w:val="000000"/>
        </w:rPr>
        <w:t xml:space="preserve"> a wave of emotions both during and post-CR</w:t>
      </w:r>
      <w:r w:rsidR="008230BB" w:rsidRPr="007116FA">
        <w:rPr>
          <w:color w:val="000000"/>
        </w:rPr>
        <w:t xml:space="preserve"> which result in ‘good days, and bad days.’ </w:t>
      </w:r>
      <w:r w:rsidR="00E6438C" w:rsidRPr="007116FA">
        <w:rPr>
          <w:color w:val="000000"/>
        </w:rPr>
        <w:t xml:space="preserve">As a result, engagement can be sporadic as service-users navigate </w:t>
      </w:r>
      <w:r w:rsidR="00D454C1" w:rsidRPr="007116FA">
        <w:rPr>
          <w:color w:val="000000"/>
        </w:rPr>
        <w:t xml:space="preserve">their emotions during a process that can be traumatic </w:t>
      </w:r>
      <w:r w:rsidR="00CB0977" w:rsidRPr="007116FA">
        <w:rPr>
          <w:color w:val="000000"/>
        </w:rPr>
        <w:fldChar w:fldCharType="begin"/>
      </w:r>
      <w:r w:rsidR="00CB0977" w:rsidRPr="007116FA">
        <w:rPr>
          <w:color w:val="000000"/>
        </w:rPr>
        <w:instrText xml:space="preserve"> ADDIN EN.CITE &lt;EndNote&gt;&lt;Cite&gt;&lt;Author&gt;El Hussein&lt;/Author&gt;&lt;Year&gt;9900&lt;/Year&gt;&lt;RecNum&gt;107&lt;/RecNum&gt;&lt;DisplayText&gt;[55]&lt;/DisplayText&gt;&lt;record&gt;&lt;rec-number&gt;107&lt;/rec-number&gt;&lt;foreign-keys&gt;&lt;key app="EN" db-id="vr0ddpxxn9fxsmea9ph5vrpca2xwwvrdfxrx" timestamp="1721846843"&gt;107&lt;/key&gt;&lt;/foreign-keys&gt;&lt;ref-type name="Journal Article"&gt;17&lt;/ref-type&gt;&lt;contributors&gt;&lt;authors&gt;&lt;author&gt;El Hussein, Mohamed Toufic&lt;/author&gt;&lt;author&gt;Dhaliwal, Simreen&lt;/author&gt;&lt;author&gt;Hakkola, Jonah&lt;/author&gt;&lt;/authors&gt;&lt;/contributors&gt;&lt;titles&gt;&lt;title&gt;The Lived Experience of Cardiac Arrest Survivors: A Scoping Review&lt;/title&gt;&lt;secondary-title&gt;Journal of Cardiovascular Nursing&lt;/secondary-title&gt;&lt;/titles&gt;&lt;periodical&gt;&lt;full-title&gt;Journal of Cardiovascular Nursing&lt;/full-title&gt;&lt;/periodical&gt;&lt;pages&gt;10.1097/JCN.0000000000001119&lt;/pages&gt;&lt;keywords&gt;&lt;keyword&gt;cardiac arrest&lt;/keyword&gt;&lt;keyword&gt;lived experience&lt;/keyword&gt;&lt;keyword&gt;quality of life&lt;/keyword&gt;&lt;keyword&gt;scoping review&lt;/keyword&gt;&lt;/keywords&gt;&lt;dates&gt;&lt;year&gt;9900&lt;/year&gt;&lt;/dates&gt;&lt;isbn&gt;0889-4655&lt;/isbn&gt;&lt;accession-num&gt;00005082-990000000-00207&lt;/accession-num&gt;&lt;urls&gt;&lt;related-urls&gt;&lt;url&gt;https://journals.lww.com/jcnjournal/fulltext/9900/the_lived_experience_of_cardiac_arrest_survivors_.207.aspx&lt;/url&gt;&lt;/related-urls&gt;&lt;/urls&gt;&lt;electronic-resource-num&gt;10.1097/jcn.0000000000001119&lt;/electronic-resource-num&gt;&lt;/record&gt;&lt;/Cite&gt;&lt;/EndNote&gt;</w:instrText>
      </w:r>
      <w:r w:rsidR="00CB0977" w:rsidRPr="007116FA">
        <w:rPr>
          <w:color w:val="000000"/>
        </w:rPr>
        <w:fldChar w:fldCharType="separate"/>
      </w:r>
      <w:r w:rsidR="00CB0977" w:rsidRPr="007116FA">
        <w:rPr>
          <w:noProof/>
          <w:color w:val="000000"/>
        </w:rPr>
        <w:t>[55]</w:t>
      </w:r>
      <w:r w:rsidR="00CB0977" w:rsidRPr="007116FA">
        <w:rPr>
          <w:color w:val="000000"/>
        </w:rPr>
        <w:fldChar w:fldCharType="end"/>
      </w:r>
      <w:r w:rsidR="006B0FEF" w:rsidRPr="007116FA">
        <w:rPr>
          <w:color w:val="000000"/>
        </w:rPr>
        <w:t xml:space="preserve">. </w:t>
      </w:r>
      <w:r w:rsidR="006E1D09" w:rsidRPr="007116FA">
        <w:rPr>
          <w:color w:val="000000"/>
        </w:rPr>
        <w:t xml:space="preserve">These considerations, as well as others to be discussed later, provide insight into the complexity of supporting </w:t>
      </w:r>
      <w:r w:rsidR="00AF68C2" w:rsidRPr="007116FA">
        <w:rPr>
          <w:color w:val="000000"/>
        </w:rPr>
        <w:t xml:space="preserve">increased and maintained PA engagement among </w:t>
      </w:r>
      <w:r w:rsidR="006E1D09" w:rsidRPr="007116FA">
        <w:rPr>
          <w:color w:val="000000"/>
        </w:rPr>
        <w:t>CR service-users</w:t>
      </w:r>
      <w:r w:rsidR="00AF68C2" w:rsidRPr="007116FA">
        <w:rPr>
          <w:color w:val="000000"/>
        </w:rPr>
        <w:t>.</w:t>
      </w:r>
      <w:r w:rsidR="00BD5BE3" w:rsidRPr="007116FA">
        <w:rPr>
          <w:color w:val="000000"/>
        </w:rPr>
        <w:t xml:space="preserve"> </w:t>
      </w:r>
      <w:r w:rsidR="00536D15" w:rsidRPr="007116FA">
        <w:rPr>
          <w:color w:val="000000"/>
        </w:rPr>
        <w:t xml:space="preserve"> </w:t>
      </w:r>
      <w:r w:rsidR="005652DE" w:rsidRPr="007116FA">
        <w:rPr>
          <w:color w:val="000000"/>
        </w:rPr>
        <w:t xml:space="preserve"> </w:t>
      </w:r>
      <w:r w:rsidR="00A1296D" w:rsidRPr="007116FA">
        <w:rPr>
          <w:color w:val="000000"/>
        </w:rPr>
        <w:t xml:space="preserve"> </w:t>
      </w:r>
      <w:r w:rsidR="005A6B9A" w:rsidRPr="007116FA">
        <w:rPr>
          <w:color w:val="000000"/>
        </w:rPr>
        <w:t xml:space="preserve"> </w:t>
      </w:r>
      <w:r w:rsidRPr="007116FA">
        <w:rPr>
          <w:color w:val="000000"/>
        </w:rPr>
        <w:t xml:space="preserve"> </w:t>
      </w:r>
    </w:p>
    <w:p w14:paraId="7105BB48" w14:textId="6FB596B0" w:rsidR="003711A3" w:rsidRPr="007116FA" w:rsidRDefault="003711A3" w:rsidP="003711A3">
      <w:pPr>
        <w:pBdr>
          <w:top w:val="nil"/>
          <w:left w:val="nil"/>
          <w:bottom w:val="nil"/>
          <w:right w:val="nil"/>
          <w:between w:val="nil"/>
        </w:pBdr>
        <w:spacing w:line="480" w:lineRule="auto"/>
        <w:jc w:val="both"/>
        <w:rPr>
          <w:b/>
          <w:bCs/>
          <w:i/>
          <w:iCs/>
          <w:color w:val="000000"/>
        </w:rPr>
      </w:pPr>
      <w:r w:rsidRPr="007116FA">
        <w:rPr>
          <w:b/>
          <w:bCs/>
          <w:i/>
          <w:iCs/>
          <w:color w:val="000000"/>
        </w:rPr>
        <w:t xml:space="preserve">Considerations for PA and </w:t>
      </w:r>
      <w:r w:rsidR="003809A6" w:rsidRPr="007116FA">
        <w:rPr>
          <w:b/>
          <w:bCs/>
          <w:i/>
          <w:iCs/>
          <w:color w:val="000000"/>
        </w:rPr>
        <w:t>s</w:t>
      </w:r>
      <w:r w:rsidRPr="007116FA">
        <w:rPr>
          <w:b/>
          <w:bCs/>
          <w:i/>
          <w:iCs/>
          <w:color w:val="000000"/>
        </w:rPr>
        <w:t xml:space="preserve">edentary </w:t>
      </w:r>
      <w:r w:rsidR="003809A6" w:rsidRPr="007116FA">
        <w:rPr>
          <w:b/>
          <w:bCs/>
          <w:i/>
          <w:iCs/>
          <w:color w:val="000000"/>
        </w:rPr>
        <w:t>b</w:t>
      </w:r>
      <w:r w:rsidRPr="007116FA">
        <w:rPr>
          <w:b/>
          <w:bCs/>
          <w:i/>
          <w:iCs/>
          <w:color w:val="000000"/>
        </w:rPr>
        <w:t>ehaviour</w:t>
      </w:r>
    </w:p>
    <w:p w14:paraId="176D69B9" w14:textId="5ABF1E99" w:rsidR="00AA0746" w:rsidRPr="007116FA" w:rsidRDefault="008E3DB0">
      <w:pPr>
        <w:pBdr>
          <w:top w:val="nil"/>
          <w:left w:val="nil"/>
          <w:bottom w:val="nil"/>
          <w:right w:val="nil"/>
          <w:between w:val="nil"/>
        </w:pBdr>
        <w:spacing w:line="480" w:lineRule="auto"/>
        <w:ind w:firstLine="720"/>
        <w:jc w:val="both"/>
        <w:rPr>
          <w:color w:val="000000"/>
        </w:rPr>
      </w:pPr>
      <w:r w:rsidRPr="007116FA">
        <w:rPr>
          <w:color w:val="000000"/>
        </w:rPr>
        <w:t xml:space="preserve">The majority of service users’ PA was </w:t>
      </w:r>
      <w:r w:rsidR="00586594" w:rsidRPr="007116FA">
        <w:rPr>
          <w:color w:val="000000"/>
        </w:rPr>
        <w:t>LPA</w:t>
      </w:r>
      <w:r w:rsidRPr="007116FA">
        <w:rPr>
          <w:color w:val="000000"/>
        </w:rPr>
        <w:t xml:space="preserve">, which is potentially important as an accumulation of LPA has been shown to positively impact CVD risk factors (e.g., high blood pressure, lipids and blood glucose control) </w:t>
      </w:r>
      <w:r w:rsidR="00E12EEE" w:rsidRPr="007116FA">
        <w:fldChar w:fldCharType="begin">
          <w:fldData xml:space="preserve">PEVuZE5vdGU+PENpdGU+PEF1dGhvcj5Fa2VsdW5kPC9BdXRob3I+PFllYXI+MjAxOTwvWWVhcj48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</w:fldData>
        </w:fldChar>
      </w:r>
      <w:r w:rsidR="00CB0977" w:rsidRPr="007116FA">
        <w:instrText xml:space="preserve"> ADDIN EN.CITE </w:instrText>
      </w:r>
      <w:r w:rsidR="00CB0977" w:rsidRPr="007116FA">
        <w:fldChar w:fldCharType="begin">
          <w:fldData xml:space="preserve">PEVuZE5vdGU+PENpdGU+PEF1dGhvcj5Fa2VsdW5kPC9BdXRob3I+PFllYXI+MjAxOTwvWWVhcj48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</w:fldData>
        </w:fldChar>
      </w:r>
      <w:r w:rsidR="00CB0977" w:rsidRPr="007116FA">
        <w:instrText xml:space="preserve"> ADDIN EN.CITE.DATA </w:instrText>
      </w:r>
      <w:r w:rsidR="00CB0977" w:rsidRPr="007116FA">
        <w:fldChar w:fldCharType="end"/>
      </w:r>
      <w:r w:rsidR="00E12EEE" w:rsidRPr="007116FA">
        <w:fldChar w:fldCharType="separate"/>
      </w:r>
      <w:r w:rsidR="00CB0977" w:rsidRPr="007116FA">
        <w:rPr>
          <w:noProof/>
        </w:rPr>
        <w:t>[13, 56]</w:t>
      </w:r>
      <w:r w:rsidR="00E12EEE" w:rsidRPr="007116FA">
        <w:fldChar w:fldCharType="end"/>
      </w:r>
      <w:r w:rsidRPr="007116FA">
        <w:t xml:space="preserve"> </w:t>
      </w:r>
      <w:r w:rsidRPr="007116FA">
        <w:rPr>
          <w:color w:val="000000"/>
        </w:rPr>
        <w:t xml:space="preserve">and reduce all-cause mortality </w:t>
      </w:r>
      <w:r w:rsidR="00E12EEE" w:rsidRPr="007116FA">
        <w:rPr>
          <w:color w:val="000000"/>
        </w:rPr>
        <w:fldChar w:fldCharType="begin">
          <w:fldData xml:space="preserve">PEVuZE5vdGU+PENpdGU+PEF1dGhvcj5DaGFzdGluPC9BdXRob3I+PFllYXI+MjAxOTwvWWVhcj48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</w:fldData>
        </w:fldChar>
      </w:r>
      <w:r w:rsidR="00CB0977" w:rsidRPr="007116FA">
        <w:rPr>
          <w:color w:val="000000"/>
        </w:rPr>
        <w:instrText xml:space="preserve"> ADDIN EN.CITE </w:instrText>
      </w:r>
      <w:r w:rsidR="00CB0977" w:rsidRPr="007116FA">
        <w:rPr>
          <w:color w:val="000000"/>
        </w:rPr>
        <w:fldChar w:fldCharType="begin">
          <w:fldData xml:space="preserve">PEVuZE5vdGU+PENpdGU+PEF1dGhvcj5DaGFzdGluPC9BdXRob3I+PFllYXI+MjAxOTwvWWVhcj48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</w:fldData>
        </w:fldChar>
      </w:r>
      <w:r w:rsidR="00CB0977" w:rsidRPr="007116FA">
        <w:rPr>
          <w:color w:val="000000"/>
        </w:rPr>
        <w:instrText xml:space="preserve"> ADDIN EN.CITE.DATA </w:instrText>
      </w:r>
      <w:r w:rsidR="00CB0977" w:rsidRPr="007116FA">
        <w:rPr>
          <w:color w:val="000000"/>
        </w:rPr>
      </w:r>
      <w:r w:rsidR="00CB0977" w:rsidRPr="007116FA">
        <w:rPr>
          <w:color w:val="000000"/>
        </w:rPr>
        <w:fldChar w:fldCharType="end"/>
      </w:r>
      <w:r w:rsidR="00E12EEE" w:rsidRPr="007116FA">
        <w:rPr>
          <w:color w:val="000000"/>
        </w:rPr>
      </w:r>
      <w:r w:rsidR="00E12EEE" w:rsidRPr="007116FA">
        <w:rPr>
          <w:color w:val="000000"/>
        </w:rPr>
        <w:fldChar w:fldCharType="separate"/>
      </w:r>
      <w:r w:rsidR="00CB0977" w:rsidRPr="007116FA">
        <w:rPr>
          <w:noProof/>
          <w:color w:val="000000"/>
        </w:rPr>
        <w:t>[57, 58]</w:t>
      </w:r>
      <w:r w:rsidR="00E12EEE" w:rsidRPr="007116FA">
        <w:rPr>
          <w:color w:val="000000"/>
        </w:rPr>
        <w:fldChar w:fldCharType="end"/>
      </w:r>
      <w:r w:rsidRPr="007116FA">
        <w:rPr>
          <w:color w:val="000000"/>
        </w:rPr>
        <w:t>. Furthermore, the MVPA observed (</w:t>
      </w:r>
      <w:r w:rsidR="00334004" w:rsidRPr="007116FA">
        <w:rPr>
          <w:color w:val="000000"/>
        </w:rPr>
        <w:t>49.19</w:t>
      </w:r>
      <w:r w:rsidRPr="007116FA">
        <w:rPr>
          <w:color w:val="000000"/>
        </w:rPr>
        <w:t xml:space="preserve"> ± </w:t>
      </w:r>
      <w:r w:rsidR="00437C89" w:rsidRPr="007116FA">
        <w:rPr>
          <w:color w:val="000000"/>
        </w:rPr>
        <w:t>30.53</w:t>
      </w:r>
      <w:r w:rsidRPr="007116FA">
        <w:rPr>
          <w:color w:val="000000"/>
        </w:rPr>
        <w:t xml:space="preserve"> minutes</w:t>
      </w:r>
      <w:r w:rsidR="00CE2A50" w:rsidRPr="007116FA">
        <w:rPr>
          <w:color w:val="000000"/>
        </w:rPr>
        <w:t>∙</w:t>
      </w:r>
      <w:r w:rsidRPr="007116FA">
        <w:rPr>
          <w:color w:val="000000"/>
        </w:rPr>
        <w:t>day</w:t>
      </w:r>
      <w:r w:rsidRPr="007116FA">
        <w:rPr>
          <w:color w:val="000000"/>
          <w:vertAlign w:val="superscript"/>
        </w:rPr>
        <w:t>-1</w:t>
      </w:r>
      <w:r w:rsidRPr="007116FA">
        <w:rPr>
          <w:color w:val="000000"/>
        </w:rPr>
        <w:t xml:space="preserve">), is consistent with previous CR studies </w:t>
      </w:r>
      <w:r w:rsidR="00E12EEE" w:rsidRPr="007116FA">
        <w:fldChar w:fldCharType="begin">
          <w:fldData xml:space="preserve">PEVuZE5vdGU+PENpdGU+PEF1dGhvcj5GcmVlbmU8L0F1dGhvcj48WWVhcj4yMDIwPC9ZZWFyPjxS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==
</w:fldData>
        </w:fldChar>
      </w:r>
      <w:r w:rsidR="00CB0977" w:rsidRPr="007116FA">
        <w:instrText xml:space="preserve"> ADDIN EN.CITE </w:instrText>
      </w:r>
      <w:r w:rsidR="00CB0977" w:rsidRPr="007116FA">
        <w:fldChar w:fldCharType="begin">
          <w:fldData xml:space="preserve">PEVuZE5vdGU+PENpdGU+PEF1dGhvcj5GcmVlbmU8L0F1dGhvcj48WWVhcj4yMDIwPC9ZZWFyPjxS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==
</w:fldData>
        </w:fldChar>
      </w:r>
      <w:r w:rsidR="00CB0977" w:rsidRPr="007116FA">
        <w:instrText xml:space="preserve"> ADDIN EN.CITE.DATA </w:instrText>
      </w:r>
      <w:r w:rsidR="00CB0977" w:rsidRPr="007116FA">
        <w:fldChar w:fldCharType="end"/>
      </w:r>
      <w:r w:rsidR="00E12EEE" w:rsidRPr="007116FA">
        <w:fldChar w:fldCharType="separate"/>
      </w:r>
      <w:r w:rsidR="00CB0977" w:rsidRPr="007116FA">
        <w:rPr>
          <w:noProof/>
        </w:rPr>
        <w:t>[51, 59-62]</w:t>
      </w:r>
      <w:r w:rsidR="00E12EEE" w:rsidRPr="007116FA">
        <w:fldChar w:fldCharType="end"/>
      </w:r>
      <w:r w:rsidR="00437C89" w:rsidRPr="007116FA">
        <w:t xml:space="preserve"> and is in line with national PA guidelines for health</w:t>
      </w:r>
      <w:r w:rsidR="00293CE2" w:rsidRPr="007116FA">
        <w:t xml:space="preserve"> (150-300 minutes of MVPA per week)</w:t>
      </w:r>
      <w:r w:rsidR="00186999" w:rsidRPr="007116FA">
        <w:t xml:space="preserve"> </w:t>
      </w:r>
      <w:r w:rsidR="00803DD2" w:rsidRPr="007116FA">
        <w:fldChar w:fldCharType="begin">
          <w:fldData xml:space="preserve">PEVuZE5vdGU+PENpdGU+PEF1dGhvcj5CdWxsPC9BdXRob3I+PFllYXI+MjAyMDwvWWVhcj48UmVj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</w:fldData>
        </w:fldChar>
      </w:r>
      <w:r w:rsidR="00803DD2" w:rsidRPr="007116FA">
        <w:instrText xml:space="preserve"> ADDIN EN.CITE </w:instrText>
      </w:r>
      <w:r w:rsidR="00803DD2" w:rsidRPr="007116FA">
        <w:fldChar w:fldCharType="begin">
          <w:fldData xml:space="preserve">PEVuZE5vdGU+PENpdGU+PEF1dGhvcj5CdWxsPC9BdXRob3I+PFllYXI+MjAyMDwvWWVhcj48UmVj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</w:fldData>
        </w:fldChar>
      </w:r>
      <w:r w:rsidR="00803DD2" w:rsidRPr="007116FA">
        <w:instrText xml:space="preserve"> ADDIN EN.CITE.DATA </w:instrText>
      </w:r>
      <w:r w:rsidR="00803DD2" w:rsidRPr="007116FA">
        <w:fldChar w:fldCharType="end"/>
      </w:r>
      <w:r w:rsidR="00803DD2" w:rsidRPr="007116FA">
        <w:fldChar w:fldCharType="separate"/>
      </w:r>
      <w:r w:rsidR="00803DD2" w:rsidRPr="007116FA">
        <w:rPr>
          <w:noProof/>
        </w:rPr>
        <w:t>[8]</w:t>
      </w:r>
      <w:r w:rsidR="00803DD2" w:rsidRPr="007116FA">
        <w:fldChar w:fldCharType="end"/>
      </w:r>
      <w:r w:rsidRPr="007116FA">
        <w:t>.</w:t>
      </w:r>
      <w:r w:rsidRPr="007116FA">
        <w:rPr>
          <w:color w:val="000000"/>
        </w:rPr>
        <w:t xml:space="preserve"> </w:t>
      </w:r>
      <w:r w:rsidR="00803DD2" w:rsidRPr="007116FA">
        <w:rPr>
          <w:color w:val="000000"/>
        </w:rPr>
        <w:t xml:space="preserve">Only </w:t>
      </w:r>
      <w:r w:rsidR="00E567D5" w:rsidRPr="007116FA">
        <w:rPr>
          <w:color w:val="000000"/>
        </w:rPr>
        <w:t>20% of the sample (</w:t>
      </w:r>
      <w:r w:rsidR="00E567D5" w:rsidRPr="007116FA">
        <w:rPr>
          <w:i/>
          <w:color w:val="000000"/>
        </w:rPr>
        <w:t xml:space="preserve">n </w:t>
      </w:r>
      <w:r w:rsidR="00E567D5" w:rsidRPr="007116FA">
        <w:rPr>
          <w:color w:val="000000"/>
        </w:rPr>
        <w:t xml:space="preserve">= 2) achieved </w:t>
      </w:r>
      <w:r w:rsidRPr="007116FA">
        <w:rPr>
          <w:i/>
          <w:color w:val="000000"/>
        </w:rPr>
        <w:t>sustained bouts</w:t>
      </w:r>
      <w:r w:rsidR="00E567D5" w:rsidRPr="007116FA">
        <w:rPr>
          <w:i/>
          <w:color w:val="000000"/>
        </w:rPr>
        <w:t xml:space="preserve"> </w:t>
      </w:r>
      <w:r w:rsidR="00E567D5" w:rsidRPr="007116FA">
        <w:rPr>
          <w:iCs/>
          <w:color w:val="000000"/>
        </w:rPr>
        <w:t>of MVPA</w:t>
      </w:r>
      <w:r w:rsidRPr="007116FA">
        <w:rPr>
          <w:color w:val="000000"/>
        </w:rPr>
        <w:t xml:space="preserve">. Nevertheless, scholars have begun to advocate for an approach within CR that focuses less on individual intensities (e.g., moderate to vigorous) </w:t>
      </w:r>
      <w:r w:rsidR="00E12EEE" w:rsidRPr="007116FA">
        <w:rPr>
          <w:color w:val="000000"/>
        </w:rPr>
        <w:fldChar w:fldCharType="begin"/>
      </w:r>
      <w:r w:rsidR="007D3A17" w:rsidRPr="007116FA">
        <w:rPr>
          <w:color w:val="000000"/>
        </w:rPr>
        <w:instrText xml:space="preserve"> ADDIN EN.CITE &lt;EndNote&gt;&lt;Cite&gt;&lt;Author&gt;Meiring&lt;/Author&gt;&lt;Year&gt;2020&lt;/Year&gt;&lt;RecNum&gt;25&lt;/RecNum&gt;&lt;DisplayText&gt;[24]&lt;/DisplayText&gt;&lt;record&gt;&lt;rec-number&gt;25&lt;/rec-number&gt;&lt;foreign-keys&gt;&lt;key app="EN" db-id="vr0ddpxxn9fxsmea9ph5vrpca2xwwvrdfxrx" timestamp="1714573297"&gt;25&lt;/key&gt;&lt;/foreign-keys&gt;&lt;ref-type name="Journal Article"&gt;17&lt;/ref-type&gt;&lt;contributors&gt;&lt;authors&gt;&lt;author&gt;Meiring, R. M.&lt;/author&gt;&lt;author&gt;Tanimukai, K.&lt;/author&gt;&lt;author&gt;Bradnam, L.&lt;/author&gt;&lt;/authors&gt;&lt;/contributors&gt;&lt;auth-address&gt;Department of Exercise Sciences, University of Auckland, Auckland, New Zealand.&amp;#xD;Movement Physiology Research Laboratory, School of Physiology, University of the Witwatersrand, Johannesburg, South Africa.&lt;/auth-address&gt;&lt;titles&gt;&lt;title&gt;The Effect of Exercise-Based Cardiac Rehabilitation on Objectively Measured Physical Activity and Sedentary Behavior: A Systematic Review and Meta-analysis&lt;/title&gt;&lt;secondary-title&gt;J Prim Care Community Health&lt;/secondary-title&gt;&lt;/titles&gt;&lt;periodical&gt;&lt;full-title&gt;J Prim Care Community Health&lt;/full-title&gt;&lt;/periodical&gt;&lt;pages&gt;2150132720935290&lt;/pages&gt;&lt;volume&gt;11&lt;/volume&gt;&lt;edition&gt;2020/06/17&lt;/edition&gt;&lt;keywords&gt;&lt;keyword&gt;*Cardiac Rehabilitation&lt;/keyword&gt;&lt;keyword&gt;Exercise&lt;/keyword&gt;&lt;keyword&gt;Exercise Therapy&lt;/keyword&gt;&lt;keyword&gt;Humans&lt;/keyword&gt;&lt;keyword&gt;*Sedentary Behavior&lt;/keyword&gt;&lt;keyword&gt;*accelerometer&lt;/keyword&gt;&lt;keyword&gt;*exercise&lt;/keyword&gt;&lt;keyword&gt;*physical activity&lt;/keyword&gt;&lt;/keywords&gt;&lt;dates&gt;&lt;year&gt;2020&lt;/year&gt;&lt;pub-dates&gt;&lt;date&gt;Jan-Dec&lt;/date&gt;&lt;/pub-dates&gt;&lt;/dates&gt;&lt;isbn&gt;2150-1327 (Electronic)&amp;#xD;2150-1319 (Linking)&lt;/isbn&gt;&lt;accession-num&gt;32538312&lt;/accession-num&gt;&lt;urls&gt;&lt;related-urls&gt;&lt;url&gt;https://www.ncbi.nlm.nih.gov/pubmed/32538312&lt;/url&gt;&lt;/related-urls&gt;&lt;/urls&gt;&lt;custom2&gt;PMC7297483&lt;/custom2&gt;&lt;electronic-resource-num&gt;10.1177/2150132720935290&lt;/electronic-resource-num&gt;&lt;/record&gt;&lt;/Cite&gt;&lt;/EndNote&gt;</w:instrText>
      </w:r>
      <w:r w:rsidR="00E12EEE" w:rsidRPr="007116FA">
        <w:rPr>
          <w:color w:val="000000"/>
        </w:rPr>
        <w:fldChar w:fldCharType="separate"/>
      </w:r>
      <w:r w:rsidR="007D3A17" w:rsidRPr="007116FA">
        <w:rPr>
          <w:noProof/>
          <w:color w:val="000000"/>
        </w:rPr>
        <w:t>[24]</w:t>
      </w:r>
      <w:r w:rsidR="00E12EEE" w:rsidRPr="007116FA">
        <w:rPr>
          <w:color w:val="000000"/>
        </w:rPr>
        <w:fldChar w:fldCharType="end"/>
      </w:r>
      <w:r w:rsidRPr="007116FA">
        <w:rPr>
          <w:color w:val="000000"/>
        </w:rPr>
        <w:t xml:space="preserve"> in favour of more holistic approaches that include LPA and reductions in sedentary time </w:t>
      </w:r>
      <w:r w:rsidR="00E12EEE" w:rsidRPr="007116FA">
        <w:fldChar w:fldCharType="begin">
          <w:fldData xml:space="preserve">PEVuZE5vdGU+PENpdGU+PEF1dGhvcj5CZWxsPC9BdXRob3I+PFllYXI+MjAyMzwvWWVhcj48UmVj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</w:fldData>
        </w:fldChar>
      </w:r>
      <w:r w:rsidR="00CB0977" w:rsidRPr="007116FA">
        <w:instrText xml:space="preserve"> ADDIN EN.CITE </w:instrText>
      </w:r>
      <w:r w:rsidR="00CB0977" w:rsidRPr="007116FA">
        <w:fldChar w:fldCharType="begin">
          <w:fldData xml:space="preserve">PEVuZE5vdGU+PENpdGU+PEF1dGhvcj5CZWxsPC9BdXRob3I+PFllYXI+MjAyMzwvWWVhcj48UmVj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</w:fldData>
        </w:fldChar>
      </w:r>
      <w:r w:rsidR="00CB0977" w:rsidRPr="007116FA">
        <w:instrText xml:space="preserve"> ADDIN EN.CITE.DATA </w:instrText>
      </w:r>
      <w:r w:rsidR="00CB0977" w:rsidRPr="007116FA">
        <w:fldChar w:fldCharType="end"/>
      </w:r>
      <w:r w:rsidR="00E12EEE" w:rsidRPr="007116FA">
        <w:fldChar w:fldCharType="separate"/>
      </w:r>
      <w:r w:rsidR="00CB0977" w:rsidRPr="007116FA">
        <w:rPr>
          <w:noProof/>
        </w:rPr>
        <w:t>[13, 58]</w:t>
      </w:r>
      <w:r w:rsidR="00E12EEE" w:rsidRPr="007116FA">
        <w:fldChar w:fldCharType="end"/>
      </w:r>
      <w:r w:rsidRPr="007116FA">
        <w:rPr>
          <w:color w:val="000000"/>
        </w:rPr>
        <w:t xml:space="preserve">. Furthermore, it has been suggested that health benefits can be realised at a threshold much lower than 150 minutes </w:t>
      </w:r>
      <w:r w:rsidR="00102732" w:rsidRPr="007116FA">
        <w:rPr>
          <w:color w:val="000000"/>
        </w:rPr>
        <w:fldChar w:fldCharType="begin"/>
      </w:r>
      <w:r w:rsidR="00CB0977" w:rsidRPr="007116FA">
        <w:rPr>
          <w:color w:val="000000"/>
        </w:rPr>
        <w:instrText xml:space="preserve"> ADDIN EN.CITE &lt;EndNote&gt;&lt;Cite&gt;&lt;Author&gt;Warburton&lt;/Author&gt;&lt;Year&gt;2016&lt;/Year&gt;&lt;RecNum&gt;57&lt;/RecNum&gt;&lt;DisplayText&gt;[63]&lt;/DisplayText&gt;&lt;record&gt;&lt;rec-number&gt;57&lt;/rec-number&gt;&lt;foreign-keys&gt;&lt;key app="EN" db-id="vr0ddpxxn9fxsmea9ph5vrpca2xwwvrdfxrx" timestamp="1714573297"&gt;57&lt;/key&gt;&lt;/foreign-keys&gt;&lt;ref-type name="Journal Article"&gt;17&lt;/ref-type&gt;&lt;contributors&gt;&lt;authors&gt;&lt;author&gt;Warburton, D. E.&lt;/author&gt;&lt;author&gt;Bredin, S. S.&lt;/author&gt;&lt;/authors&gt;&lt;/contributors&gt;&lt;auth-address&gt;Physical Activity Promotion and Chronic Disease Prevention Unit, University of British Columbia, Vancouver, British Columbia, Canada. Electronic address: darren.warburton@ubc.ca.&amp;#xD;Physical Activity Promotion and Chronic Disease Prevention Unit, University of British Columbia, Vancouver, British Columbia, Canada.&lt;/auth-address&gt;&lt;titles&gt;&lt;title&gt;Reflections on Physical Activity and Health: What Should We Recommend?&lt;/title&gt;&lt;secondary-title&gt;Can J Cardiol&lt;/secondary-title&gt;&lt;/titles&gt;&lt;periodical&gt;&lt;full-title&gt;Can J Cardiol&lt;/full-title&gt;&lt;/periodical&gt;&lt;pages&gt;495-504&lt;/pages&gt;&lt;volume&gt;32&lt;/volume&gt;&lt;number&gt;4&lt;/number&gt;&lt;edition&gt;2016/03/21&lt;/edition&gt;&lt;keywords&gt;&lt;keyword&gt;Cardiovascular Diseases/*prevention &amp;amp; control&lt;/keyword&gt;&lt;keyword&gt;*Health Promotion&lt;/keyword&gt;&lt;keyword&gt;Humans&lt;/keyword&gt;&lt;keyword&gt;*Life Style&lt;/keyword&gt;&lt;keyword&gt;Motor Activity/*physiology&lt;/keyword&gt;&lt;keyword&gt;Physical Fitness/*physiology&lt;/keyword&gt;&lt;keyword&gt;*Public Health&lt;/keyword&gt;&lt;keyword&gt;Risk Factors&lt;/keyword&gt;&lt;/keywords&gt;&lt;dates&gt;&lt;year&gt;2016&lt;/year&gt;&lt;pub-dates&gt;&lt;date&gt;Apr&lt;/date&gt;&lt;/pub-dates&gt;&lt;/dates&gt;&lt;isbn&gt;0828-282x&lt;/isbn&gt;&lt;accession-num&gt;26995692&lt;/accession-num&gt;&lt;urls&gt;&lt;/urls&gt;&lt;electronic-resource-num&gt;10.1016/j.cjca.2016.01.024&lt;/electronic-resource-num&gt;&lt;remote-database-provider&gt;NLM&lt;/remote-database-provider&gt;&lt;language&gt;eng&lt;/language&gt;&lt;/record&gt;&lt;/Cite&gt;&lt;/EndNote&gt;</w:instrText>
      </w:r>
      <w:r w:rsidR="00102732" w:rsidRPr="007116FA">
        <w:rPr>
          <w:color w:val="000000"/>
        </w:rPr>
        <w:fldChar w:fldCharType="separate"/>
      </w:r>
      <w:r w:rsidR="00CB0977" w:rsidRPr="007116FA">
        <w:rPr>
          <w:noProof/>
          <w:color w:val="000000"/>
        </w:rPr>
        <w:t>[63]</w:t>
      </w:r>
      <w:r w:rsidR="00102732" w:rsidRPr="007116FA">
        <w:rPr>
          <w:color w:val="000000"/>
        </w:rPr>
        <w:fldChar w:fldCharType="end"/>
      </w:r>
      <w:r w:rsidRPr="007116FA">
        <w:rPr>
          <w:color w:val="000000"/>
        </w:rPr>
        <w:t xml:space="preserve">. </w:t>
      </w:r>
    </w:p>
    <w:p w14:paraId="00000065" w14:textId="5EC0B571" w:rsidR="00FC0D59" w:rsidRPr="007116FA" w:rsidRDefault="00AA0746" w:rsidP="00AA0746">
      <w:pPr>
        <w:pBdr>
          <w:top w:val="nil"/>
          <w:left w:val="nil"/>
          <w:bottom w:val="nil"/>
          <w:right w:val="nil"/>
          <w:between w:val="nil"/>
        </w:pBdr>
        <w:spacing w:line="480" w:lineRule="auto"/>
        <w:ind w:firstLine="720"/>
        <w:jc w:val="both"/>
        <w:rPr>
          <w:color w:val="000000"/>
        </w:rPr>
      </w:pPr>
      <w:r w:rsidRPr="007116FA">
        <w:rPr>
          <w:color w:val="000000"/>
        </w:rPr>
        <w:lastRenderedPageBreak/>
        <w:t xml:space="preserve">An </w:t>
      </w:r>
      <w:r w:rsidRPr="007116FA">
        <w:rPr>
          <w:rFonts w:eastAsia="Gungsuh"/>
          <w:color w:val="000000"/>
        </w:rPr>
        <w:t xml:space="preserve">analysis of diary data revealed a potential preference for less structured forms of PA such as walking, which has become a common training modality especially in home-based CR programmes. Service-users completed significantly more walks per week than circuit-based structured exercise and despite CR’s traditional focus on structured exercise (i.e., circuits) </w:t>
      </w:r>
      <w:r w:rsidR="00E12EEE" w:rsidRPr="007116FA">
        <w:rPr>
          <w:color w:val="000000"/>
        </w:rPr>
        <w:fldChar w:fldCharType="begin"/>
      </w:r>
      <w:r w:rsidR="00CB0977" w:rsidRPr="007116FA">
        <w:rPr>
          <w:color w:val="000000"/>
        </w:rPr>
        <w:instrText xml:space="preserve"> ADDIN EN.CITE &lt;EndNote&gt;&lt;Cite&gt;&lt;Author&gt;Cowie&lt;/Author&gt;&lt;Year&gt;2019&lt;/Year&gt;&lt;RecNum&gt;58&lt;/RecNum&gt;&lt;DisplayText&gt;[64]&lt;/DisplayText&gt;&lt;record&gt;&lt;rec-number&gt;58&lt;/rec-number&gt;&lt;foreign-keys&gt;&lt;key app="EN" db-id="vr0ddpxxn9fxsmea9ph5vrpca2xwwvrdfxrx" timestamp="1714573297"&gt;58&lt;/key&gt;&lt;/foreign-keys&gt;&lt;ref-type name="Journal Article"&gt;17&lt;/ref-type&gt;&lt;contributors&gt;&lt;authors&gt;&lt;author&gt;Aynsley Cowie&lt;/author&gt;&lt;author&gt;John Buckley&lt;/author&gt;&lt;author&gt;Patrick Doherty&lt;/author&gt;&lt;author&gt;Gill Furze&lt;/author&gt;&lt;author&gt;Jo Hayward&lt;/author&gt;&lt;author&gt;Sally Hinton&lt;/author&gt;&lt;author&gt;Jennifer Jones&lt;/author&gt;&lt;author&gt;Linda Speck&lt;/author&gt;&lt;author&gt;Hasnain Dalal&lt;/author&gt;&lt;author&gt;Joseph Mills&lt;/author&gt;&lt;/authors&gt;&lt;/contributors&gt;&lt;titles&gt;&lt;title&gt;Standards and core components for cardiovascular disease prevention and rehabilitation&lt;/title&gt;&lt;secondary-title&gt;Heart&lt;/secondary-title&gt;&lt;/titles&gt;&lt;periodical&gt;&lt;full-title&gt;Heart&lt;/full-title&gt;&lt;/periodical&gt;&lt;pages&gt;510-515&lt;/pages&gt;&lt;volume&gt;105&lt;/volume&gt;&lt;number&gt;7&lt;/number&gt;&lt;dates&gt;&lt;year&gt;2019&lt;/year&gt;&lt;/dates&gt;&lt;urls&gt;&lt;related-urls&gt;&lt;url&gt;https://heart.bmj.com/content/heartjnl/105/7/510.full.pdf&lt;/url&gt;&lt;/related-urls&gt;&lt;/urls&gt;&lt;electronic-resource-num&gt;10.1136/heartjnl-2018-314206&lt;/electronic-resource-num&gt;&lt;/record&gt;&lt;/Cite&gt;&lt;/EndNote&gt;</w:instrText>
      </w:r>
      <w:r w:rsidR="00E12EEE" w:rsidRPr="007116FA">
        <w:rPr>
          <w:color w:val="000000"/>
        </w:rPr>
        <w:fldChar w:fldCharType="separate"/>
      </w:r>
      <w:r w:rsidR="00CB0977" w:rsidRPr="007116FA">
        <w:rPr>
          <w:noProof/>
          <w:color w:val="000000"/>
        </w:rPr>
        <w:t>[64]</w:t>
      </w:r>
      <w:r w:rsidR="00E12EEE" w:rsidRPr="007116FA">
        <w:rPr>
          <w:color w:val="000000"/>
        </w:rPr>
        <w:fldChar w:fldCharType="end"/>
      </w:r>
      <w:r w:rsidRPr="007116FA">
        <w:rPr>
          <w:rFonts w:eastAsia="Gungsuh"/>
          <w:color w:val="000000"/>
        </w:rPr>
        <w:t>, there is evidence to suggest that brisk walking (</w:t>
      </w:r>
      <w:r w:rsidR="00005962" w:rsidRPr="007116FA">
        <w:rPr>
          <w:rFonts w:eastAsia="Gungsuh"/>
          <w:color w:val="000000"/>
        </w:rPr>
        <w:t>≥</w:t>
      </w:r>
      <w:r w:rsidRPr="007116FA">
        <w:rPr>
          <w:rFonts w:eastAsia="Gungsuh"/>
          <w:color w:val="000000"/>
        </w:rPr>
        <w:t>70% HRR) can improve cardiorespiratory fitness in cardiac groups</w:t>
      </w:r>
      <w:r w:rsidRPr="007116FA">
        <w:t xml:space="preserve"> </w:t>
      </w:r>
      <w:r w:rsidR="00E12EEE" w:rsidRPr="007116FA">
        <w:fldChar w:fldCharType="begin">
          <w:fldData xml:space="preserve">PEVuZE5vdGU+PENpdGU+PEF1dGhvcj5RdWVsbDwvQXV0aG9yPjxZZWFyPjIwMDI8L1llYXI+PFJl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==
</w:fldData>
        </w:fldChar>
      </w:r>
      <w:r w:rsidR="00CB0977" w:rsidRPr="007116FA">
        <w:instrText xml:space="preserve"> ADDIN EN.CITE </w:instrText>
      </w:r>
      <w:r w:rsidR="00CB0977" w:rsidRPr="007116FA">
        <w:fldChar w:fldCharType="begin">
          <w:fldData xml:space="preserve">PEVuZE5vdGU+PENpdGU+PEF1dGhvcj5RdWVsbDwvQXV0aG9yPjxZZWFyPjIwMDI8L1llYXI+PFJl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==
</w:fldData>
        </w:fldChar>
      </w:r>
      <w:r w:rsidR="00CB0977" w:rsidRPr="007116FA">
        <w:instrText xml:space="preserve"> ADDIN EN.CITE.DATA </w:instrText>
      </w:r>
      <w:r w:rsidR="00CB0977" w:rsidRPr="007116FA">
        <w:fldChar w:fldCharType="end"/>
      </w:r>
      <w:r w:rsidR="00E12EEE" w:rsidRPr="007116FA">
        <w:fldChar w:fldCharType="separate"/>
      </w:r>
      <w:r w:rsidR="00CB0977" w:rsidRPr="007116FA">
        <w:rPr>
          <w:noProof/>
        </w:rPr>
        <w:t>[65, 66]</w:t>
      </w:r>
      <w:r w:rsidR="00E12EEE" w:rsidRPr="007116FA">
        <w:fldChar w:fldCharType="end"/>
      </w:r>
      <w:r w:rsidR="008E3DB0" w:rsidRPr="007116FA">
        <w:rPr>
          <w:color w:val="000000"/>
        </w:rPr>
        <w:t xml:space="preserve">. Such evidence, alongside preferences for walking and barriers associated with structured exercise such as service-user unfamiliarity </w:t>
      </w:r>
      <w:r w:rsidR="00E12EEE" w:rsidRPr="007116FA">
        <w:fldChar w:fldCharType="begin"/>
      </w:r>
      <w:r w:rsidR="00CB0977" w:rsidRPr="007116FA">
        <w:instrText xml:space="preserve"> ADDIN EN.CITE &lt;EndNote&gt;&lt;Cite&gt;&lt;Author&gt;Thomas&lt;/Author&gt;&lt;Year&gt;2019&lt;/Year&gt;&lt;RecNum&gt;61&lt;/RecNum&gt;&lt;DisplayText&gt;[67]&lt;/DisplayText&gt;&lt;record&gt;&lt;rec-number&gt;61&lt;/rec-number&gt;&lt;foreign-keys&gt;&lt;key app="EN" db-id="vr0ddpxxn9fxsmea9ph5vrpca2xwwvrdfxrx" timestamp="1714573297"&gt;61&lt;/key&gt;&lt;/foreign-keys&gt;&lt;ref-type name="Journal Article"&gt;17&lt;/ref-type&gt;&lt;contributors&gt;&lt;authors&gt;&lt;author&gt;Thomas, Randal J.&lt;/author&gt;&lt;author&gt;Beatty, Alexis L.&lt;/author&gt;&lt;author&gt;Beckie, Theresa M.&lt;/author&gt;&lt;author&gt;Brewer, LaPrincess C.&lt;/author&gt;&lt;author&gt;Brown, Todd M.&lt;/author&gt;&lt;author&gt;Forman, Daniel E.&lt;/author&gt;&lt;author&gt;Franklin, Barry A.&lt;/author&gt;&lt;author&gt;Keteyian, Steven J.&lt;/author&gt;&lt;author&gt;Kitzman, Dalane W.&lt;/author&gt;&lt;author&gt;Regensteiner, Judith G.&lt;/author&gt;&lt;author&gt;Sanderson, Bonnie K.&lt;/author&gt;&lt;author&gt;Whooley, Mary A.&lt;/author&gt;&lt;/authors&gt;&lt;/contributors&gt;&lt;titles&gt;&lt;title&gt;Home-Based Cardiac Rehabilitation: A Scientific Statement From the American Association of Cardiovascular and Pulmonary Rehabilitation, the American Heart Association, and the American College of Cardiology&lt;/title&gt;&lt;secondary-title&gt;Journal of the American College of Cardiology&lt;/secondary-title&gt;&lt;/titles&gt;&lt;periodical&gt;&lt;full-title&gt;Journal of the American College of Cardiology&lt;/full-title&gt;&lt;/periodical&gt;&lt;pages&gt;133-153&lt;/pages&gt;&lt;volume&gt;74&lt;/volume&gt;&lt;number&gt;1&lt;/number&gt;&lt;keywords&gt;&lt;keyword&gt;AHA Scientific Statements&lt;/keyword&gt;&lt;keyword&gt;cardiac rehabilitation&lt;/keyword&gt;&lt;keyword&gt;behavior therapy&lt;/keyword&gt;&lt;keyword&gt;exercise&lt;/keyword&gt;&lt;keyword&gt;patient education&lt;/keyword&gt;&lt;/keywords&gt;&lt;dates&gt;&lt;year&gt;2019&lt;/year&gt;&lt;pub-dates&gt;&lt;date&gt;2019/07/09/&lt;/date&gt;&lt;/pub-dates&gt;&lt;/dates&gt;&lt;isbn&gt;0735-1097&lt;/isbn&gt;&lt;urls&gt;&lt;related-urls&gt;&lt;url&gt;https://www.sciencedirect.com/science/article/pii/S0735109719338744&lt;/url&gt;&lt;/related-urls&gt;&lt;/urls&gt;&lt;electronic-resource-num&gt;https://doi.org/10.1016/j.jacc.2019.03.008&lt;/electronic-resource-num&gt;&lt;/record&gt;&lt;/Cite&gt;&lt;/EndNote&gt;</w:instrText>
      </w:r>
      <w:r w:rsidR="00E12EEE" w:rsidRPr="007116FA">
        <w:fldChar w:fldCharType="separate"/>
      </w:r>
      <w:r w:rsidR="00CB0977" w:rsidRPr="007116FA">
        <w:rPr>
          <w:noProof/>
        </w:rPr>
        <w:t>[67]</w:t>
      </w:r>
      <w:r w:rsidR="00E12EEE" w:rsidRPr="007116FA">
        <w:fldChar w:fldCharType="end"/>
      </w:r>
      <w:r w:rsidRPr="007116FA">
        <w:t>,</w:t>
      </w:r>
      <w:r w:rsidR="008E3DB0" w:rsidRPr="007116FA">
        <w:t xml:space="preserve"> </w:t>
      </w:r>
      <w:r w:rsidR="008E3DB0" w:rsidRPr="007116FA">
        <w:rPr>
          <w:color w:val="000000"/>
        </w:rPr>
        <w:t xml:space="preserve">should be considered when elements of CR are designed and discussed with service-users. Consistent with the latter point, diary data also revealed </w:t>
      </w:r>
      <w:r w:rsidR="00FD5D29" w:rsidRPr="007116FA">
        <w:rPr>
          <w:color w:val="000000"/>
        </w:rPr>
        <w:t xml:space="preserve">service-user’s </w:t>
      </w:r>
      <w:r w:rsidR="008E3DB0" w:rsidRPr="007116FA">
        <w:rPr>
          <w:color w:val="000000"/>
        </w:rPr>
        <w:t>safety concerns regarding exercising at home without supervision.</w:t>
      </w:r>
      <w:r w:rsidR="00EA0700" w:rsidRPr="007116FA">
        <w:rPr>
          <w:color w:val="000000"/>
        </w:rPr>
        <w:t xml:space="preserve"> Particularly among those who are unfamiliar with exercise, or lack prior history</w:t>
      </w:r>
      <w:r w:rsidR="00DE14C4" w:rsidRPr="007116FA">
        <w:rPr>
          <w:color w:val="000000"/>
        </w:rPr>
        <w:t xml:space="preserve"> engaging in exercise, concerns regarding safety and physical capabilities have been identified as important barriers </w:t>
      </w:r>
      <w:r w:rsidR="00A64FD0" w:rsidRPr="007116FA">
        <w:rPr>
          <w:color w:val="000000"/>
        </w:rPr>
        <w:fldChar w:fldCharType="begin">
          <w:fldData xml:space="preserve">PEVuZE5vdGU+PENpdGU+PEF1dGhvcj5QbGF0ejwvQXV0aG9yPjxZZWFyPjIwMjM8L1llYXI+PFJl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</w:fldData>
        </w:fldChar>
      </w:r>
      <w:r w:rsidR="00A64FD0" w:rsidRPr="007116FA">
        <w:rPr>
          <w:color w:val="000000"/>
        </w:rPr>
        <w:instrText xml:space="preserve"> ADDIN EN.CITE </w:instrText>
      </w:r>
      <w:r w:rsidR="00A64FD0" w:rsidRPr="007116FA">
        <w:rPr>
          <w:color w:val="000000"/>
        </w:rPr>
        <w:fldChar w:fldCharType="begin">
          <w:fldData xml:space="preserve">PEVuZE5vdGU+PENpdGU+PEF1dGhvcj5QbGF0ejwvQXV0aG9yPjxZZWFyPjIwMjM8L1llYXI+PFJl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</w:fldData>
        </w:fldChar>
      </w:r>
      <w:r w:rsidR="00A64FD0" w:rsidRPr="007116FA">
        <w:rPr>
          <w:color w:val="000000"/>
        </w:rPr>
        <w:instrText xml:space="preserve"> ADDIN EN.CITE.DATA </w:instrText>
      </w:r>
      <w:r w:rsidR="00A64FD0" w:rsidRPr="007116FA">
        <w:rPr>
          <w:color w:val="000000"/>
        </w:rPr>
      </w:r>
      <w:r w:rsidR="00A64FD0" w:rsidRPr="007116FA">
        <w:rPr>
          <w:color w:val="000000"/>
        </w:rPr>
        <w:fldChar w:fldCharType="end"/>
      </w:r>
      <w:r w:rsidR="00A64FD0" w:rsidRPr="007116FA">
        <w:rPr>
          <w:color w:val="000000"/>
        </w:rPr>
      </w:r>
      <w:r w:rsidR="00A64FD0" w:rsidRPr="007116FA">
        <w:rPr>
          <w:color w:val="000000"/>
        </w:rPr>
        <w:fldChar w:fldCharType="separate"/>
      </w:r>
      <w:r w:rsidR="00A64FD0" w:rsidRPr="007116FA">
        <w:rPr>
          <w:noProof/>
          <w:color w:val="000000"/>
        </w:rPr>
        <w:t>[68, 69]</w:t>
      </w:r>
      <w:r w:rsidR="00A64FD0" w:rsidRPr="007116FA">
        <w:rPr>
          <w:color w:val="000000"/>
        </w:rPr>
        <w:fldChar w:fldCharType="end"/>
      </w:r>
      <w:r w:rsidR="00DB3CFC" w:rsidRPr="007116FA">
        <w:rPr>
          <w:color w:val="000000"/>
        </w:rPr>
        <w:t>.</w:t>
      </w:r>
      <w:r w:rsidR="00DE14C4" w:rsidRPr="007116FA">
        <w:rPr>
          <w:color w:val="000000"/>
        </w:rPr>
        <w:t xml:space="preserve"> </w:t>
      </w:r>
      <w:r w:rsidR="008E3DB0" w:rsidRPr="007116FA">
        <w:rPr>
          <w:color w:val="000000"/>
        </w:rPr>
        <w:t xml:space="preserve">In contrast, walking is generally highly accessible and poses little risk of injury in populations more likely to have co-morbidities and physical and social barriers to attending CR in-person </w:t>
      </w:r>
      <w:r w:rsidR="00E12EEE" w:rsidRPr="007116FA">
        <w:fldChar w:fldCharType="begin"/>
      </w:r>
      <w:r w:rsidR="00A64FD0" w:rsidRPr="007116FA">
        <w:instrText xml:space="preserve"> ADDIN EN.CITE &lt;EndNote&gt;&lt;Cite&gt;&lt;Author&gt;Murtagh&lt;/Author&gt;&lt;Year&gt;2010&lt;/Year&gt;&lt;RecNum&gt;62&lt;/RecNum&gt;&lt;DisplayText&gt;[70]&lt;/DisplayText&gt;&lt;record&gt;&lt;rec-number&gt;62&lt;/rec-number&gt;&lt;foreign-keys&gt;&lt;key app="EN" db-id="vr0ddpxxn9fxsmea9ph5vrpca2xwwvrdfxrx" timestamp="1714573297"&gt;62&lt;/key&gt;&lt;/foreign-keys&gt;&lt;ref-type name="Journal Article"&gt;17&lt;/ref-type&gt;&lt;contributors&gt;&lt;authors&gt;&lt;author&gt;Murtagh, E. M.&lt;/author&gt;&lt;author&gt;Murphy, M. H.&lt;/author&gt;&lt;author&gt;Boone-Heinonen, J.&lt;/author&gt;&lt;/authors&gt;&lt;/contributors&gt;&lt;auth-address&gt;Department of Arts Education and Physical Education, Mary Immaculate College, University of Limerick, Ireland. elaine.murtagh@mic.ul.ie&lt;/auth-address&gt;&lt;titles&gt;&lt;title&gt;Walking: the first steps in cardiovascular disease prevention&lt;/title&gt;&lt;secondary-title&gt;Curr Opin Cardiol&lt;/secondary-title&gt;&lt;/titles&gt;&lt;periodical&gt;&lt;full-title&gt;Curr Opin Cardiol&lt;/full-title&gt;&lt;/periodical&gt;&lt;pages&gt;490-6&lt;/pages&gt;&lt;volume&gt;25&lt;/volume&gt;&lt;number&gt;5&lt;/number&gt;&lt;edition&gt;2010/07/14&lt;/edition&gt;&lt;keywords&gt;&lt;keyword&gt;Adult&lt;/keyword&gt;&lt;keyword&gt;Aged&lt;/keyword&gt;&lt;keyword&gt;Cardiovascular Diseases/*prevention &amp;amp; control&lt;/keyword&gt;&lt;keyword&gt;Female&lt;/keyword&gt;&lt;keyword&gt;Humans&lt;/keyword&gt;&lt;keyword&gt;Male&lt;/keyword&gt;&lt;keyword&gt;Middle Aged&lt;/keyword&gt;&lt;keyword&gt;Prescriptions&lt;/keyword&gt;&lt;keyword&gt;*Walking&lt;/keyword&gt;&lt;/keywords&gt;&lt;dates&gt;&lt;year&gt;2010&lt;/year&gt;&lt;pub-dates&gt;&lt;date&gt;Sep&lt;/date&gt;&lt;/pub-dates&gt;&lt;/dates&gt;&lt;isbn&gt;0268-4705 (Print)&amp;#xD;0268-4705&lt;/isbn&gt;&lt;accession-num&gt;20625280&lt;/accession-num&gt;&lt;urls&gt;&lt;/urls&gt;&lt;custom2&gt;PMC3098122&lt;/custom2&gt;&lt;custom6&gt;NIHMS287511 interest: none Janne Boone-Heinonen. Conflicts of interest: none&lt;/custom6&gt;&lt;electronic-resource-num&gt;10.1097/HCO.0b013e32833ce972&lt;/electronic-resource-num&gt;&lt;remote-database-provider&gt;NLM&lt;/remote-database-provider&gt;&lt;language&gt;eng&lt;/language&gt;&lt;/record&gt;&lt;/Cite&gt;&lt;/EndNote&gt;</w:instrText>
      </w:r>
      <w:r w:rsidR="00E12EEE" w:rsidRPr="007116FA">
        <w:fldChar w:fldCharType="separate"/>
      </w:r>
      <w:r w:rsidR="00A64FD0" w:rsidRPr="007116FA">
        <w:rPr>
          <w:noProof/>
        </w:rPr>
        <w:t>[70]</w:t>
      </w:r>
      <w:r w:rsidR="00E12EEE" w:rsidRPr="007116FA">
        <w:fldChar w:fldCharType="end"/>
      </w:r>
      <w:r w:rsidR="008E3DB0" w:rsidRPr="007116FA">
        <w:rPr>
          <w:color w:val="000000"/>
        </w:rPr>
        <w:t xml:space="preserve">. </w:t>
      </w:r>
    </w:p>
    <w:p w14:paraId="00000066" w14:textId="3029C1EF" w:rsidR="00FC0D59" w:rsidRPr="007116FA" w:rsidRDefault="00D76B4F">
      <w:pPr>
        <w:pBdr>
          <w:top w:val="nil"/>
          <w:left w:val="nil"/>
          <w:bottom w:val="nil"/>
          <w:right w:val="nil"/>
          <w:between w:val="nil"/>
        </w:pBdr>
        <w:spacing w:line="480" w:lineRule="auto"/>
        <w:ind w:firstLine="720"/>
        <w:jc w:val="both"/>
        <w:rPr>
          <w:color w:val="000000"/>
        </w:rPr>
      </w:pPr>
      <w:r w:rsidRPr="007116FA">
        <w:rPr>
          <w:color w:val="000000"/>
        </w:rPr>
        <w:t xml:space="preserve">Service users </w:t>
      </w:r>
      <w:r w:rsidR="008E3DB0" w:rsidRPr="007116FA">
        <w:rPr>
          <w:color w:val="000000"/>
        </w:rPr>
        <w:t>were sedentary most of the day (12.5</w:t>
      </w:r>
      <w:r w:rsidR="00AD08AE" w:rsidRPr="007116FA">
        <w:rPr>
          <w:color w:val="000000"/>
        </w:rPr>
        <w:t>7</w:t>
      </w:r>
      <w:r w:rsidR="008E3DB0" w:rsidRPr="007116FA">
        <w:rPr>
          <w:color w:val="000000"/>
        </w:rPr>
        <w:t xml:space="preserve"> ± 0.</w:t>
      </w:r>
      <w:r w:rsidR="00711102" w:rsidRPr="007116FA">
        <w:rPr>
          <w:color w:val="000000"/>
        </w:rPr>
        <w:t>59</w:t>
      </w:r>
      <w:r w:rsidR="008E3DB0" w:rsidRPr="007116FA">
        <w:rPr>
          <w:color w:val="000000"/>
        </w:rPr>
        <w:t xml:space="preserve"> hours</w:t>
      </w:r>
      <w:r w:rsidR="00CE2A50" w:rsidRPr="007116FA">
        <w:rPr>
          <w:color w:val="000000"/>
        </w:rPr>
        <w:t>∙</w:t>
      </w:r>
      <w:r w:rsidR="008E3DB0" w:rsidRPr="007116FA">
        <w:rPr>
          <w:color w:val="000000"/>
        </w:rPr>
        <w:t>day</w:t>
      </w:r>
      <w:r w:rsidR="008E3DB0" w:rsidRPr="007116FA">
        <w:rPr>
          <w:color w:val="000000"/>
          <w:vertAlign w:val="superscript"/>
        </w:rPr>
        <w:t>-1</w:t>
      </w:r>
      <w:r w:rsidR="008E3DB0" w:rsidRPr="007116FA">
        <w:rPr>
          <w:color w:val="000000"/>
        </w:rPr>
        <w:t xml:space="preserve">) and this did not change significantly over the course of CR. This is significant as daily sedentary time exceeding 9.5 hours is associated with an increased risk of all-cause mortality and morbidity </w:t>
      </w:r>
      <w:r w:rsidR="00E12EEE" w:rsidRPr="007116FA">
        <w:fldChar w:fldCharType="begin"/>
      </w:r>
      <w:r w:rsidR="00CB0977" w:rsidRPr="007116FA">
        <w:instrText xml:space="preserve"> ADDIN EN.CITE &lt;EndNote&gt;&lt;Cite&gt;&lt;Author&gt;Ekelund&lt;/Author&gt;&lt;Year&gt;2019&lt;/Year&gt;&lt;RecNum&gt;50&lt;/RecNum&gt;&lt;DisplayText&gt;[56]&lt;/DisplayText&gt;&lt;record&gt;&lt;rec-number&gt;50&lt;/rec-number&gt;&lt;foreign-keys&gt;&lt;key app="EN" db-id="vr0ddpxxn9fxsmea9ph5vrpca2xwwvrdfxrx" timestamp="1714573297"&gt;50&lt;/key&gt;&lt;/foreign-keys&gt;&lt;ref-type name="Journal Article"&gt;17&lt;/ref-type&gt;&lt;contributors&gt;&lt;authors&gt;&lt;author&gt;Ekelund, Ulf&lt;/author&gt;&lt;author&gt;Tarp, Jakob&lt;/author&gt;&lt;author&gt;Steene-Johannessen, Jostein&lt;/author&gt;&lt;author&gt;Hansen, Bjørge H&lt;/author&gt;&lt;author&gt;Jefferis, Barbara&lt;/author&gt;&lt;author&gt;Fagerland, Morten W&lt;/author&gt;&lt;author&gt;Whincup, Peter&lt;/author&gt;&lt;author&gt;Diaz, Keith M&lt;/author&gt;&lt;author&gt;Hooker, Steven P&lt;/author&gt;&lt;author&gt;Chernofsky, Ariel&lt;/author&gt;&lt;author&gt;Larson, Martin G&lt;/author&gt;&lt;author&gt;Spartano, Nicole&lt;/author&gt;&lt;author&gt;Vasan, Ramachandran S&lt;/author&gt;&lt;author&gt;Dohrn, Ing-Mari&lt;/author&gt;&lt;author&gt;Hagströmer, Maria&lt;/author&gt;&lt;author&gt;Edwardson, Charlotte&lt;/author&gt;&lt;author&gt;Yates, Thomas&lt;/author&gt;&lt;author&gt;Shiroma, Eric&lt;/author&gt;&lt;author&gt;Anderssen, Sigmund A&lt;/author&gt;&lt;author&gt;Lee, I-Min&lt;/author&gt;&lt;/authors&gt;&lt;/contributors&gt;&lt;titles&gt;&lt;title&gt;Dose-response associations between accelerometry measured physical activity and sedentary time and all cause mortality: systematic review and harmonised meta-analysis&lt;/title&gt;&lt;secondary-title&gt;BMJ&lt;/secondary-title&gt;&lt;/titles&gt;&lt;periodical&gt;&lt;full-title&gt;BMJ&lt;/full-title&gt;&lt;/periodical&gt;&lt;pages&gt;l4570&lt;/pages&gt;&lt;volume&gt;366&lt;/volume&gt;&lt;dates&gt;&lt;year&gt;2019&lt;/year&gt;&lt;/dates&gt;&lt;urls&gt;&lt;related-urls&gt;&lt;url&gt;https://www.bmj.com/content/bmj/366/bmj.l4570.full.pdf&lt;/url&gt;&lt;/related-urls&gt;&lt;/urls&gt;&lt;electronic-resource-num&gt;10.1136/bmj.l4570&lt;/electronic-resource-num&gt;&lt;/record&gt;&lt;/Cite&gt;&lt;/EndNote&gt;</w:instrText>
      </w:r>
      <w:r w:rsidR="00E12EEE" w:rsidRPr="007116FA">
        <w:fldChar w:fldCharType="separate"/>
      </w:r>
      <w:r w:rsidR="00CB0977" w:rsidRPr="007116FA">
        <w:rPr>
          <w:noProof/>
        </w:rPr>
        <w:t>[56]</w:t>
      </w:r>
      <w:r w:rsidR="00E12EEE" w:rsidRPr="007116FA">
        <w:fldChar w:fldCharType="end"/>
      </w:r>
      <w:r w:rsidR="008E3DB0" w:rsidRPr="007116FA">
        <w:rPr>
          <w:color w:val="000000"/>
        </w:rPr>
        <w:t xml:space="preserve">. Our data suggest CR services as delivered in this study would benefit from interventions specifically targeting reduction of total sedentary time and breaking up sedentary bouts </w:t>
      </w:r>
      <w:r w:rsidR="00E12EEE" w:rsidRPr="007116FA">
        <w:fldChar w:fldCharType="begin">
          <w:fldData xml:space="preserve">PEVuZE5vdGU+PENpdGU+PEF1dGhvcj52YW4gQmFrZWw8L0F1dGhvcj48WWVhcj4yMDIzPC9ZZWFy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</w:fldData>
        </w:fldChar>
      </w:r>
      <w:r w:rsidR="00A64FD0" w:rsidRPr="007116FA">
        <w:instrText xml:space="preserve"> ADDIN EN.CITE </w:instrText>
      </w:r>
      <w:r w:rsidR="00A64FD0" w:rsidRPr="007116FA">
        <w:fldChar w:fldCharType="begin">
          <w:fldData xml:space="preserve">PEVuZE5vdGU+PENpdGU+PEF1dGhvcj52YW4gQmFrZWw8L0F1dGhvcj48WWVhcj4yMDIzPC9ZZWFy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</w:fldData>
        </w:fldChar>
      </w:r>
      <w:r w:rsidR="00A64FD0" w:rsidRPr="007116FA">
        <w:instrText xml:space="preserve"> ADDIN EN.CITE.DATA </w:instrText>
      </w:r>
      <w:r w:rsidR="00A64FD0" w:rsidRPr="007116FA">
        <w:fldChar w:fldCharType="end"/>
      </w:r>
      <w:r w:rsidR="00E12EEE" w:rsidRPr="007116FA">
        <w:fldChar w:fldCharType="separate"/>
      </w:r>
      <w:r w:rsidR="00A64FD0" w:rsidRPr="007116FA">
        <w:rPr>
          <w:noProof/>
        </w:rPr>
        <w:t>[13, 71]</w:t>
      </w:r>
      <w:r w:rsidR="00E12EEE" w:rsidRPr="007116FA">
        <w:fldChar w:fldCharType="end"/>
      </w:r>
      <w:r w:rsidR="008E3DB0" w:rsidRPr="007116FA">
        <w:rPr>
          <w:color w:val="000000"/>
        </w:rPr>
        <w:t xml:space="preserve">. For instance, the SIT LESS intervention utilised behaviour change techniques and a smartphone application as an adjunct to CR standard care </w:t>
      </w:r>
      <w:r w:rsidR="00E12EEE" w:rsidRPr="007116FA">
        <w:fldChar w:fldCharType="begin"/>
      </w:r>
      <w:r w:rsidR="007D3A17" w:rsidRPr="007116FA">
        <w:instrText xml:space="preserve"> ADDIN EN.CITE &lt;EndNote&gt;&lt;Cite&gt;&lt;Author&gt;Bell&lt;/Author&gt;&lt;Year&gt;2023&lt;/Year&gt;&lt;RecNum&gt;14&lt;/RecNum&gt;&lt;DisplayText&gt;[13]&lt;/DisplayText&gt;&lt;record&gt;&lt;rec-number&gt;14&lt;/rec-number&gt;&lt;foreign-keys&gt;&lt;key app="EN" db-id="vr0ddpxxn9fxsmea9ph5vrpca2xwwvrdfxrx" timestamp="1714573297"&gt;14&lt;/key&gt;&lt;/foreign-keys&gt;&lt;ref-type name="Journal Article"&gt;17&lt;/ref-type&gt;&lt;contributors&gt;&lt;authors&gt;&lt;author&gt;Bell, Abbie C.&lt;/author&gt;&lt;author&gt;Richards, Joanna&lt;/author&gt;&lt;author&gt;Zakrzewski-Fruer, Julia K.&lt;/author&gt;&lt;author&gt;Smith, Lindsey R.&lt;/author&gt;&lt;author&gt;Bailey, Daniel P.&lt;/author&gt;&lt;/authors&gt;&lt;/contributors&gt;&lt;titles&gt;&lt;title&gt;Sedentary Behaviour&amp;amp;mdash;A Target for the Prevention and Management of Cardiovascular Disease&lt;/title&gt;&lt;secondary-title&gt;International Journal of Environmental Research and Public Health&lt;/secondary-title&gt;&lt;/titles&gt;&lt;periodical&gt;&lt;full-title&gt;International Journal of Environmental Research and Public Health&lt;/full-title&gt;&lt;/periodical&gt;&lt;pages&gt;532&lt;/pages&gt;&lt;volume&gt;20&lt;/volume&gt;&lt;number&gt;1&lt;/number&gt;&lt;dates&gt;&lt;year&gt;2023&lt;/year&gt;&lt;/dates&gt;&lt;isbn&gt;1660-4601&lt;/isbn&gt;&lt;accession-num&gt;doi:10.3390/ijerph20010532&lt;/accession-num&gt;&lt;urls&gt;&lt;related-urls&gt;&lt;url&gt;https://www.mdpi.com/1660-4601/20/1/532&lt;/url&gt;&lt;/related-urls&gt;&lt;/urls&gt;&lt;/record&gt;&lt;/Cite&gt;&lt;/EndNote&gt;</w:instrText>
      </w:r>
      <w:r w:rsidR="00E12EEE" w:rsidRPr="007116FA">
        <w:fldChar w:fldCharType="separate"/>
      </w:r>
      <w:r w:rsidR="007D3A17" w:rsidRPr="007116FA">
        <w:rPr>
          <w:noProof/>
        </w:rPr>
        <w:t>[13]</w:t>
      </w:r>
      <w:r w:rsidR="00E12EEE" w:rsidRPr="007116FA">
        <w:fldChar w:fldCharType="end"/>
      </w:r>
      <w:r w:rsidR="008E3DB0" w:rsidRPr="007116FA">
        <w:rPr>
          <w:color w:val="000000"/>
        </w:rPr>
        <w:t>. Although there were no significant differences in sedentary time compared to controls, the proportion of service-users with a sedentary time above 9.5 hours</w:t>
      </w:r>
      <w:r w:rsidR="00CE2A50" w:rsidRPr="007116FA">
        <w:rPr>
          <w:color w:val="000000"/>
        </w:rPr>
        <w:t>∙</w:t>
      </w:r>
      <w:r w:rsidR="008E3DB0" w:rsidRPr="007116FA">
        <w:rPr>
          <w:color w:val="000000"/>
        </w:rPr>
        <w:t>day</w:t>
      </w:r>
      <w:r w:rsidR="008E3DB0" w:rsidRPr="007116FA">
        <w:rPr>
          <w:color w:val="000000"/>
          <w:vertAlign w:val="superscript"/>
        </w:rPr>
        <w:t>-1</w:t>
      </w:r>
      <w:r w:rsidR="008E3DB0" w:rsidRPr="007116FA">
        <w:rPr>
          <w:color w:val="000000"/>
        </w:rPr>
        <w:t xml:space="preserve"> was significantly lower post-rehabilitation in SIT LESS (48%) versus controls (72%). Breaking up long periods of sedentary time may also be perceived as more achievable than exercising at vigorous intensities, especially for clinical populations unfamiliar with exercise who possess greater physical restrictions </w:t>
      </w:r>
      <w:r w:rsidR="00E12EEE" w:rsidRPr="007116FA">
        <w:fldChar w:fldCharType="begin">
          <w:fldData xml:space="preserve">PEVuZE5vdGU+PENpdGU+PEF1dGhvcj5MeWRlbjwvQXV0aG9yPjxZZWFyPjIwMjE8L1llYXI+PFJl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</w:fldData>
        </w:fldChar>
      </w:r>
      <w:r w:rsidR="00A64FD0" w:rsidRPr="007116FA">
        <w:instrText xml:space="preserve"> ADDIN EN.CITE </w:instrText>
      </w:r>
      <w:r w:rsidR="00A64FD0" w:rsidRPr="007116FA">
        <w:fldChar w:fldCharType="begin">
          <w:fldData xml:space="preserve">PEVuZE5vdGU+PENpdGU+PEF1dGhvcj5MeWRlbjwvQXV0aG9yPjxZZWFyPjIwMjE8L1llYXI+PFJl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</w:fldData>
        </w:fldChar>
      </w:r>
      <w:r w:rsidR="00A64FD0" w:rsidRPr="007116FA">
        <w:instrText xml:space="preserve"> ADDIN EN.CITE.DATA </w:instrText>
      </w:r>
      <w:r w:rsidR="00A64FD0" w:rsidRPr="007116FA">
        <w:fldChar w:fldCharType="end"/>
      </w:r>
      <w:r w:rsidR="00E12EEE" w:rsidRPr="007116FA">
        <w:fldChar w:fldCharType="separate"/>
      </w:r>
      <w:r w:rsidR="00A64FD0" w:rsidRPr="007116FA">
        <w:rPr>
          <w:noProof/>
        </w:rPr>
        <w:t>[72-74]</w:t>
      </w:r>
      <w:r w:rsidR="00E12EEE" w:rsidRPr="007116FA">
        <w:fldChar w:fldCharType="end"/>
      </w:r>
      <w:r w:rsidR="008E3DB0" w:rsidRPr="007116FA">
        <w:rPr>
          <w:color w:val="000000"/>
        </w:rPr>
        <w:t xml:space="preserve">. Furthermore, reducing sedentary time by as little as an hour in clinical populations has been shown to significantly improve cardiometabolic risk factors, such as waist circumference, fat percentage, and glycaemic control </w:t>
      </w:r>
      <w:r w:rsidR="00E12EEE" w:rsidRPr="007116FA">
        <w:fldChar w:fldCharType="begin"/>
      </w:r>
      <w:r w:rsidR="00A64FD0" w:rsidRPr="007116FA">
        <w:instrText xml:space="preserve"> ADDIN EN.CITE &lt;EndNote&gt;&lt;Cite&gt;&lt;Author&gt;Nieste&lt;/Author&gt;&lt;Year&gt;2021&lt;/Year&gt;&lt;RecNum&gt;67&lt;/RecNum&gt;&lt;DisplayText&gt;[75]&lt;/DisplayText&gt;&lt;record&gt;&lt;rec-number&gt;67&lt;/rec-number&gt;&lt;foreign-keys&gt;&lt;key app="EN" db-id="vr0ddpxxn9fxsmea9ph5vrpca2xwwvrdfxrx" timestamp="1714573297"&gt;67&lt;/key&gt;&lt;/foreign-keys&gt;&lt;ref-type name="Journal Article"&gt;17&lt;/ref-type&gt;&lt;contributors&gt;&lt;authors&gt;&lt;author&gt;Nieste, Ine&lt;/author&gt;&lt;author&gt;Franssen, Wouter M. A.&lt;/author&gt;&lt;author&gt;Spaas, Jan&lt;/author&gt;&lt;author&gt;Bruckers, Liesbeth&lt;/author&gt;&lt;author&gt;Savelberg, Hans H. C. M.&lt;/author&gt;&lt;author&gt;Eijnde, Bert O.&lt;/author&gt;&lt;/authors&gt;&lt;/contributors&gt;&lt;titles&gt;&lt;title&gt;Lifestyle interventions to reduce sedentary behaviour in clinical populations: A systematic review and meta-analysis of different strategies and effects on cardiometabolic health&lt;/title&gt;&lt;secondary-title&gt;Preventive Medicine&lt;/secondary-title&gt;&lt;/titles&gt;&lt;periodical&gt;&lt;full-title&gt;Preventive Medicine&lt;/full-title&gt;&lt;/periodical&gt;&lt;pages&gt;106593&lt;/pages&gt;&lt;volume&gt;148&lt;/volume&gt;&lt;dates&gt;&lt;year&gt;2021&lt;/year&gt;&lt;pub-dates&gt;&lt;date&gt;2021/07/01/&lt;/date&gt;&lt;/pub-dates&gt;&lt;/dates&gt;&lt;isbn&gt;0091-7435&lt;/isbn&gt;&lt;urls&gt;&lt;related-urls&gt;&lt;url&gt;https://www.sciencedirect.com/science/article/pii/S0091743521001778&lt;/url&gt;&lt;/related-urls&gt;&lt;/urls&gt;&lt;electronic-resource-num&gt;https://doi.org/10.1016/j.ypmed.2021.106593&lt;/electronic-resource-num&gt;&lt;/record&gt;&lt;/Cite&gt;&lt;/EndNote&gt;</w:instrText>
      </w:r>
      <w:r w:rsidR="00E12EEE" w:rsidRPr="007116FA">
        <w:fldChar w:fldCharType="separate"/>
      </w:r>
      <w:r w:rsidR="00A64FD0" w:rsidRPr="007116FA">
        <w:rPr>
          <w:noProof/>
        </w:rPr>
        <w:t>[75]</w:t>
      </w:r>
      <w:r w:rsidR="00E12EEE" w:rsidRPr="007116FA">
        <w:fldChar w:fldCharType="end"/>
      </w:r>
      <w:r w:rsidR="008E3DB0" w:rsidRPr="007116FA">
        <w:rPr>
          <w:color w:val="000000"/>
        </w:rPr>
        <w:t xml:space="preserve">. </w:t>
      </w:r>
    </w:p>
    <w:p w14:paraId="69DBE3C7" w14:textId="560B3298" w:rsidR="003809A6" w:rsidRPr="007116FA" w:rsidRDefault="003809A6" w:rsidP="003809A6">
      <w:pPr>
        <w:pBdr>
          <w:top w:val="nil"/>
          <w:left w:val="nil"/>
          <w:bottom w:val="nil"/>
          <w:right w:val="nil"/>
          <w:between w:val="nil"/>
        </w:pBdr>
        <w:spacing w:line="480" w:lineRule="auto"/>
        <w:jc w:val="both"/>
        <w:rPr>
          <w:b/>
          <w:bCs/>
          <w:i/>
          <w:iCs/>
          <w:color w:val="000000"/>
        </w:rPr>
      </w:pPr>
      <w:r w:rsidRPr="007116FA">
        <w:rPr>
          <w:b/>
          <w:bCs/>
          <w:i/>
          <w:iCs/>
          <w:color w:val="000000"/>
        </w:rPr>
        <w:t>Considerations for sleep</w:t>
      </w:r>
    </w:p>
    <w:p w14:paraId="00000067" w14:textId="5C3EA20E" w:rsidR="00FC0D59" w:rsidRPr="007116FA" w:rsidRDefault="008E3DB0">
      <w:pPr>
        <w:pBdr>
          <w:top w:val="nil"/>
          <w:left w:val="nil"/>
          <w:bottom w:val="nil"/>
          <w:right w:val="nil"/>
          <w:between w:val="nil"/>
        </w:pBdr>
        <w:spacing w:line="480" w:lineRule="auto"/>
        <w:ind w:firstLine="720"/>
        <w:jc w:val="both"/>
        <w:rPr>
          <w:color w:val="000000"/>
        </w:rPr>
      </w:pPr>
      <w:r w:rsidRPr="007116FA">
        <w:rPr>
          <w:color w:val="000000"/>
        </w:rPr>
        <w:lastRenderedPageBreak/>
        <w:t xml:space="preserve">With respect to sleep, six out of ten </w:t>
      </w:r>
      <w:r w:rsidR="00D76B4F" w:rsidRPr="007116FA">
        <w:rPr>
          <w:color w:val="000000"/>
        </w:rPr>
        <w:t xml:space="preserve">service users </w:t>
      </w:r>
      <w:r w:rsidRPr="007116FA">
        <w:rPr>
          <w:color w:val="000000"/>
        </w:rPr>
        <w:t xml:space="preserve">achieved sleep recommendations of </w:t>
      </w:r>
      <w:sdt>
        <w:sdtPr>
          <w:tag w:val="goog_rdk_229"/>
          <w:id w:val="1694492362"/>
        </w:sdtPr>
        <w:sdtEndPr/>
        <w:sdtContent/>
      </w:sdt>
      <w:r w:rsidRPr="007116FA">
        <w:rPr>
          <w:color w:val="000000"/>
        </w:rPr>
        <w:t>7-9 hours</w:t>
      </w:r>
      <w:r w:rsidR="00CE2A50" w:rsidRPr="007116FA">
        <w:rPr>
          <w:color w:val="000000"/>
        </w:rPr>
        <w:t>∙</w:t>
      </w:r>
      <w:r w:rsidRPr="007116FA">
        <w:rPr>
          <w:color w:val="000000"/>
        </w:rPr>
        <w:t>night</w:t>
      </w:r>
      <w:r w:rsidRPr="007116FA">
        <w:rPr>
          <w:color w:val="000000"/>
          <w:vertAlign w:val="superscript"/>
        </w:rPr>
        <w:t>-1</w:t>
      </w:r>
      <w:r w:rsidRPr="007116FA">
        <w:rPr>
          <w:color w:val="000000"/>
        </w:rPr>
        <w:t xml:space="preserve"> and </w:t>
      </w:r>
      <w:r w:rsidR="00AD12C6" w:rsidRPr="007116FA">
        <w:rPr>
          <w:color w:val="000000"/>
        </w:rPr>
        <w:t>while sleep efficiency significantly reduced from start to end of CR, values remained within recommendations for healthy sleep (≥85%</w:t>
      </w:r>
      <w:r w:rsidR="00872031" w:rsidRPr="007116FA">
        <w:rPr>
          <w:color w:val="000000"/>
        </w:rPr>
        <w:t xml:space="preserve">). </w:t>
      </w:r>
      <w:r w:rsidRPr="007116FA">
        <w:rPr>
          <w:color w:val="000000"/>
        </w:rPr>
        <w:t xml:space="preserve">Typically, existing research has assessed sleep using self-report questionnaires (e.g., Pittsburgh sleep quality index) and polysomnography </w:t>
      </w:r>
      <w:r w:rsidR="00E12EEE" w:rsidRPr="007116FA">
        <w:fldChar w:fldCharType="begin">
          <w:fldData xml:space="preserve">PEVuZE5vdGU+PENpdGU+PEF1dGhvcj5CYW5hY2s8L0F1dGhvcj48WWVhcj4yMDE0PC9ZZWFyPjxS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</w:fldData>
        </w:fldChar>
      </w:r>
      <w:r w:rsidR="00A64FD0" w:rsidRPr="007116FA">
        <w:instrText xml:space="preserve"> ADDIN EN.CITE </w:instrText>
      </w:r>
      <w:r w:rsidR="00A64FD0" w:rsidRPr="007116FA">
        <w:fldChar w:fldCharType="begin">
          <w:fldData xml:space="preserve">PEVuZE5vdGU+PENpdGU+PEF1dGhvcj5CYW5hY2s8L0F1dGhvcj48WWVhcj4yMDE0PC9ZZWFyPjxS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</w:fldData>
        </w:fldChar>
      </w:r>
      <w:r w:rsidR="00A64FD0" w:rsidRPr="007116FA">
        <w:instrText xml:space="preserve"> ADDIN EN.CITE.DATA </w:instrText>
      </w:r>
      <w:r w:rsidR="00A64FD0" w:rsidRPr="007116FA">
        <w:fldChar w:fldCharType="end"/>
      </w:r>
      <w:r w:rsidR="00E12EEE" w:rsidRPr="007116FA">
        <w:fldChar w:fldCharType="separate"/>
      </w:r>
      <w:r w:rsidR="00A64FD0" w:rsidRPr="007116FA">
        <w:rPr>
          <w:noProof/>
        </w:rPr>
        <w:t>[76-78]</w:t>
      </w:r>
      <w:r w:rsidR="00E12EEE" w:rsidRPr="007116FA">
        <w:fldChar w:fldCharType="end"/>
      </w:r>
      <w:r w:rsidRPr="007116FA">
        <w:rPr>
          <w:color w:val="000000"/>
        </w:rPr>
        <w:t xml:space="preserve">. Therefore, a strength of this study is its insight into sleep, post-cardiac event, via wrist-worn accelerometers which are less burdensome than polysomnography and more objective than self-report instruments </w:t>
      </w:r>
      <w:r w:rsidR="00E12EEE" w:rsidRPr="007116FA">
        <w:fldChar w:fldCharType="begin">
          <w:fldData xml:space="preserve">PEVuZE5vdGU+PENpdGU+PEF1dGhvcj52YW4gSGVlczwvQXV0aG9yPjxZZWFyPjIwMTU8L1llYXI+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=
</w:fldData>
        </w:fldChar>
      </w:r>
      <w:r w:rsidR="005217AD" w:rsidRPr="007116FA">
        <w:instrText xml:space="preserve"> ADDIN EN.CITE </w:instrText>
      </w:r>
      <w:r w:rsidR="005217AD" w:rsidRPr="007116FA">
        <w:fldChar w:fldCharType="begin">
          <w:fldData xml:space="preserve">PEVuZE5vdGU+PENpdGU+PEF1dGhvcj52YW4gSGVlczwvQXV0aG9yPjxZZWFyPjIwMTU8L1llYXI+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=
</w:fldData>
        </w:fldChar>
      </w:r>
      <w:r w:rsidR="005217AD" w:rsidRPr="007116FA">
        <w:instrText xml:space="preserve"> ADDIN EN.CITE.DATA </w:instrText>
      </w:r>
      <w:r w:rsidR="005217AD" w:rsidRPr="007116FA">
        <w:fldChar w:fldCharType="end"/>
      </w:r>
      <w:r w:rsidR="00E12EEE" w:rsidRPr="007116FA">
        <w:fldChar w:fldCharType="separate"/>
      </w:r>
      <w:r w:rsidR="005217AD" w:rsidRPr="007116FA">
        <w:rPr>
          <w:noProof/>
        </w:rPr>
        <w:t>[45]</w:t>
      </w:r>
      <w:r w:rsidR="00E12EEE" w:rsidRPr="007116FA">
        <w:fldChar w:fldCharType="end"/>
      </w:r>
      <w:r w:rsidRPr="007116FA">
        <w:rPr>
          <w:color w:val="000000"/>
        </w:rPr>
        <w:t xml:space="preserve">. </w:t>
      </w:r>
    </w:p>
    <w:p w14:paraId="00000068" w14:textId="0295343C" w:rsidR="00FC0D59" w:rsidRPr="007116FA" w:rsidRDefault="008E3DB0">
      <w:pPr>
        <w:pBdr>
          <w:top w:val="nil"/>
          <w:left w:val="nil"/>
          <w:bottom w:val="nil"/>
          <w:right w:val="nil"/>
          <w:between w:val="nil"/>
        </w:pBdr>
        <w:spacing w:line="480" w:lineRule="auto"/>
        <w:ind w:firstLine="720"/>
        <w:jc w:val="both"/>
        <w:rPr>
          <w:color w:val="000000"/>
        </w:rPr>
      </w:pPr>
      <w:r w:rsidRPr="007116FA">
        <w:rPr>
          <w:color w:val="000000"/>
        </w:rPr>
        <w:t xml:space="preserve">In comparison to previous literature, we did not detect sleep disruptions during recovery after a cardiac event </w:t>
      </w:r>
      <w:r w:rsidR="00E12EEE" w:rsidRPr="007116FA">
        <w:fldChar w:fldCharType="begin"/>
      </w:r>
      <w:r w:rsidR="00A64FD0" w:rsidRPr="007116FA">
        <w:instrText xml:space="preserve"> ADDIN EN.CITE &lt;EndNote&gt;&lt;Cite&gt;&lt;Author&gt;Susuthi&lt;/Author&gt;&lt;Year&gt;2020&lt;/Year&gt;&lt;RecNum&gt;71&lt;/RecNum&gt;&lt;DisplayText&gt;[79]&lt;/DisplayText&gt;&lt;record&gt;&lt;rec-number&gt;71&lt;/rec-number&gt;&lt;foreign-keys&gt;&lt;key app="EN" db-id="vr0ddpxxn9fxsmea9ph5vrpca2xwwvrdfxrx" timestamp="1714573297"&gt;71&lt;/key&gt;&lt;/foreign-keys&gt;&lt;ref-type name="Journal Article"&gt;17&lt;/ref-type&gt;&lt;contributors&gt;&lt;authors&gt;&lt;author&gt;Susuthi, P&lt;/author&gt;&lt;author&gt;Wattanakitkrileart, D&lt;/author&gt;&lt;author&gt;Pongthavornkamol, K&lt;/author&gt;&lt;author&gt;Dumavibhat, C&lt;/author&gt;&lt;/authors&gt;&lt;/contributors&gt;&lt;titles&gt;&lt;title&gt;Factors affecting sleep quality in acute coronary syndrome survivors&lt;/title&gt;&lt;secondary-title&gt;Chula Med J&lt;/secondary-title&gt;&lt;/titles&gt;&lt;periodical&gt;&lt;full-title&gt;Chula Med J&lt;/full-title&gt;&lt;/periodical&gt;&lt;pages&gt;283-290&lt;/pages&gt;&lt;volume&gt;64&lt;/volume&gt;&lt;number&gt;3&lt;/number&gt;&lt;dates&gt;&lt;year&gt;2020&lt;/year&gt;&lt;/dates&gt;&lt;urls&gt;&lt;/urls&gt;&lt;/record&gt;&lt;/Cite&gt;&lt;/EndNote&gt;</w:instrText>
      </w:r>
      <w:r w:rsidR="00E12EEE" w:rsidRPr="007116FA">
        <w:fldChar w:fldCharType="separate"/>
      </w:r>
      <w:r w:rsidR="00A64FD0" w:rsidRPr="007116FA">
        <w:rPr>
          <w:noProof/>
        </w:rPr>
        <w:t>[79]</w:t>
      </w:r>
      <w:r w:rsidR="00E12EEE" w:rsidRPr="007116FA">
        <w:fldChar w:fldCharType="end"/>
      </w:r>
      <w:r w:rsidRPr="007116FA">
        <w:t xml:space="preserve"> which is important as </w:t>
      </w:r>
      <w:r w:rsidRPr="007116FA">
        <w:rPr>
          <w:color w:val="000000"/>
        </w:rPr>
        <w:t xml:space="preserve">studies investigating self-reported short (&lt; 6 hours) and long (&gt; 9 hours) sleep duration, as well as poor sleep quality (e.g., difficulty falling asleep), have been associated with an increased risk of CHD and higher risk of mortality in healthy adults </w:t>
      </w:r>
      <w:r w:rsidR="00E12EEE" w:rsidRPr="007116FA">
        <w:fldChar w:fldCharType="begin">
          <w:fldData xml:space="preserve">PEVuZE5vdGU+PENpdGU+PEF1dGhvcj5DYXBwdWNjaW88L0F1dGhvcj48WWVhcj4yMDExPC9ZZWFy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</w:fldData>
        </w:fldChar>
      </w:r>
      <w:r w:rsidR="00A64FD0" w:rsidRPr="007116FA">
        <w:instrText xml:space="preserve"> ADDIN EN.CITE </w:instrText>
      </w:r>
      <w:r w:rsidR="00A64FD0" w:rsidRPr="007116FA">
        <w:fldChar w:fldCharType="begin">
          <w:fldData xml:space="preserve">PEVuZE5vdGU+PENpdGU+PEF1dGhvcj5DYXBwdWNjaW88L0F1dGhvcj48WWVhcj4yMDExPC9ZZWFy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</w:fldData>
        </w:fldChar>
      </w:r>
      <w:r w:rsidR="00A64FD0" w:rsidRPr="007116FA">
        <w:instrText xml:space="preserve"> ADDIN EN.CITE.DATA </w:instrText>
      </w:r>
      <w:r w:rsidR="00A64FD0" w:rsidRPr="007116FA">
        <w:fldChar w:fldCharType="end"/>
      </w:r>
      <w:r w:rsidR="00E12EEE" w:rsidRPr="007116FA">
        <w:fldChar w:fldCharType="separate"/>
      </w:r>
      <w:r w:rsidR="00A64FD0" w:rsidRPr="007116FA">
        <w:rPr>
          <w:noProof/>
        </w:rPr>
        <w:t>[80-82]</w:t>
      </w:r>
      <w:r w:rsidR="00E12EEE" w:rsidRPr="007116FA">
        <w:fldChar w:fldCharType="end"/>
      </w:r>
      <w:r w:rsidRPr="007116FA">
        <w:rPr>
          <w:color w:val="000000"/>
        </w:rPr>
        <w:t xml:space="preserve">. However, in this relatively small sample, 40% (4 out of 10), did not meet healthy sleep recommendations </w:t>
      </w:r>
      <w:r w:rsidR="00E12EEE" w:rsidRPr="007116FA">
        <w:fldChar w:fldCharType="begin">
          <w:fldData xml:space="preserve">PEVuZE5vdGU+PENpdGU+PEF1dGhvcj5IaXJzaGtvd2l0ejwvQXV0aG9yPjxZZWFyPjIwMTU8L1ll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</w:fldData>
        </w:fldChar>
      </w:r>
      <w:r w:rsidR="007D3A17" w:rsidRPr="007116FA">
        <w:instrText xml:space="preserve"> ADDIN EN.CITE </w:instrText>
      </w:r>
      <w:r w:rsidR="007D3A17" w:rsidRPr="007116FA">
        <w:fldChar w:fldCharType="begin">
          <w:fldData xml:space="preserve">PEVuZE5vdGU+PENpdGU+PEF1dGhvcj5IaXJzaGtvd2l0ejwvQXV0aG9yPjxZZWFyPjIwMTU8L1ll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</w:fldData>
        </w:fldChar>
      </w:r>
      <w:r w:rsidR="007D3A17" w:rsidRPr="007116FA">
        <w:instrText xml:space="preserve"> ADDIN EN.CITE.DATA </w:instrText>
      </w:r>
      <w:r w:rsidR="007D3A17" w:rsidRPr="007116FA">
        <w:fldChar w:fldCharType="end"/>
      </w:r>
      <w:r w:rsidR="00E12EEE" w:rsidRPr="007116FA">
        <w:fldChar w:fldCharType="separate"/>
      </w:r>
      <w:r w:rsidR="007D3A17" w:rsidRPr="007116FA">
        <w:rPr>
          <w:noProof/>
        </w:rPr>
        <w:t>[10]</w:t>
      </w:r>
      <w:r w:rsidR="00E12EEE" w:rsidRPr="007116FA">
        <w:fldChar w:fldCharType="end"/>
      </w:r>
      <w:r w:rsidRPr="007116FA">
        <w:rPr>
          <w:color w:val="000000"/>
        </w:rPr>
        <w:t xml:space="preserve">. It is difficult to reach a firm conclusion as to why this was the case, but one possible explanation relates to </w:t>
      </w:r>
      <w:r w:rsidR="003F757E" w:rsidRPr="007116FA">
        <w:rPr>
          <w:color w:val="000000"/>
        </w:rPr>
        <w:t xml:space="preserve">lifestyle changes and disrupted sleep during </w:t>
      </w:r>
      <w:r w:rsidRPr="007116FA">
        <w:rPr>
          <w:color w:val="000000"/>
        </w:rPr>
        <w:t xml:space="preserve">the COVID-19 pandemic – </w:t>
      </w:r>
      <w:r w:rsidR="003F757E" w:rsidRPr="007116FA">
        <w:rPr>
          <w:color w:val="000000"/>
        </w:rPr>
        <w:t>including</w:t>
      </w:r>
      <w:r w:rsidRPr="007116FA">
        <w:rPr>
          <w:color w:val="000000"/>
        </w:rPr>
        <w:t xml:space="preserve"> decreased sleep quality </w:t>
      </w:r>
      <w:r w:rsidR="00E12EEE" w:rsidRPr="007116FA">
        <w:fldChar w:fldCharType="begin">
          <w:fldData xml:space="preserve">PEVuZE5vdGU+PENpdGU+PEF1dGhvcj5KYWhyYW1pPC9BdXRob3I+PFllYXI+MjAyMTwvWWVhcj48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</w:fldData>
        </w:fldChar>
      </w:r>
      <w:r w:rsidR="00A64FD0" w:rsidRPr="007116FA">
        <w:instrText xml:space="preserve"> ADDIN EN.CITE </w:instrText>
      </w:r>
      <w:r w:rsidR="00A64FD0" w:rsidRPr="007116FA">
        <w:fldChar w:fldCharType="begin">
          <w:fldData xml:space="preserve">PEVuZE5vdGU+PENpdGU+PEF1dGhvcj5KYWhyYW1pPC9BdXRob3I+PFllYXI+MjAyMTwvWWVhcj48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</w:fldData>
        </w:fldChar>
      </w:r>
      <w:r w:rsidR="00A64FD0" w:rsidRPr="007116FA">
        <w:instrText xml:space="preserve"> ADDIN EN.CITE.DATA </w:instrText>
      </w:r>
      <w:r w:rsidR="00A64FD0" w:rsidRPr="007116FA">
        <w:fldChar w:fldCharType="end"/>
      </w:r>
      <w:r w:rsidR="00E12EEE" w:rsidRPr="007116FA">
        <w:fldChar w:fldCharType="separate"/>
      </w:r>
      <w:r w:rsidR="00A64FD0" w:rsidRPr="007116FA">
        <w:rPr>
          <w:noProof/>
        </w:rPr>
        <w:t>[83-86]</w:t>
      </w:r>
      <w:r w:rsidR="00E12EEE" w:rsidRPr="007116FA">
        <w:fldChar w:fldCharType="end"/>
      </w:r>
      <w:r w:rsidRPr="007116FA">
        <w:rPr>
          <w:color w:val="000000"/>
        </w:rPr>
        <w:t xml:space="preserve">. Additional factors include psychosocial changes associated with living and coping with a new cardiac diagnosis, such as reduced self-efficacy (e.g., confidence to engage with ADL) </w:t>
      </w:r>
      <w:r w:rsidR="00E12EEE" w:rsidRPr="007116FA">
        <w:rPr>
          <w:rFonts w:eastAsia="Arial"/>
          <w:color w:val="000000"/>
        </w:rPr>
        <w:fldChar w:fldCharType="begin"/>
      </w:r>
      <w:r w:rsidR="00A64FD0" w:rsidRPr="007116FA">
        <w:rPr>
          <w:rFonts w:eastAsia="Arial"/>
          <w:color w:val="000000"/>
        </w:rPr>
        <w:instrText xml:space="preserve"> ADDIN EN.CITE &lt;EndNote&gt;&lt;Cite&gt;&lt;Author&gt;Woodgate&lt;/Author&gt;&lt;Year&gt;2008&lt;/Year&gt;&lt;RecNum&gt;79&lt;/RecNum&gt;&lt;DisplayText&gt;[87]&lt;/DisplayText&gt;&lt;record&gt;&lt;rec-number&gt;79&lt;/rec-number&gt;&lt;foreign-keys&gt;&lt;key app="EN" db-id="vr0ddpxxn9fxsmea9ph5vrpca2xwwvrdfxrx" timestamp="1714573297"&gt;79&lt;/key&gt;&lt;/foreign-keys&gt;&lt;ref-type name="Journal Article"&gt;17&lt;/ref-type&gt;&lt;contributors&gt;&lt;authors&gt;&lt;author&gt;Woodgate, J.&lt;/author&gt;&lt;author&gt;Brawley, L. R.&lt;/author&gt;&lt;/authors&gt;&lt;/contributors&gt;&lt;auth-address&gt;McMaster University, Canada. woodgat@mcmaster.ca&lt;/auth-address&gt;&lt;titles&gt;&lt;title&gt;Self-efficacy for exercise in cardiac rehabilitation: review and recommendations&lt;/title&gt;&lt;secondary-title&gt;J Health Psychol&lt;/secondary-title&gt;&lt;/titles&gt;&lt;periodical&gt;&lt;full-title&gt;J Health Psychol&lt;/full-title&gt;&lt;/periodical&gt;&lt;pages&gt;366-87&lt;/pages&gt;&lt;volume&gt;13&lt;/volume&gt;&lt;number&gt;3&lt;/number&gt;&lt;edition&gt;2008/04/19&lt;/edition&gt;&lt;keywords&gt;&lt;keyword&gt;Canada&lt;/keyword&gt;&lt;keyword&gt;Coronary Disease/psychology/*rehabilitation&lt;/keyword&gt;&lt;keyword&gt;*Exercise Therapy&lt;/keyword&gt;&lt;keyword&gt;Humans&lt;/keyword&gt;&lt;keyword&gt;Patient Compliance&lt;/keyword&gt;&lt;keyword&gt;*Self Efficacy&lt;/keyword&gt;&lt;/keywords&gt;&lt;dates&gt;&lt;year&gt;2008&lt;/year&gt;&lt;pub-dates&gt;&lt;date&gt;Apr&lt;/date&gt;&lt;/pub-dates&gt;&lt;/dates&gt;&lt;isbn&gt;1359-1053 (Print)&amp;#xD;1359-1053 (Linking)&lt;/isbn&gt;&lt;accession-num&gt;18420771&lt;/accession-num&gt;&lt;urls&gt;&lt;related-urls&gt;&lt;url&gt;https://www.ncbi.nlm.nih.gov/pubmed/18420771&lt;/url&gt;&lt;/related-urls&gt;&lt;/urls&gt;&lt;electronic-resource-num&gt;10.1177/1359105307088141&lt;/electronic-resource-num&gt;&lt;/record&gt;&lt;/Cite&gt;&lt;/EndNote&gt;</w:instrText>
      </w:r>
      <w:r w:rsidR="00E12EEE" w:rsidRPr="007116FA">
        <w:rPr>
          <w:rFonts w:eastAsia="Arial"/>
          <w:color w:val="000000"/>
        </w:rPr>
        <w:fldChar w:fldCharType="separate"/>
      </w:r>
      <w:r w:rsidR="00A64FD0" w:rsidRPr="007116FA">
        <w:rPr>
          <w:rFonts w:eastAsia="Arial"/>
          <w:noProof/>
          <w:color w:val="000000"/>
        </w:rPr>
        <w:t>[87]</w:t>
      </w:r>
      <w:r w:rsidR="00E12EEE" w:rsidRPr="007116FA">
        <w:rPr>
          <w:rFonts w:eastAsia="Arial"/>
          <w:color w:val="000000"/>
        </w:rPr>
        <w:fldChar w:fldCharType="end"/>
      </w:r>
      <w:r w:rsidRPr="007116FA">
        <w:rPr>
          <w:color w:val="000000"/>
        </w:rPr>
        <w:t xml:space="preserve">, and kinesiophobia (i.e., fear of movement) </w:t>
      </w:r>
      <w:r w:rsidR="00E12EEE" w:rsidRPr="007116FA">
        <w:rPr>
          <w:rFonts w:eastAsia="Arial"/>
          <w:color w:val="000000"/>
        </w:rPr>
        <w:fldChar w:fldCharType="begin">
          <w:fldData xml:space="preserve">PEVuZE5vdGU+PENpdGU+PEF1dGhvcj5EYWJlazwvQXV0aG9yPjxZZWFyPjIwMjA8L1llYXI+PFJl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</w:fldData>
        </w:fldChar>
      </w:r>
      <w:r w:rsidR="00A64FD0" w:rsidRPr="007116FA">
        <w:rPr>
          <w:rFonts w:eastAsia="Arial"/>
          <w:color w:val="000000"/>
        </w:rPr>
        <w:instrText xml:space="preserve"> ADDIN EN.CITE </w:instrText>
      </w:r>
      <w:r w:rsidR="00A64FD0" w:rsidRPr="007116FA">
        <w:rPr>
          <w:rFonts w:eastAsia="Arial"/>
          <w:color w:val="000000"/>
        </w:rPr>
        <w:fldChar w:fldCharType="begin">
          <w:fldData xml:space="preserve">PEVuZE5vdGU+PENpdGU+PEF1dGhvcj5EYWJlazwvQXV0aG9yPjxZZWFyPjIwMjA8L1llYXI+PFJl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</w:fldData>
        </w:fldChar>
      </w:r>
      <w:r w:rsidR="00A64FD0" w:rsidRPr="007116FA">
        <w:rPr>
          <w:rFonts w:eastAsia="Arial"/>
          <w:color w:val="000000"/>
        </w:rPr>
        <w:instrText xml:space="preserve"> ADDIN EN.CITE.DATA </w:instrText>
      </w:r>
      <w:r w:rsidR="00A64FD0" w:rsidRPr="007116FA">
        <w:rPr>
          <w:rFonts w:eastAsia="Arial"/>
          <w:color w:val="000000"/>
        </w:rPr>
      </w:r>
      <w:r w:rsidR="00A64FD0" w:rsidRPr="007116FA">
        <w:rPr>
          <w:rFonts w:eastAsia="Arial"/>
          <w:color w:val="000000"/>
        </w:rPr>
        <w:fldChar w:fldCharType="end"/>
      </w:r>
      <w:r w:rsidR="00E12EEE" w:rsidRPr="007116FA">
        <w:rPr>
          <w:rFonts w:eastAsia="Arial"/>
          <w:color w:val="000000"/>
        </w:rPr>
      </w:r>
      <w:r w:rsidR="00E12EEE" w:rsidRPr="007116FA">
        <w:rPr>
          <w:rFonts w:eastAsia="Arial"/>
          <w:color w:val="000000"/>
        </w:rPr>
        <w:fldChar w:fldCharType="separate"/>
      </w:r>
      <w:r w:rsidR="00A64FD0" w:rsidRPr="007116FA">
        <w:rPr>
          <w:rFonts w:eastAsia="Arial"/>
          <w:noProof/>
          <w:color w:val="000000"/>
        </w:rPr>
        <w:t>[88]</w:t>
      </w:r>
      <w:r w:rsidR="00E12EEE" w:rsidRPr="007116FA">
        <w:rPr>
          <w:rFonts w:eastAsia="Arial"/>
          <w:color w:val="000000"/>
        </w:rPr>
        <w:fldChar w:fldCharType="end"/>
      </w:r>
      <w:r w:rsidRPr="007116FA">
        <w:rPr>
          <w:color w:val="000000"/>
        </w:rPr>
        <w:t xml:space="preserve">. In turn, these psychosocial states can have a profound influence on physical behaviours, such as sleep and PA </w:t>
      </w:r>
      <w:r w:rsidR="00E12EEE" w:rsidRPr="007116FA">
        <w:rPr>
          <w:rFonts w:eastAsia="Arial"/>
          <w:color w:val="000000"/>
        </w:rPr>
        <w:fldChar w:fldCharType="begin">
          <w:fldData xml:space="preserve">PEVuZE5vdGU+PENpdGU+PEF1dGhvcj5Xb29kZ2F0ZTwvQXV0aG9yPjxZZWFyPjIwMDg8L1llYXI+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</w:fldData>
        </w:fldChar>
      </w:r>
      <w:r w:rsidR="00A64FD0" w:rsidRPr="007116FA">
        <w:rPr>
          <w:rFonts w:eastAsia="Arial"/>
          <w:color w:val="000000"/>
        </w:rPr>
        <w:instrText xml:space="preserve"> ADDIN EN.CITE </w:instrText>
      </w:r>
      <w:r w:rsidR="00A64FD0" w:rsidRPr="007116FA">
        <w:rPr>
          <w:rFonts w:eastAsia="Arial"/>
          <w:color w:val="000000"/>
        </w:rPr>
        <w:fldChar w:fldCharType="begin">
          <w:fldData xml:space="preserve">PEVuZE5vdGU+PENpdGU+PEF1dGhvcj5Xb29kZ2F0ZTwvQXV0aG9yPjxZZWFyPjIwMDg8L1llYXI+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</w:fldData>
        </w:fldChar>
      </w:r>
      <w:r w:rsidR="00A64FD0" w:rsidRPr="007116FA">
        <w:rPr>
          <w:rFonts w:eastAsia="Arial"/>
          <w:color w:val="000000"/>
        </w:rPr>
        <w:instrText xml:space="preserve"> ADDIN EN.CITE.DATA </w:instrText>
      </w:r>
      <w:r w:rsidR="00A64FD0" w:rsidRPr="007116FA">
        <w:rPr>
          <w:rFonts w:eastAsia="Arial"/>
          <w:color w:val="000000"/>
        </w:rPr>
      </w:r>
      <w:r w:rsidR="00A64FD0" w:rsidRPr="007116FA">
        <w:rPr>
          <w:rFonts w:eastAsia="Arial"/>
          <w:color w:val="000000"/>
        </w:rPr>
        <w:fldChar w:fldCharType="end"/>
      </w:r>
      <w:r w:rsidR="00E12EEE" w:rsidRPr="007116FA">
        <w:rPr>
          <w:rFonts w:eastAsia="Arial"/>
          <w:color w:val="000000"/>
        </w:rPr>
      </w:r>
      <w:r w:rsidR="00E12EEE" w:rsidRPr="007116FA">
        <w:rPr>
          <w:rFonts w:eastAsia="Arial"/>
          <w:color w:val="000000"/>
        </w:rPr>
        <w:fldChar w:fldCharType="separate"/>
      </w:r>
      <w:r w:rsidR="00A64FD0" w:rsidRPr="007116FA">
        <w:rPr>
          <w:rFonts w:eastAsia="Arial"/>
          <w:noProof/>
          <w:color w:val="000000"/>
        </w:rPr>
        <w:t>[87, 89, 90]</w:t>
      </w:r>
      <w:r w:rsidR="00E12EEE" w:rsidRPr="007116FA">
        <w:rPr>
          <w:rFonts w:eastAsia="Arial"/>
          <w:color w:val="000000"/>
        </w:rPr>
        <w:fldChar w:fldCharType="end"/>
      </w:r>
      <w:r w:rsidRPr="007116FA">
        <w:rPr>
          <w:color w:val="000000"/>
        </w:rPr>
        <w:t xml:space="preserve">. Moreover, sleep disorders, such as insomnia and obstructive sleep apnoea are prevalent in cardiac populations </w:t>
      </w:r>
      <w:r w:rsidR="00E12EEE" w:rsidRPr="007116FA">
        <w:fldChar w:fldCharType="begin">
          <w:fldData xml:space="preserve">PEVuZE5vdGU+PENpdGU+PEF1dGhvcj5EYSBDb3N0YTwvQXV0aG9yPjxZZWFyPjIwMTc8L1llYXI+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==
</w:fldData>
        </w:fldChar>
      </w:r>
      <w:r w:rsidR="00A64FD0" w:rsidRPr="007116FA">
        <w:instrText xml:space="preserve"> ADDIN EN.CITE </w:instrText>
      </w:r>
      <w:r w:rsidR="00A64FD0" w:rsidRPr="007116FA">
        <w:fldChar w:fldCharType="begin">
          <w:fldData xml:space="preserve">PEVuZE5vdGU+PENpdGU+PEF1dGhvcj5EYSBDb3N0YTwvQXV0aG9yPjxZZWFyPjIwMTc8L1llYXI+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==
</w:fldData>
        </w:fldChar>
      </w:r>
      <w:r w:rsidR="00A64FD0" w:rsidRPr="007116FA">
        <w:instrText xml:space="preserve"> ADDIN EN.CITE.DATA </w:instrText>
      </w:r>
      <w:r w:rsidR="00A64FD0" w:rsidRPr="007116FA">
        <w:fldChar w:fldCharType="end"/>
      </w:r>
      <w:r w:rsidR="00E12EEE" w:rsidRPr="007116FA">
        <w:fldChar w:fldCharType="separate"/>
      </w:r>
      <w:r w:rsidR="00A64FD0" w:rsidRPr="007116FA">
        <w:rPr>
          <w:noProof/>
        </w:rPr>
        <w:t>[91-94]</w:t>
      </w:r>
      <w:r w:rsidR="00E12EEE" w:rsidRPr="007116FA">
        <w:fldChar w:fldCharType="end"/>
      </w:r>
      <w:r w:rsidRPr="007116FA">
        <w:rPr>
          <w:color w:val="000000"/>
        </w:rPr>
        <w:t>.</w:t>
      </w:r>
    </w:p>
    <w:p w14:paraId="29BD4805" w14:textId="046F76FD" w:rsidR="00B8618F" w:rsidRPr="007116FA" w:rsidRDefault="00B8618F" w:rsidP="00B8618F">
      <w:pPr>
        <w:pBdr>
          <w:top w:val="nil"/>
          <w:left w:val="nil"/>
          <w:bottom w:val="nil"/>
          <w:right w:val="nil"/>
          <w:between w:val="nil"/>
        </w:pBdr>
        <w:spacing w:line="480" w:lineRule="auto"/>
        <w:jc w:val="both"/>
        <w:rPr>
          <w:b/>
          <w:bCs/>
          <w:i/>
          <w:iCs/>
          <w:color w:val="000000"/>
        </w:rPr>
      </w:pPr>
      <w:r w:rsidRPr="007116FA">
        <w:rPr>
          <w:b/>
          <w:bCs/>
          <w:i/>
          <w:iCs/>
          <w:color w:val="000000"/>
        </w:rPr>
        <w:t>Implications for CR</w:t>
      </w:r>
    </w:p>
    <w:p w14:paraId="00000069" w14:textId="64D064F0" w:rsidR="00FC0D59" w:rsidRPr="007116FA" w:rsidRDefault="008E3DB0">
      <w:pPr>
        <w:pBdr>
          <w:top w:val="nil"/>
          <w:left w:val="nil"/>
          <w:bottom w:val="nil"/>
          <w:right w:val="nil"/>
          <w:between w:val="nil"/>
        </w:pBdr>
        <w:spacing w:line="480" w:lineRule="auto"/>
        <w:ind w:firstLine="720"/>
        <w:jc w:val="both"/>
        <w:rPr>
          <w:color w:val="000000"/>
        </w:rPr>
      </w:pPr>
      <w:r w:rsidRPr="007116FA">
        <w:rPr>
          <w:color w:val="000000"/>
        </w:rPr>
        <w:t xml:space="preserve">The challenges identified with respect to service-users’ 24-hour movement behaviours during </w:t>
      </w:r>
      <w:r w:rsidR="00424FA3" w:rsidRPr="007116FA">
        <w:rPr>
          <w:color w:val="000000"/>
        </w:rPr>
        <w:t>remotely delivered</w:t>
      </w:r>
      <w:r w:rsidRPr="007116FA">
        <w:rPr>
          <w:color w:val="000000"/>
        </w:rPr>
        <w:t xml:space="preserve"> CR in the current study provided an opportunity to consider ‘best practice’ approaches. Barriers to CR’s effectiveness in terms of PA/exercise adherence during CR included decreased monitoring through staff redeployment, exercise without in-person supervision, and difficulty learning how to exercise virtually</w:t>
      </w:r>
      <w:r w:rsidR="009462E0" w:rsidRPr="007116FA">
        <w:rPr>
          <w:color w:val="000000"/>
        </w:rPr>
        <w:t xml:space="preserve"> </w:t>
      </w:r>
      <w:r w:rsidRPr="007116FA">
        <w:rPr>
          <w:color w:val="000000"/>
        </w:rPr>
        <w:t>– potentially influencing dose-response in this programme</w:t>
      </w:r>
      <w:r w:rsidR="009462E0" w:rsidRPr="007116FA">
        <w:rPr>
          <w:color w:val="000000"/>
        </w:rPr>
        <w:t xml:space="preserve">. </w:t>
      </w:r>
      <w:r w:rsidR="000443AB" w:rsidRPr="007116FA">
        <w:rPr>
          <w:color w:val="000000"/>
        </w:rPr>
        <w:t xml:space="preserve">Similar challenges associated with remotely delivered CR have been reported elsewhere </w:t>
      </w:r>
      <w:r w:rsidR="009462E0" w:rsidRPr="007116FA">
        <w:fldChar w:fldCharType="begin"/>
      </w:r>
      <w:r w:rsidR="00A64FD0" w:rsidRPr="007116FA">
        <w:instrText xml:space="preserve"> ADDIN EN.CITE &lt;EndNote&gt;&lt;Cite&gt;&lt;Author&gt;Vanzella&lt;/Author&gt;&lt;Year&gt;2022&lt;/Year&gt;&lt;RecNum&gt;87&lt;/RecNum&gt;&lt;DisplayText&gt;[95]&lt;/DisplayText&gt;&lt;record&gt;&lt;rec-number&gt;87&lt;/rec-number&gt;&lt;foreign-keys&gt;&lt;key app="EN" db-id="vr0ddpxxn9fxsmea9ph5vrpca2xwwvrdfxrx" timestamp="1714573297"&gt;87&lt;/key&gt;&lt;/foreign-keys&gt;&lt;ref-type name="Journal Article"&gt;17&lt;/ref-type&gt;&lt;contributors&gt;&lt;authors&gt;&lt;author&gt;Vanzella, L. M.&lt;/author&gt;&lt;author&gt;Ghisi, G. L. M.&lt;/author&gt;&lt;author&gt;Colella, T. J. F.&lt;/author&gt;&lt;author&gt;Larkin, J.&lt;/author&gt;&lt;author&gt;Vanderlei, L. C. M.&lt;/author&gt;&lt;author&gt;Marzolini, S.&lt;/author&gt;&lt;author&gt;Thomas, S.&lt;/author&gt;&lt;author&gt;Oh, P.&lt;/author&gt;&lt;/authors&gt;&lt;/contributors&gt;&lt;auth-address&gt;Toronto Rehabilitation Institute, University Health Network, Toronto, ON M4G 2V6, Canada.&amp;#xD;Lawrence S. Bloomberg Faculty of Nursing, University of Toronto, Toronto, ON M5T 1P8, Canada.&amp;#xD;Faculty of Kinesiology and Physical Education, University of Toronto, Toronto, ON M5G 2W6, Canada.&amp;#xD;School of Technology and Sciences, Sao Paulo State University, Presidente Prudente 19060-900, SP, Brazil.&lt;/auth-address&gt;&lt;titles&gt;&lt;title&gt;Physical Activity Level and Perspectives of Participants Transitioning from Onsite to Virtual Cardiac Rehabilitation during the Early COVID-19 Pandemic: A Mixed-Method Study&lt;/title&gt;&lt;secondary-title&gt;J Clin Med&lt;/secondary-title&gt;&lt;/titles&gt;&lt;periodical&gt;&lt;full-title&gt;J Clin Med&lt;/full-title&gt;&lt;/periodical&gt;&lt;volume&gt;11&lt;/volume&gt;&lt;number&gt;16&lt;/number&gt;&lt;edition&gt;2022/08/27&lt;/edition&gt;&lt;keywords&gt;&lt;keyword&gt;Covid-19&lt;/keyword&gt;&lt;keyword&gt;cardiac rehabilitation&lt;/keyword&gt;&lt;keyword&gt;mixed methods&lt;/keyword&gt;&lt;keyword&gt;physical activity&lt;/keyword&gt;&lt;/keywords&gt;&lt;dates&gt;&lt;year&gt;2022&lt;/year&gt;&lt;pub-dates&gt;&lt;date&gt;Aug 18&lt;/date&gt;&lt;/pub-dates&gt;&lt;/dates&gt;&lt;isbn&gt;2077-0383 (Print)&amp;#xD;2077-0383 (Linking)&lt;/isbn&gt;&lt;accession-num&gt;36013076&lt;/accession-num&gt;&lt;urls&gt;&lt;related-urls&gt;&lt;url&gt;https://www.ncbi.nlm.nih.gov/pubmed/36013076&lt;/url&gt;&lt;/related-urls&gt;&lt;/urls&gt;&lt;custom2&gt;PMC9409687&lt;/custom2&gt;&lt;electronic-resource-num&gt;10.3390/jcm11164838&lt;/electronic-resource-num&gt;&lt;/record&gt;&lt;/Cite&gt;&lt;/EndNote&gt;</w:instrText>
      </w:r>
      <w:r w:rsidR="009462E0" w:rsidRPr="007116FA">
        <w:fldChar w:fldCharType="separate"/>
      </w:r>
      <w:r w:rsidR="00A64FD0" w:rsidRPr="007116FA">
        <w:rPr>
          <w:noProof/>
        </w:rPr>
        <w:t>[95]</w:t>
      </w:r>
      <w:r w:rsidR="009462E0" w:rsidRPr="007116FA">
        <w:fldChar w:fldCharType="end"/>
      </w:r>
      <w:r w:rsidRPr="007116FA">
        <w:rPr>
          <w:color w:val="000000"/>
        </w:rPr>
        <w:t xml:space="preserve">. </w:t>
      </w:r>
      <w:r w:rsidR="00F65D21" w:rsidRPr="007116FA">
        <w:rPr>
          <w:color w:val="000000"/>
        </w:rPr>
        <w:t>Furthermore, a</w:t>
      </w:r>
      <w:r w:rsidRPr="007116FA">
        <w:rPr>
          <w:color w:val="000000"/>
        </w:rPr>
        <w:t xml:space="preserve"> perceived lack of confidence when exercising alone was likely exac</w:t>
      </w:r>
      <w:r w:rsidRPr="007116FA">
        <w:rPr>
          <w:color w:val="000000"/>
        </w:rPr>
        <w:lastRenderedPageBreak/>
        <w:t>erbated during remote delivery which eliminated the possibility to receive individualised in-person instruction.</w:t>
      </w:r>
      <w:r w:rsidR="00F65D21" w:rsidRPr="007116FA">
        <w:rPr>
          <w:color w:val="000000"/>
        </w:rPr>
        <w:t xml:space="preserve"> This was highlighted as a concern in service-user diaries and other studies have </w:t>
      </w:r>
      <w:r w:rsidR="00FB05FC" w:rsidRPr="007116FA">
        <w:rPr>
          <w:color w:val="000000"/>
        </w:rPr>
        <w:t>pointed out the importance of in-person</w:t>
      </w:r>
      <w:r w:rsidR="00506745" w:rsidRPr="007116FA">
        <w:rPr>
          <w:color w:val="000000"/>
        </w:rPr>
        <w:t xml:space="preserve"> and/or personalised</w:t>
      </w:r>
      <w:r w:rsidR="00FB05FC" w:rsidRPr="007116FA">
        <w:rPr>
          <w:color w:val="000000"/>
        </w:rPr>
        <w:t xml:space="preserve"> support and encouragement</w:t>
      </w:r>
      <w:r w:rsidR="001C2544" w:rsidRPr="007116FA">
        <w:rPr>
          <w:color w:val="000000"/>
        </w:rPr>
        <w:t xml:space="preserve"> </w:t>
      </w:r>
      <w:r w:rsidR="00EB45D0" w:rsidRPr="007116FA">
        <w:rPr>
          <w:color w:val="000000"/>
        </w:rPr>
        <w:fldChar w:fldCharType="begin">
          <w:fldData xml:space="preserve">PEVuZE5vdGU+PENpdGU+PEF1dGhvcj5DYXJ0ZXI8L0F1dGhvcj48WWVhcj4yMDIyPC9ZZWFyPjxS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</w:fldData>
        </w:fldChar>
      </w:r>
      <w:r w:rsidR="00EB45D0" w:rsidRPr="007116FA">
        <w:rPr>
          <w:color w:val="000000"/>
        </w:rPr>
        <w:instrText xml:space="preserve"> ADDIN EN.CITE </w:instrText>
      </w:r>
      <w:r w:rsidR="00EB45D0" w:rsidRPr="007116FA">
        <w:rPr>
          <w:color w:val="000000"/>
        </w:rPr>
        <w:fldChar w:fldCharType="begin">
          <w:fldData xml:space="preserve">PEVuZE5vdGU+PENpdGU+PEF1dGhvcj5DYXJ0ZXI8L0F1dGhvcj48WWVhcj4yMDIyPC9ZZWFyPjxS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</w:fldData>
        </w:fldChar>
      </w:r>
      <w:r w:rsidR="00EB45D0" w:rsidRPr="007116FA">
        <w:rPr>
          <w:color w:val="000000"/>
        </w:rPr>
        <w:instrText xml:space="preserve"> ADDIN EN.CITE.DATA </w:instrText>
      </w:r>
      <w:r w:rsidR="00EB45D0" w:rsidRPr="007116FA">
        <w:rPr>
          <w:color w:val="000000"/>
        </w:rPr>
      </w:r>
      <w:r w:rsidR="00EB45D0" w:rsidRPr="007116FA">
        <w:rPr>
          <w:color w:val="000000"/>
        </w:rPr>
        <w:fldChar w:fldCharType="end"/>
      </w:r>
      <w:r w:rsidR="00EB45D0" w:rsidRPr="007116FA">
        <w:rPr>
          <w:color w:val="000000"/>
        </w:rPr>
      </w:r>
      <w:r w:rsidR="00EB45D0" w:rsidRPr="007116FA">
        <w:rPr>
          <w:color w:val="000000"/>
        </w:rPr>
        <w:fldChar w:fldCharType="separate"/>
      </w:r>
      <w:r w:rsidR="00EB45D0" w:rsidRPr="007116FA">
        <w:rPr>
          <w:noProof/>
          <w:color w:val="000000"/>
        </w:rPr>
        <w:t>[96, 97]</w:t>
      </w:r>
      <w:r w:rsidR="00EB45D0" w:rsidRPr="007116FA">
        <w:rPr>
          <w:color w:val="000000"/>
        </w:rPr>
        <w:fldChar w:fldCharType="end"/>
      </w:r>
      <w:r w:rsidR="00C31780" w:rsidRPr="007116FA">
        <w:rPr>
          <w:color w:val="000000"/>
        </w:rPr>
        <w:t xml:space="preserve">. </w:t>
      </w:r>
      <w:r w:rsidRPr="007116FA">
        <w:rPr>
          <w:color w:val="000000"/>
        </w:rPr>
        <w:t xml:space="preserve">Going forward, the recent Smartphone Cardiac Rehabilitation Assisted Self-Management (SCRAM) programme which uses a </w:t>
      </w:r>
      <w:r w:rsidRPr="007116FA">
        <w:t xml:space="preserve">mobile phone app plus a heart rate sensor, may serve as a model to guide future </w:t>
      </w:r>
      <w:r w:rsidR="00DE288A" w:rsidRPr="007116FA">
        <w:t>remotely delivered</w:t>
      </w:r>
      <w:r w:rsidRPr="007116FA">
        <w:t xml:space="preserve"> CR</w:t>
      </w:r>
      <w:r w:rsidR="003F757E" w:rsidRPr="007116FA">
        <w:t xml:space="preserve"> </w:t>
      </w:r>
      <w:r w:rsidR="00771F56" w:rsidRPr="007116FA">
        <w:fldChar w:fldCharType="begin"/>
      </w:r>
      <w:r w:rsidR="00EB45D0" w:rsidRPr="007116FA">
        <w:instrText xml:space="preserve"> ADDIN EN.CITE &lt;EndNote&gt;&lt;Cite&gt;&lt;Author&gt;Rawstorn&lt;/Author&gt;&lt;Year&gt;2020&lt;/Year&gt;&lt;RecNum&gt;88&lt;/RecNum&gt;&lt;DisplayText&gt;[98]&lt;/DisplayText&gt;&lt;record&gt;&lt;rec-number&gt;88&lt;/rec-number&gt;&lt;foreign-keys&gt;&lt;key app="EN" db-id="vr0ddpxxn9fxsmea9ph5vrpca2xwwvrdfxrx" timestamp="1714573297"&gt;88&lt;/key&gt;&lt;/foreign-keys&gt;&lt;ref-type name="Journal Article"&gt;17&lt;/ref-type&gt;&lt;contributors&gt;&lt;authors&gt;&lt;author&gt;Rawstorn, Jonathan Charles&lt;/author&gt;&lt;author&gt;Ball, Kylie&lt;/author&gt;&lt;author&gt;Oldenburg, Brian&lt;/author&gt;&lt;author&gt;Chow, Clara K.&lt;/author&gt;&lt;author&gt;McNaughton, Sarah A.&lt;/author&gt;&lt;author&gt;Lamb, Karen Elaine&lt;/author&gt;&lt;author&gt;Gao, Lan&lt;/author&gt;&lt;author&gt;Moodie, Marj&lt;/author&gt;&lt;author&gt;Amerena, John&lt;/author&gt;&lt;author&gt;Nadurata, Voltaire&lt;/author&gt;&lt;author&gt;Neil, Christopher&lt;/author&gt;&lt;author&gt;Cameron, Stuart&lt;/author&gt;&lt;author&gt;Maddison, Ralph&lt;/author&gt;&lt;/authors&gt;&lt;/contributors&gt;&lt;titles&gt;&lt;title&gt;Smartphone Cardiac Rehabilitation, Assisted Self-Management Versus Usual Care: Protocol for a Multicenter Randomized Controlled Trial to Compare Effects and Costs Among People With Coronary Heart Disease&lt;/title&gt;&lt;secondary-title&gt;JMIR Res Protoc&lt;/secondary-title&gt;&lt;/titles&gt;&lt;periodical&gt;&lt;full-title&gt;JMIR Res Protoc&lt;/full-title&gt;&lt;/periodical&gt;&lt;pages&gt;e15022&lt;/pages&gt;&lt;volume&gt;9&lt;/volume&gt;&lt;number&gt;1&lt;/number&gt;&lt;keywords&gt;&lt;keyword&gt;telemedicine&lt;/keyword&gt;&lt;keyword&gt;telerehabilitation&lt;/keyword&gt;&lt;keyword&gt;mHealth&lt;/keyword&gt;&lt;keyword&gt;myocardial ischemia&lt;/keyword&gt;&lt;keyword&gt;coronary artery disease&lt;/keyword&gt;&lt;keyword&gt;exercise&lt;/keyword&gt;&lt;keyword&gt;behavioral medicine&lt;/keyword&gt;&lt;keyword&gt;health services accessibility&lt;/keyword&gt;&lt;keyword&gt;costs and cost analysis&lt;/keyword&gt;&lt;/keywords&gt;&lt;dates&gt;&lt;year&gt;2020&lt;/year&gt;&lt;pub-dates&gt;&lt;date&gt;2020/1/27&lt;/date&gt;&lt;/pub-dates&gt;&lt;/dates&gt;&lt;isbn&gt;1929-0748&lt;/isbn&gt;&lt;urls&gt;&lt;related-urls&gt;&lt;url&gt;https://www.researchprotocols.org/2020/1/e15022&lt;/url&gt;&lt;url&gt;https://doi.org/10.2196/15022&lt;/url&gt;&lt;url&gt;http://www.ncbi.nlm.nih.gov/pubmed/32012103&lt;/url&gt;&lt;/related-urls&gt;&lt;/urls&gt;&lt;electronic-resource-num&gt;10.2196/15022&lt;/electronic-resource-num&gt;&lt;/record&gt;&lt;/Cite&gt;&lt;/EndNote&gt;</w:instrText>
      </w:r>
      <w:r w:rsidR="00771F56" w:rsidRPr="007116FA">
        <w:fldChar w:fldCharType="separate"/>
      </w:r>
      <w:r w:rsidR="00EB45D0" w:rsidRPr="007116FA">
        <w:rPr>
          <w:noProof/>
        </w:rPr>
        <w:t>[98]</w:t>
      </w:r>
      <w:r w:rsidR="00771F56" w:rsidRPr="007116FA">
        <w:fldChar w:fldCharType="end"/>
      </w:r>
      <w:r w:rsidRPr="007116FA">
        <w:t xml:space="preserve">. It enables CR practitioners to receive data electronically to monitor exercise performance and provide personalised coaching </w:t>
      </w:r>
      <w:r w:rsidR="00771F56" w:rsidRPr="007116FA">
        <w:fldChar w:fldCharType="begin"/>
      </w:r>
      <w:r w:rsidR="00EB45D0" w:rsidRPr="007116FA">
        <w:instrText xml:space="preserve"> ADDIN EN.CITE &lt;EndNote&gt;&lt;Cite&gt;&lt;Author&gt;Rawstorn&lt;/Author&gt;&lt;Year&gt;2020&lt;/Year&gt;&lt;RecNum&gt;88&lt;/RecNum&gt;&lt;DisplayText&gt;[98]&lt;/DisplayText&gt;&lt;record&gt;&lt;rec-number&gt;88&lt;/rec-number&gt;&lt;foreign-keys&gt;&lt;key app="EN" db-id="vr0ddpxxn9fxsmea9ph5vrpca2xwwvrdfxrx" timestamp="1714573297"&gt;88&lt;/key&gt;&lt;/foreign-keys&gt;&lt;ref-type name="Journal Article"&gt;17&lt;/ref-type&gt;&lt;contributors&gt;&lt;authors&gt;&lt;author&gt;Rawstorn, Jonathan Charles&lt;/author&gt;&lt;author&gt;Ball, Kylie&lt;/author&gt;&lt;author&gt;Oldenburg, Brian&lt;/author&gt;&lt;author&gt;Chow, Clara K.&lt;/author&gt;&lt;author&gt;McNaughton, Sarah A.&lt;/author&gt;&lt;author&gt;Lamb, Karen Elaine&lt;/author&gt;&lt;author&gt;Gao, Lan&lt;/author&gt;&lt;author&gt;Moodie, Marj&lt;/author&gt;&lt;author&gt;Amerena, John&lt;/author&gt;&lt;author&gt;Nadurata, Voltaire&lt;/author&gt;&lt;author&gt;Neil, Christopher&lt;/author&gt;&lt;author&gt;Cameron, Stuart&lt;/author&gt;&lt;author&gt;Maddison, Ralph&lt;/author&gt;&lt;/authors&gt;&lt;/contributors&gt;&lt;titles&gt;&lt;title&gt;Smartphone Cardiac Rehabilitation, Assisted Self-Management Versus Usual Care: Protocol for a Multicenter Randomized Controlled Trial to Compare Effects and Costs Among People With Coronary Heart Disease&lt;/title&gt;&lt;secondary-title&gt;JMIR Res Protoc&lt;/secondary-title&gt;&lt;/titles&gt;&lt;periodical&gt;&lt;full-title&gt;JMIR Res Protoc&lt;/full-title&gt;&lt;/periodical&gt;&lt;pages&gt;e15022&lt;/pages&gt;&lt;volume&gt;9&lt;/volume&gt;&lt;number&gt;1&lt;/number&gt;&lt;keywords&gt;&lt;keyword&gt;telemedicine&lt;/keyword&gt;&lt;keyword&gt;telerehabilitation&lt;/keyword&gt;&lt;keyword&gt;mHealth&lt;/keyword&gt;&lt;keyword&gt;myocardial ischemia&lt;/keyword&gt;&lt;keyword&gt;coronary artery disease&lt;/keyword&gt;&lt;keyword&gt;exercise&lt;/keyword&gt;&lt;keyword&gt;behavioral medicine&lt;/keyword&gt;&lt;keyword&gt;health services accessibility&lt;/keyword&gt;&lt;keyword&gt;costs and cost analysis&lt;/keyword&gt;&lt;/keywords&gt;&lt;dates&gt;&lt;year&gt;2020&lt;/year&gt;&lt;pub-dates&gt;&lt;date&gt;2020/1/27&lt;/date&gt;&lt;/pub-dates&gt;&lt;/dates&gt;&lt;isbn&gt;1929-0748&lt;/isbn&gt;&lt;urls&gt;&lt;related-urls&gt;&lt;url&gt;https://www.researchprotocols.org/2020/1/e15022&lt;/url&gt;&lt;url&gt;https://doi.org/10.2196/15022&lt;/url&gt;&lt;url&gt;http://www.ncbi.nlm.nih.gov/pubmed/32012103&lt;/url&gt;&lt;/related-urls&gt;&lt;/urls&gt;&lt;electronic-resource-num&gt;10.2196/15022&lt;/electronic-resource-num&gt;&lt;/record&gt;&lt;/Cite&gt;&lt;/EndNote&gt;</w:instrText>
      </w:r>
      <w:r w:rsidR="00771F56" w:rsidRPr="007116FA">
        <w:fldChar w:fldCharType="separate"/>
      </w:r>
      <w:r w:rsidR="00EB45D0" w:rsidRPr="007116FA">
        <w:rPr>
          <w:noProof/>
        </w:rPr>
        <w:t>[98]</w:t>
      </w:r>
      <w:r w:rsidR="00771F56" w:rsidRPr="007116FA">
        <w:fldChar w:fldCharType="end"/>
      </w:r>
      <w:r w:rsidRPr="007116FA">
        <w:t>.</w:t>
      </w:r>
      <w:r w:rsidRPr="007116FA">
        <w:rPr>
          <w:color w:val="000000"/>
        </w:rPr>
        <w:t xml:space="preserve"> </w:t>
      </w:r>
    </w:p>
    <w:p w14:paraId="0000006A" w14:textId="02707E68" w:rsidR="00FC0D59" w:rsidRPr="007116FA" w:rsidRDefault="008E3DB0">
      <w:pPr>
        <w:pBdr>
          <w:top w:val="nil"/>
          <w:left w:val="nil"/>
          <w:bottom w:val="nil"/>
          <w:right w:val="nil"/>
          <w:between w:val="nil"/>
        </w:pBdr>
        <w:spacing w:line="480" w:lineRule="auto"/>
        <w:ind w:firstLine="720"/>
        <w:jc w:val="both"/>
        <w:rPr>
          <w:color w:val="000000"/>
        </w:rPr>
      </w:pPr>
      <w:r w:rsidRPr="007116FA">
        <w:rPr>
          <w:color w:val="000000"/>
        </w:rPr>
        <w:t>To facilitate and sustain improved engagement with behavioural changes</w:t>
      </w:r>
      <w:r w:rsidR="004967FE" w:rsidRPr="007116FA">
        <w:rPr>
          <w:color w:val="000000"/>
        </w:rPr>
        <w:t>,</w:t>
      </w:r>
      <w:r w:rsidRPr="007116FA">
        <w:rPr>
          <w:color w:val="000000"/>
        </w:rPr>
        <w:t xml:space="preserve"> such as increased PA and exercise, but also improved sleep and reduced s</w:t>
      </w:r>
      <w:sdt>
        <w:sdtPr>
          <w:tag w:val="goog_rdk_232"/>
          <w:id w:val="-215510261"/>
        </w:sdtPr>
        <w:sdtEndPr/>
        <w:sdtContent/>
      </w:sdt>
      <w:r w:rsidRPr="007116FA">
        <w:rPr>
          <w:color w:val="000000"/>
        </w:rPr>
        <w:t>edentary</w:t>
      </w:r>
      <w:r w:rsidR="004967FE" w:rsidRPr="007116FA">
        <w:rPr>
          <w:color w:val="000000"/>
        </w:rPr>
        <w:t xml:space="preserve"> time</w:t>
      </w:r>
      <w:r w:rsidRPr="007116FA">
        <w:rPr>
          <w:color w:val="000000"/>
        </w:rPr>
        <w:t xml:space="preserve">, </w:t>
      </w:r>
      <w:r w:rsidR="00351209" w:rsidRPr="007116FA">
        <w:rPr>
          <w:color w:val="000000"/>
        </w:rPr>
        <w:t>remotely delivered</w:t>
      </w:r>
      <w:r w:rsidRPr="007116FA">
        <w:rPr>
          <w:color w:val="000000"/>
        </w:rPr>
        <w:t xml:space="preserve"> CR should be underpinned with behaviour change techniques (BCTs) to provide client-centred, empowering interventions </w:t>
      </w:r>
      <w:r w:rsidR="00771F56" w:rsidRPr="007116FA">
        <w:fldChar w:fldCharType="begin">
          <w:fldData xml:space="preserve">PEVuZE5vdGU+PENpdGU+PEF1dGhvcj5IZXJvbjwvQXV0aG9yPjxZZWFyPjIwMTY8L1llYXI+PFJl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</w:fldData>
        </w:fldChar>
      </w:r>
      <w:r w:rsidR="00EB45D0" w:rsidRPr="007116FA">
        <w:instrText xml:space="preserve"> ADDIN EN.CITE </w:instrText>
      </w:r>
      <w:r w:rsidR="00EB45D0" w:rsidRPr="007116FA">
        <w:fldChar w:fldCharType="begin">
          <w:fldData xml:space="preserve">PEVuZE5vdGU+PENpdGU+PEF1dGhvcj5IZXJvbjwvQXV0aG9yPjxZZWFyPjIwMTY8L1llYXI+PFJl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</w:fldData>
        </w:fldChar>
      </w:r>
      <w:r w:rsidR="00EB45D0" w:rsidRPr="007116FA">
        <w:instrText xml:space="preserve"> ADDIN EN.CITE.DATA </w:instrText>
      </w:r>
      <w:r w:rsidR="00EB45D0" w:rsidRPr="007116FA">
        <w:fldChar w:fldCharType="end"/>
      </w:r>
      <w:r w:rsidR="00771F56" w:rsidRPr="007116FA">
        <w:fldChar w:fldCharType="separate"/>
      </w:r>
      <w:r w:rsidR="00EB45D0" w:rsidRPr="007116FA">
        <w:rPr>
          <w:noProof/>
        </w:rPr>
        <w:t>[99-101]</w:t>
      </w:r>
      <w:r w:rsidR="00771F56" w:rsidRPr="007116FA">
        <w:fldChar w:fldCharType="end"/>
      </w:r>
      <w:r w:rsidRPr="007116FA">
        <w:rPr>
          <w:color w:val="000000"/>
        </w:rPr>
        <w:t xml:space="preserve">. For example, a systematic review comprising 11 studies (1,907 adults with CHD) found that effective </w:t>
      </w:r>
      <w:r w:rsidR="00351209" w:rsidRPr="007116FA">
        <w:rPr>
          <w:color w:val="000000"/>
        </w:rPr>
        <w:t>remotely delivered</w:t>
      </w:r>
      <w:r w:rsidRPr="007116FA">
        <w:rPr>
          <w:color w:val="000000"/>
        </w:rPr>
        <w:t xml:space="preserve"> CR programmes used social support, goal setting, monitoring, and instruction on how to perform behaviours </w:t>
      </w:r>
      <w:r w:rsidR="00771F56" w:rsidRPr="007116FA">
        <w:fldChar w:fldCharType="begin">
          <w:fldData xml:space="preserve">PEVuZE5vdGU+PENpdGU+PEF1dGhvcj5IZXJvbjwvQXV0aG9yPjxZZWFyPjIwMTY8L1llYXI+PFJl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</w:fldData>
        </w:fldChar>
      </w:r>
      <w:r w:rsidR="00EB45D0" w:rsidRPr="007116FA">
        <w:instrText xml:space="preserve"> ADDIN EN.CITE </w:instrText>
      </w:r>
      <w:r w:rsidR="00EB45D0" w:rsidRPr="007116FA">
        <w:fldChar w:fldCharType="begin">
          <w:fldData xml:space="preserve">PEVuZE5vdGU+PENpdGU+PEF1dGhvcj5IZXJvbjwvQXV0aG9yPjxZZWFyPjIwMTY8L1llYXI+PFJl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</w:fldData>
        </w:fldChar>
      </w:r>
      <w:r w:rsidR="00EB45D0" w:rsidRPr="007116FA">
        <w:instrText xml:space="preserve"> ADDIN EN.CITE.DATA </w:instrText>
      </w:r>
      <w:r w:rsidR="00EB45D0" w:rsidRPr="007116FA">
        <w:fldChar w:fldCharType="end"/>
      </w:r>
      <w:r w:rsidR="00771F56" w:rsidRPr="007116FA">
        <w:fldChar w:fldCharType="separate"/>
      </w:r>
      <w:r w:rsidR="00EB45D0" w:rsidRPr="007116FA">
        <w:rPr>
          <w:noProof/>
        </w:rPr>
        <w:t>[99]</w:t>
      </w:r>
      <w:r w:rsidR="00771F56" w:rsidRPr="007116FA">
        <w:fldChar w:fldCharType="end"/>
      </w:r>
      <w:r w:rsidRPr="007116FA">
        <w:rPr>
          <w:color w:val="000000"/>
        </w:rPr>
        <w:t xml:space="preserve">. </w:t>
      </w:r>
      <w:r w:rsidR="00C826D8" w:rsidRPr="007116FA">
        <w:rPr>
          <w:color w:val="000000"/>
        </w:rPr>
        <w:t xml:space="preserve">Our qualitative data reinforced the importance of these factors. </w:t>
      </w:r>
      <w:r w:rsidRPr="007116FA">
        <w:rPr>
          <w:color w:val="000000"/>
        </w:rPr>
        <w:t xml:space="preserve">For instance, motivation for PA was improved by setting meaningful goals (e.g., return to ADL and improved health), self-monitoring health targets (e.g., weight, changes in symptom severity, progression of walking distance and speed), and receiving social support (e.g., encouragement from family and CR staff). CR should also be theoretically-informed but this did not appear to be the case </w:t>
      </w:r>
      <w:r w:rsidR="00320B5E" w:rsidRPr="007116FA">
        <w:rPr>
          <w:color w:val="000000"/>
        </w:rPr>
        <w:t>based on our observations</w:t>
      </w:r>
      <w:r w:rsidRPr="007116FA">
        <w:rPr>
          <w:color w:val="000000"/>
        </w:rPr>
        <w:t xml:space="preserve">. </w:t>
      </w:r>
      <w:r w:rsidRPr="007116FA">
        <w:t>Given th</w:t>
      </w:r>
      <w:r w:rsidRPr="007116FA">
        <w:rPr>
          <w:color w:val="000000"/>
        </w:rPr>
        <w:t xml:space="preserve">e quick adaptation of services due to pandemic restrictions, </w:t>
      </w:r>
      <w:r w:rsidRPr="007116FA">
        <w:t>this is not surprising</w:t>
      </w:r>
      <w:r w:rsidRPr="007116FA">
        <w:rPr>
          <w:color w:val="000000"/>
        </w:rPr>
        <w:t xml:space="preserve">. Furthermore, numerous other challenges associated with the application of theory in CR have been identified </w:t>
      </w:r>
      <w:r w:rsidR="00102732" w:rsidRPr="007116FA">
        <w:rPr>
          <w:color w:val="000000"/>
        </w:rPr>
        <w:fldChar w:fldCharType="begin">
          <w:fldData xml:space="preserve">PEVuZE5vdGU+PENpdGU+PEF1dGhvcj5XaGl0dGFrZXI8L0F1dGhvcj48WWVhcj4yMDIyPC9ZZWFy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</w:fldData>
        </w:fldChar>
      </w:r>
      <w:r w:rsidR="00EB45D0" w:rsidRPr="007116FA">
        <w:rPr>
          <w:color w:val="000000"/>
        </w:rPr>
        <w:instrText xml:space="preserve"> ADDIN EN.CITE </w:instrText>
      </w:r>
      <w:r w:rsidR="00EB45D0" w:rsidRPr="007116FA">
        <w:rPr>
          <w:color w:val="000000"/>
        </w:rPr>
        <w:fldChar w:fldCharType="begin">
          <w:fldData xml:space="preserve">PEVuZE5vdGU+PENpdGU+PEF1dGhvcj5XaGl0dGFrZXI8L0F1dGhvcj48WWVhcj4yMDIyPC9ZZWFy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</w:fldData>
        </w:fldChar>
      </w:r>
      <w:r w:rsidR="00EB45D0" w:rsidRPr="007116FA">
        <w:rPr>
          <w:color w:val="000000"/>
        </w:rPr>
        <w:instrText xml:space="preserve"> ADDIN EN.CITE.DATA </w:instrText>
      </w:r>
      <w:r w:rsidR="00EB45D0" w:rsidRPr="007116FA">
        <w:rPr>
          <w:color w:val="000000"/>
        </w:rPr>
      </w:r>
      <w:r w:rsidR="00EB45D0" w:rsidRPr="007116FA">
        <w:rPr>
          <w:color w:val="000000"/>
        </w:rPr>
        <w:fldChar w:fldCharType="end"/>
      </w:r>
      <w:r w:rsidR="00102732" w:rsidRPr="007116FA">
        <w:rPr>
          <w:color w:val="000000"/>
        </w:rPr>
      </w:r>
      <w:r w:rsidR="00102732" w:rsidRPr="007116FA">
        <w:rPr>
          <w:color w:val="000000"/>
        </w:rPr>
        <w:fldChar w:fldCharType="separate"/>
      </w:r>
      <w:r w:rsidR="00EB45D0" w:rsidRPr="007116FA">
        <w:rPr>
          <w:noProof/>
          <w:color w:val="000000"/>
        </w:rPr>
        <w:t>[102]</w:t>
      </w:r>
      <w:r w:rsidR="00102732" w:rsidRPr="007116FA">
        <w:rPr>
          <w:color w:val="000000"/>
        </w:rPr>
        <w:fldChar w:fldCharType="end"/>
      </w:r>
      <w:r w:rsidRPr="007116FA">
        <w:rPr>
          <w:color w:val="000000"/>
        </w:rPr>
        <w:t xml:space="preserve">. Despite these challenges, and the lack of emergence of one ‘gold standard’ theory to guide CR programming, self-determination theory has been recommended as a promising approach in this regard </w:t>
      </w:r>
      <w:r w:rsidR="00102732" w:rsidRPr="007116FA">
        <w:rPr>
          <w:color w:val="000000"/>
        </w:rPr>
        <w:fldChar w:fldCharType="begin"/>
      </w:r>
      <w:r w:rsidR="00EB45D0" w:rsidRPr="007116FA">
        <w:rPr>
          <w:color w:val="000000"/>
        </w:rPr>
        <w:instrText xml:space="preserve"> ADDIN EN.CITE &lt;EndNote&gt;&lt;Cite&gt;&lt;Author&gt;Rahman&lt;/Author&gt;&lt;Year&gt;2015&lt;/Year&gt;&lt;RecNum&gt;93&lt;/RecNum&gt;&lt;DisplayText&gt;[103]&lt;/DisplayText&gt;&lt;record&gt;&lt;rec-number&gt;93&lt;/rec-number&gt;&lt;foreign-keys&gt;&lt;key app="EN" db-id="vr0ddpxxn9fxsmea9ph5vrpca2xwwvrdfxrx" timestamp="1714573297"&gt;93&lt;/key&gt;&lt;/foreign-keys&gt;&lt;ref-type name="Journal Article"&gt;17&lt;/ref-type&gt;&lt;contributors&gt;&lt;authors&gt;&lt;author&gt;Rahman, R. J.&lt;/author&gt;&lt;author&gt;Hudson, J.&lt;/author&gt;&lt;author&gt;Thøgersen-Ntoumani, C.&lt;/author&gt;&lt;author&gt;Doust, J. H.&lt;/author&gt;&lt;/authors&gt;&lt;/contributors&gt;&lt;auth-address&gt;a Department of Psychology , Aberystwyth University , Penbryn 5, Penglais Campus, Aberystwyth SY23 3UX , Ceredigion , UK.&lt;/auth-address&gt;&lt;titles&gt;&lt;title&gt;Motivational processes and well-being in cardiac rehabilitation: a self-determination theory perspective&lt;/title&gt;&lt;secondary-title&gt;Psychol Health Med&lt;/secondary-title&gt;&lt;/titles&gt;&lt;periodical&gt;&lt;full-title&gt;Psychol Health Med&lt;/full-title&gt;&lt;/periodical&gt;&lt;pages&gt;518-29&lt;/pages&gt;&lt;volume&gt;20&lt;/volume&gt;&lt;number&gt;5&lt;/number&gt;&lt;edition&gt;2015/03/11&lt;/edition&gt;&lt;keywords&gt;&lt;keyword&gt;Adult&lt;/keyword&gt;&lt;keyword&gt;Aged&lt;/keyword&gt;&lt;keyword&gt;Aged, 80 and over&lt;/keyword&gt;&lt;keyword&gt;Female&lt;/keyword&gt;&lt;keyword&gt;Heart Diseases/*psychology/*rehabilitation&lt;/keyword&gt;&lt;keyword&gt;Humans&lt;/keyword&gt;&lt;keyword&gt;Male&lt;/keyword&gt;&lt;keyword&gt;Middle Aged&lt;/keyword&gt;&lt;keyword&gt;Motivation&lt;/keyword&gt;&lt;keyword&gt;*Personal Autonomy&lt;/keyword&gt;&lt;keyword&gt;*Personal Satisfaction&lt;/keyword&gt;&lt;keyword&gt;Psychological Theory&lt;/keyword&gt;&lt;keyword&gt;behavioural regulation&lt;/keyword&gt;&lt;keyword&gt;cardiac rehabilitation&lt;/keyword&gt;&lt;keyword&gt;psychological need satisfaction&lt;/keyword&gt;&lt;keyword&gt;self-determination theory&lt;/keyword&gt;&lt;keyword&gt;well-being&lt;/keyword&gt;&lt;/keywords&gt;&lt;dates&gt;&lt;year&gt;2015&lt;/year&gt;&lt;/dates&gt;&lt;isbn&gt;1354-8506&lt;/isbn&gt;&lt;accession-num&gt;25753948&lt;/accession-num&gt;&lt;urls&gt;&lt;/urls&gt;&lt;electronic-resource-num&gt;10.1080/13548506.2015.1017509&lt;/electronic-resource-num&gt;&lt;remote-database-provider&gt;NLM&lt;/remote-database-provider&gt;&lt;language&gt;eng&lt;/language&gt;&lt;/record&gt;&lt;/Cite&gt;&lt;/EndNote&gt;</w:instrText>
      </w:r>
      <w:r w:rsidR="00102732" w:rsidRPr="007116FA">
        <w:rPr>
          <w:color w:val="000000"/>
        </w:rPr>
        <w:fldChar w:fldCharType="separate"/>
      </w:r>
      <w:r w:rsidR="00EB45D0" w:rsidRPr="007116FA">
        <w:rPr>
          <w:noProof/>
          <w:color w:val="000000"/>
        </w:rPr>
        <w:t>[103]</w:t>
      </w:r>
      <w:r w:rsidR="00102732" w:rsidRPr="007116FA">
        <w:rPr>
          <w:color w:val="000000"/>
        </w:rPr>
        <w:fldChar w:fldCharType="end"/>
      </w:r>
      <w:r w:rsidRPr="007116FA">
        <w:rPr>
          <w:color w:val="000000"/>
        </w:rPr>
        <w:t xml:space="preserve">. It appears likely that social-ecological frameworks would also support the maintenance of PA post-CR, but recent research in this area has not yet demonstrated this empirically for service users </w:t>
      </w:r>
      <w:r w:rsidR="00102732" w:rsidRPr="007116FA">
        <w:rPr>
          <w:color w:val="000000"/>
        </w:rPr>
        <w:fldChar w:fldCharType="begin">
          <w:fldData xml:space="preserve">PEVuZE5vdGU+PENpdGU+PEF1dGhvcj5SZWlkPC9BdXRob3I+PFllYXI+MjAyMTwvWWVhcj48UmVj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</w:fldData>
        </w:fldChar>
      </w:r>
      <w:r w:rsidR="00EB45D0" w:rsidRPr="007116FA">
        <w:rPr>
          <w:color w:val="000000"/>
        </w:rPr>
        <w:instrText xml:space="preserve"> ADDIN EN.CITE </w:instrText>
      </w:r>
      <w:r w:rsidR="00EB45D0" w:rsidRPr="007116FA">
        <w:rPr>
          <w:color w:val="000000"/>
        </w:rPr>
        <w:fldChar w:fldCharType="begin">
          <w:fldData xml:space="preserve">PEVuZE5vdGU+PENpdGU+PEF1dGhvcj5SZWlkPC9BdXRob3I+PFllYXI+MjAyMTwvWWVhcj48UmVj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</w:fldData>
        </w:fldChar>
      </w:r>
      <w:r w:rsidR="00EB45D0" w:rsidRPr="007116FA">
        <w:rPr>
          <w:color w:val="000000"/>
        </w:rPr>
        <w:instrText xml:space="preserve"> ADDIN EN.CITE.DATA </w:instrText>
      </w:r>
      <w:r w:rsidR="00EB45D0" w:rsidRPr="007116FA">
        <w:rPr>
          <w:color w:val="000000"/>
        </w:rPr>
      </w:r>
      <w:r w:rsidR="00EB45D0" w:rsidRPr="007116FA">
        <w:rPr>
          <w:color w:val="000000"/>
        </w:rPr>
        <w:fldChar w:fldCharType="end"/>
      </w:r>
      <w:r w:rsidR="00102732" w:rsidRPr="007116FA">
        <w:rPr>
          <w:color w:val="000000"/>
        </w:rPr>
      </w:r>
      <w:r w:rsidR="00102732" w:rsidRPr="007116FA">
        <w:rPr>
          <w:color w:val="000000"/>
        </w:rPr>
        <w:fldChar w:fldCharType="separate"/>
      </w:r>
      <w:r w:rsidR="00EB45D0" w:rsidRPr="007116FA">
        <w:rPr>
          <w:noProof/>
          <w:color w:val="000000"/>
        </w:rPr>
        <w:t>[104]</w:t>
      </w:r>
      <w:r w:rsidR="00102732" w:rsidRPr="007116FA">
        <w:rPr>
          <w:color w:val="000000"/>
        </w:rPr>
        <w:fldChar w:fldCharType="end"/>
      </w:r>
      <w:r w:rsidRPr="007116FA">
        <w:rPr>
          <w:color w:val="000000"/>
        </w:rPr>
        <w:t xml:space="preserve">.     </w:t>
      </w:r>
    </w:p>
    <w:p w14:paraId="0000006B" w14:textId="6EF26A14" w:rsidR="00FC0D59" w:rsidRPr="007116FA" w:rsidRDefault="008E3DB0">
      <w:pPr>
        <w:pBdr>
          <w:top w:val="nil"/>
          <w:left w:val="nil"/>
          <w:bottom w:val="nil"/>
          <w:right w:val="nil"/>
          <w:between w:val="nil"/>
        </w:pBdr>
        <w:spacing w:line="480" w:lineRule="auto"/>
        <w:ind w:firstLine="720"/>
        <w:jc w:val="both"/>
      </w:pPr>
      <w:bookmarkStart w:id="2" w:name="_heading=h.30j0zll" w:colFirst="0" w:colLast="0"/>
      <w:bookmarkEnd w:id="2"/>
      <w:r w:rsidRPr="007116FA">
        <w:rPr>
          <w:color w:val="000000"/>
        </w:rPr>
        <w:t>While this study identified challenges</w:t>
      </w:r>
      <w:r w:rsidR="004967FE" w:rsidRPr="007116FA">
        <w:rPr>
          <w:color w:val="000000"/>
        </w:rPr>
        <w:t>,</w:t>
      </w:r>
      <w:r w:rsidRPr="007116FA">
        <w:rPr>
          <w:color w:val="000000"/>
        </w:rPr>
        <w:t xml:space="preserve"> such as reduced training intensity and lack of face-to-face support, </w:t>
      </w:r>
      <w:r w:rsidR="00CB3396" w:rsidRPr="007116FA">
        <w:rPr>
          <w:color w:val="000000"/>
        </w:rPr>
        <w:t>remotely delivered</w:t>
      </w:r>
      <w:r w:rsidRPr="007116FA">
        <w:rPr>
          <w:color w:val="000000"/>
        </w:rPr>
        <w:t xml:space="preserve"> programmes </w:t>
      </w:r>
      <w:r w:rsidRPr="007116FA">
        <w:rPr>
          <w:i/>
          <w:color w:val="000000"/>
        </w:rPr>
        <w:t>can</w:t>
      </w:r>
      <w:r w:rsidRPr="007116FA">
        <w:rPr>
          <w:color w:val="000000"/>
        </w:rPr>
        <w:t xml:space="preserve"> foster tailored one-to-one communication (something that was acknowledged by participants of our study), offer service-users flexible scheduling, minimise travel barriers, and help inte</w:t>
      </w:r>
      <w:r w:rsidRPr="007116FA">
        <w:rPr>
          <w:color w:val="000000"/>
        </w:rPr>
        <w:lastRenderedPageBreak/>
        <w:t xml:space="preserve">grate behavioural modification with existing  home routines, encouraging independence </w:t>
      </w:r>
      <w:r w:rsidR="00771F56" w:rsidRPr="007116FA">
        <w:fldChar w:fldCharType="begin"/>
      </w:r>
      <w:r w:rsidR="00CB0977" w:rsidRPr="007116FA">
        <w:instrText xml:space="preserve"> ADDIN EN.CITE &lt;EndNote&gt;&lt;Cite&gt;&lt;Author&gt;Thomas&lt;/Author&gt;&lt;Year&gt;2019&lt;/Year&gt;&lt;RecNum&gt;61&lt;/RecNum&gt;&lt;DisplayText&gt;[67]&lt;/DisplayText&gt;&lt;record&gt;&lt;rec-number&gt;61&lt;/rec-number&gt;&lt;foreign-keys&gt;&lt;key app="EN" db-id="vr0ddpxxn9fxsmea9ph5vrpca2xwwvrdfxrx" timestamp="1714573297"&gt;61&lt;/key&gt;&lt;/foreign-keys&gt;&lt;ref-type name="Journal Article"&gt;17&lt;/ref-type&gt;&lt;contributors&gt;&lt;authors&gt;&lt;author&gt;Thomas, Randal J.&lt;/author&gt;&lt;author&gt;Beatty, Alexis L.&lt;/author&gt;&lt;author&gt;Beckie, Theresa M.&lt;/author&gt;&lt;author&gt;Brewer, LaPrincess C.&lt;/author&gt;&lt;author&gt;Brown, Todd M.&lt;/author&gt;&lt;author&gt;Forman, Daniel E.&lt;/author&gt;&lt;author&gt;Franklin, Barry A.&lt;/author&gt;&lt;author&gt;Keteyian, Steven J.&lt;/author&gt;&lt;author&gt;Kitzman, Dalane W.&lt;/author&gt;&lt;author&gt;Regensteiner, Judith G.&lt;/author&gt;&lt;author&gt;Sanderson, Bonnie K.&lt;/author&gt;&lt;author&gt;Whooley, Mary A.&lt;/author&gt;&lt;/authors&gt;&lt;/contributors&gt;&lt;titles&gt;&lt;title&gt;Home-Based Cardiac Rehabilitation: A Scientific Statement From the American Association of Cardiovascular and Pulmonary Rehabilitation, the American Heart Association, and the American College of Cardiology&lt;/title&gt;&lt;secondary-title&gt;Journal of the American College of Cardiology&lt;/secondary-title&gt;&lt;/titles&gt;&lt;periodical&gt;&lt;full-title&gt;Journal of the American College of Cardiology&lt;/full-title&gt;&lt;/periodical&gt;&lt;pages&gt;133-153&lt;/pages&gt;&lt;volume&gt;74&lt;/volume&gt;&lt;number&gt;1&lt;/number&gt;&lt;keywords&gt;&lt;keyword&gt;AHA Scientific Statements&lt;/keyword&gt;&lt;keyword&gt;cardiac rehabilitation&lt;/keyword&gt;&lt;keyword&gt;behavior therapy&lt;/keyword&gt;&lt;keyword&gt;exercise&lt;/keyword&gt;&lt;keyword&gt;patient education&lt;/keyword&gt;&lt;/keywords&gt;&lt;dates&gt;&lt;year&gt;2019&lt;/year&gt;&lt;pub-dates&gt;&lt;date&gt;2019/07/09/&lt;/date&gt;&lt;/pub-dates&gt;&lt;/dates&gt;&lt;isbn&gt;0735-1097&lt;/isbn&gt;&lt;urls&gt;&lt;related-urls&gt;&lt;url&gt;https://www.sciencedirect.com/science/article/pii/S0735109719338744&lt;/url&gt;&lt;/related-urls&gt;&lt;/urls&gt;&lt;electronic-resource-num&gt;https://doi.org/10.1016/j.jacc.2019.03.008&lt;/electronic-resource-num&gt;&lt;/record&gt;&lt;/Cite&gt;&lt;/EndNote&gt;</w:instrText>
      </w:r>
      <w:r w:rsidR="00771F56" w:rsidRPr="007116FA">
        <w:fldChar w:fldCharType="separate"/>
      </w:r>
      <w:r w:rsidR="00CB0977" w:rsidRPr="007116FA">
        <w:rPr>
          <w:noProof/>
        </w:rPr>
        <w:t>[67]</w:t>
      </w:r>
      <w:r w:rsidR="00771F56" w:rsidRPr="007116FA">
        <w:fldChar w:fldCharType="end"/>
      </w:r>
      <w:r w:rsidRPr="007116FA">
        <w:rPr>
          <w:color w:val="000000"/>
        </w:rPr>
        <w:t xml:space="preserve">. The necessity of </w:t>
      </w:r>
      <w:r w:rsidR="00CB3396" w:rsidRPr="007116FA">
        <w:rPr>
          <w:color w:val="000000"/>
        </w:rPr>
        <w:t>remotely delivered</w:t>
      </w:r>
      <w:r w:rsidRPr="007116FA">
        <w:rPr>
          <w:color w:val="000000"/>
        </w:rPr>
        <w:t xml:space="preserve"> support during CO</w:t>
      </w:r>
      <w:r w:rsidRPr="007116FA">
        <w:t>VID-19 has forced expansion and development of remote</w:t>
      </w:r>
      <w:r w:rsidR="00887D20" w:rsidRPr="007116FA">
        <w:t>ly delivered</w:t>
      </w:r>
      <w:r w:rsidRPr="007116FA">
        <w:t xml:space="preserve"> services within rehabilitative settings, and with the return of multidisciplinary teams, the addition of remote approaches could offer greater choice and flexibility in how </w:t>
      </w:r>
      <w:r w:rsidR="007074DC" w:rsidRPr="007116FA">
        <w:t xml:space="preserve">service-users </w:t>
      </w:r>
      <w:r w:rsidRPr="007116FA">
        <w:t xml:space="preserve">engage with CR </w:t>
      </w:r>
      <w:r w:rsidR="00771F56" w:rsidRPr="007116FA">
        <w:fldChar w:fldCharType="begin">
          <w:fldData xml:space="preserve">PEVuZE5vdGU+PENpdGU+PEF1dGhvcj5SYXluZXI8L0F1dGhvcj48WWVhcj4yMDIyPC9ZZWFyPjxS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</w:fldData>
        </w:fldChar>
      </w:r>
      <w:r w:rsidR="00EB45D0" w:rsidRPr="007116FA">
        <w:instrText xml:space="preserve"> ADDIN EN.CITE </w:instrText>
      </w:r>
      <w:r w:rsidR="00EB45D0" w:rsidRPr="007116FA">
        <w:fldChar w:fldCharType="begin">
          <w:fldData xml:space="preserve">PEVuZE5vdGU+PENpdGU+PEF1dGhvcj5SYXluZXI8L0F1dGhvcj48WWVhcj4yMDIyPC9ZZWFyPjxS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</w:fldData>
        </w:fldChar>
      </w:r>
      <w:r w:rsidR="00EB45D0" w:rsidRPr="007116FA">
        <w:instrText xml:space="preserve"> ADDIN EN.CITE.DATA </w:instrText>
      </w:r>
      <w:r w:rsidR="00EB45D0" w:rsidRPr="007116FA">
        <w:fldChar w:fldCharType="end"/>
      </w:r>
      <w:r w:rsidR="00771F56" w:rsidRPr="007116FA">
        <w:fldChar w:fldCharType="separate"/>
      </w:r>
      <w:r w:rsidR="00EB45D0" w:rsidRPr="007116FA">
        <w:rPr>
          <w:noProof/>
        </w:rPr>
        <w:t>[33, 98, 105]</w:t>
      </w:r>
      <w:r w:rsidR="00771F56" w:rsidRPr="007116FA">
        <w:fldChar w:fldCharType="end"/>
      </w:r>
      <w:r w:rsidRPr="007116FA">
        <w:t xml:space="preserve"> - consistent with the NHS’ long-term plan within the UK to increase the range of digital health tools and services </w:t>
      </w:r>
      <w:r w:rsidR="00771F56" w:rsidRPr="007116FA">
        <w:rPr>
          <w:color w:val="191919"/>
        </w:rPr>
        <w:fldChar w:fldCharType="begin"/>
      </w:r>
      <w:r w:rsidR="00EB45D0" w:rsidRPr="007116FA">
        <w:rPr>
          <w:color w:val="191919"/>
        </w:rPr>
        <w:instrText xml:space="preserve"> ADDIN EN.CITE &lt;EndNote&gt;&lt;Cite&gt;&lt;Author&gt;Service&lt;/Author&gt;&lt;RecNum&gt;96&lt;/RecNum&gt;&lt;DisplayText&gt;[106]&lt;/DisplayText&gt;&lt;record&gt;&lt;rec-number&gt;96&lt;/rec-number&gt;&lt;foreign-keys&gt;&lt;key app="EN" db-id="vr0ddpxxn9fxsmea9ph5vrpca2xwwvrdfxrx" timestamp="1714573297"&gt;96&lt;/key&gt;&lt;/foreign-keys&gt;&lt;ref-type name="Web Page"&gt;12&lt;/ref-type&gt;&lt;contributors&gt;&lt;authors&gt;&lt;author&gt;National Health Service&lt;/author&gt;&lt;/authors&gt;&lt;/contributors&gt;&lt;titles&gt;&lt;title&gt;Online version of the NHS long term plan&lt;/title&gt;&lt;/titles&gt;&lt;dates&gt;&lt;/dates&gt;&lt;urls&gt;&lt;related-urls&gt;&lt;url&gt;https://www.longtermplan.nhs.uk/online-version/&lt;/url&gt;&lt;/related-urls&gt;&lt;/urls&gt;&lt;custom1&gt;2023&lt;/custom1&gt;&lt;custom2&gt;05/01/2023&lt;/custom2&gt;&lt;/record&gt;&lt;/Cite&gt;&lt;/EndNote&gt;</w:instrText>
      </w:r>
      <w:r w:rsidR="00771F56" w:rsidRPr="007116FA">
        <w:rPr>
          <w:color w:val="191919"/>
        </w:rPr>
        <w:fldChar w:fldCharType="separate"/>
      </w:r>
      <w:r w:rsidR="00EB45D0" w:rsidRPr="007116FA">
        <w:rPr>
          <w:noProof/>
          <w:color w:val="191919"/>
        </w:rPr>
        <w:t>[106]</w:t>
      </w:r>
      <w:r w:rsidR="00771F56" w:rsidRPr="007116FA">
        <w:rPr>
          <w:color w:val="191919"/>
        </w:rPr>
        <w:fldChar w:fldCharType="end"/>
      </w:r>
      <w:r w:rsidRPr="007116FA">
        <w:t>. To maximise service-user outcomes, and to ensure the success of remotely-delivered CR, our findings suggest service-user preferences for unstructured PA and regularly accessible support from professional staff must be duly considered and supported alongside an appropriately theoretically-informed delivery approach. Remotely-delivered CR must consider sedentary behaviour reduction as well as encouraging and supporting PA.</w:t>
      </w:r>
    </w:p>
    <w:p w14:paraId="35BE414E" w14:textId="013A09C3" w:rsidR="00DA7085" w:rsidRPr="007116FA" w:rsidRDefault="00DA7085" w:rsidP="00DA7085">
      <w:pPr>
        <w:pBdr>
          <w:top w:val="nil"/>
          <w:left w:val="nil"/>
          <w:bottom w:val="nil"/>
          <w:right w:val="nil"/>
          <w:between w:val="nil"/>
        </w:pBdr>
        <w:spacing w:line="480" w:lineRule="auto"/>
        <w:jc w:val="both"/>
        <w:rPr>
          <w:b/>
          <w:bCs/>
          <w:i/>
          <w:iCs/>
          <w:color w:val="000000"/>
        </w:rPr>
      </w:pPr>
      <w:r w:rsidRPr="007116FA">
        <w:rPr>
          <w:b/>
          <w:bCs/>
          <w:i/>
          <w:iCs/>
        </w:rPr>
        <w:t>Strengths and limitations</w:t>
      </w:r>
    </w:p>
    <w:p w14:paraId="0000006C" w14:textId="37D7435E" w:rsidR="00FC0D59" w:rsidRPr="007116FA" w:rsidRDefault="004967FE">
      <w:pPr>
        <w:pBdr>
          <w:top w:val="nil"/>
          <w:left w:val="nil"/>
          <w:bottom w:val="nil"/>
          <w:right w:val="nil"/>
          <w:between w:val="nil"/>
        </w:pBdr>
        <w:spacing w:line="480" w:lineRule="auto"/>
        <w:ind w:firstLine="720"/>
        <w:jc w:val="both"/>
        <w:rPr>
          <w:color w:val="000000"/>
        </w:rPr>
      </w:pPr>
      <w:r w:rsidRPr="007116FA">
        <w:rPr>
          <w:color w:val="000000"/>
        </w:rPr>
        <w:t xml:space="preserve">There are numerous strengths of the study, including </w:t>
      </w:r>
      <w:r w:rsidR="008E3DB0" w:rsidRPr="007116FA">
        <w:rPr>
          <w:color w:val="000000"/>
        </w:rPr>
        <w:t>device-based measurement of movement behaviours and sleep,</w:t>
      </w:r>
      <w:r w:rsidRPr="007116FA">
        <w:rPr>
          <w:color w:val="000000"/>
        </w:rPr>
        <w:t xml:space="preserve"> to</w:t>
      </w:r>
      <w:r w:rsidR="008E3DB0" w:rsidRPr="007116FA">
        <w:rPr>
          <w:color w:val="000000"/>
        </w:rPr>
        <w:t xml:space="preserve"> which compliance was good, as well as incorporating bout analyses to distinguish between sporadic activities of daily living and volitional PA, allowing deeper insight into a clinical population group’s rest-activity patterns </w:t>
      </w:r>
      <w:r w:rsidR="00771F56" w:rsidRPr="007116FA">
        <w:fldChar w:fldCharType="begin">
          <w:fldData xml:space="preserve">PEVuZE5vdGU+PENpdGU+PEF1dGhvcj5CaWFuY2hpbTwvQXV0aG9yPjxZZWFyPjIwMjI8L1llYXI+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</w:fldData>
        </w:fldChar>
      </w:r>
      <w:r w:rsidR="007D3A17" w:rsidRPr="007116FA">
        <w:instrText xml:space="preserve"> ADDIN EN.CITE </w:instrText>
      </w:r>
      <w:r w:rsidR="007D3A17" w:rsidRPr="007116FA">
        <w:fldChar w:fldCharType="begin">
          <w:fldData xml:space="preserve">PEVuZE5vdGU+PENpdGU+PEF1dGhvcj5CaWFuY2hpbTwvQXV0aG9yPjxZZWFyPjIwMjI8L1llYXI+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</w:fldData>
        </w:fldChar>
      </w:r>
      <w:r w:rsidR="007D3A17" w:rsidRPr="007116FA">
        <w:instrText xml:space="preserve"> ADDIN EN.CITE.DATA </w:instrText>
      </w:r>
      <w:r w:rsidR="007D3A17" w:rsidRPr="007116FA">
        <w:fldChar w:fldCharType="end"/>
      </w:r>
      <w:r w:rsidR="00771F56" w:rsidRPr="007116FA">
        <w:fldChar w:fldCharType="separate"/>
      </w:r>
      <w:r w:rsidR="007D3A17" w:rsidRPr="007116FA">
        <w:rPr>
          <w:noProof/>
        </w:rPr>
        <w:t>[23]</w:t>
      </w:r>
      <w:r w:rsidR="00771F56" w:rsidRPr="007116FA">
        <w:fldChar w:fldCharType="end"/>
      </w:r>
      <w:r w:rsidR="008E3DB0" w:rsidRPr="007116FA">
        <w:rPr>
          <w:color w:val="000000"/>
        </w:rPr>
        <w:t>.</w:t>
      </w:r>
      <w:r w:rsidRPr="007116FA">
        <w:rPr>
          <w:color w:val="000000"/>
        </w:rPr>
        <w:t xml:space="preserve"> Moreover</w:t>
      </w:r>
      <w:r w:rsidR="008E3DB0" w:rsidRPr="007116FA">
        <w:rPr>
          <w:color w:val="000000"/>
        </w:rPr>
        <w:t xml:space="preserve">, we used a mixed-methods approach contextualising (dis)engagement in </w:t>
      </w:r>
      <w:r w:rsidR="009061BD" w:rsidRPr="007116FA">
        <w:rPr>
          <w:color w:val="000000"/>
        </w:rPr>
        <w:t xml:space="preserve">structured exercise and </w:t>
      </w:r>
      <w:r w:rsidR="008E3DB0" w:rsidRPr="007116FA">
        <w:rPr>
          <w:color w:val="000000"/>
        </w:rPr>
        <w:t xml:space="preserve">PA through a combination of device-based data with qualitative data from service-user diaries. </w:t>
      </w:r>
      <w:r w:rsidR="002052AF" w:rsidRPr="007116FA">
        <w:rPr>
          <w:color w:val="000000"/>
        </w:rPr>
        <w:t xml:space="preserve"> These data allowed us to ‘dig deeper’ into aspects of PA and exercise engagement. </w:t>
      </w:r>
      <w:r w:rsidR="008E3DB0" w:rsidRPr="007116FA">
        <w:rPr>
          <w:color w:val="000000"/>
        </w:rPr>
        <w:t>There are, however, limitations that need to be acknowledged. For example, this was a study of convenience with no comparison group</w:t>
      </w:r>
      <w:r w:rsidR="00531CA7" w:rsidRPr="007116FA">
        <w:rPr>
          <w:color w:val="000000"/>
        </w:rPr>
        <w:t xml:space="preserve">, </w:t>
      </w:r>
      <w:r w:rsidR="009061BD" w:rsidRPr="007116FA">
        <w:rPr>
          <w:color w:val="000000"/>
        </w:rPr>
        <w:t>n</w:t>
      </w:r>
      <w:r w:rsidR="00531CA7" w:rsidRPr="007116FA">
        <w:rPr>
          <w:color w:val="000000"/>
        </w:rPr>
        <w:t>or pre-rehab measures of PA</w:t>
      </w:r>
      <w:r w:rsidR="008E3DB0" w:rsidRPr="007116FA">
        <w:rPr>
          <w:color w:val="000000"/>
        </w:rPr>
        <w:t xml:space="preserve"> </w:t>
      </w:r>
      <w:r w:rsidR="009061BD" w:rsidRPr="007116FA">
        <w:rPr>
          <w:color w:val="000000"/>
        </w:rPr>
        <w:t>with a relatively</w:t>
      </w:r>
      <w:r w:rsidR="008E3DB0" w:rsidRPr="007116FA">
        <w:rPr>
          <w:color w:val="000000"/>
        </w:rPr>
        <w:t xml:space="preserve"> small sample size with no long-term follow-up of outcomes. Consequently, generalisability may be </w:t>
      </w:r>
      <w:sdt>
        <w:sdtPr>
          <w:tag w:val="goog_rdk_243"/>
          <w:id w:val="-393276342"/>
        </w:sdtPr>
        <w:sdtEndPr/>
        <w:sdtContent/>
      </w:sdt>
      <w:r w:rsidR="008E3DB0" w:rsidRPr="007116FA">
        <w:rPr>
          <w:color w:val="000000"/>
        </w:rPr>
        <w:t>limited</w:t>
      </w:r>
      <w:r w:rsidR="005D7CF5" w:rsidRPr="007116FA">
        <w:rPr>
          <w:color w:val="000000"/>
        </w:rPr>
        <w:t xml:space="preserve"> – although we would maintain analytic generalisability is a more appropriate metric given our mixed methods approach</w:t>
      </w:r>
      <w:r w:rsidR="00997803" w:rsidRPr="007116FA">
        <w:rPr>
          <w:color w:val="000000"/>
        </w:rPr>
        <w:t xml:space="preserve"> </w:t>
      </w:r>
      <w:r w:rsidR="00997803" w:rsidRPr="007116FA">
        <w:rPr>
          <w:color w:val="000000"/>
        </w:rPr>
        <w:fldChar w:fldCharType="begin"/>
      </w:r>
      <w:r w:rsidR="00EB45D0" w:rsidRPr="007116FA">
        <w:rPr>
          <w:color w:val="000000"/>
        </w:rPr>
        <w:instrText xml:space="preserve"> ADDIN EN.CITE &lt;EndNote&gt;&lt;Cite&gt;&lt;Author&gt;Yin&lt;/Author&gt;&lt;Year&gt;2015&lt;/Year&gt;&lt;RecNum&gt;100&lt;/RecNum&gt;&lt;DisplayText&gt;[107]&lt;/DisplayText&gt;&lt;record&gt;&lt;rec-number&gt;100&lt;/rec-number&gt;&lt;foreign-keys&gt;&lt;key app="EN" db-id="vr0ddpxxn9fxsmea9ph5vrpca2xwwvrdfxrx" timestamp="1714757785"&gt;100&lt;/key&gt;&lt;/foreign-keys&gt;&lt;ref-type name="Book Section"&gt;5&lt;/ref-type&gt;&lt;contributors&gt;&lt;authors&gt;&lt;author&gt;Yin, Robert K.&lt;/author&gt;&lt;/authors&gt;&lt;secondary-authors&gt;&lt;author&gt;Hesse-Biber, Sharlene Nagy&lt;/author&gt;&lt;author&gt;Johnson, R. Burke&lt;/author&gt;&lt;/secondary-authors&gt;&lt;/contributors&gt;&lt;titles&gt;&lt;title&gt;652Causality, Generalizability, and the Future of Mixed Methods Research&lt;/title&gt;&lt;secondary-title&gt;The Oxford Handbook of Multimethod and Mixed Methods Research Inquiry&lt;/secondary-title&gt;&lt;/titles&gt;&lt;pages&gt;0&lt;/pages&gt;&lt;dates&gt;&lt;year&gt;2015&lt;/year&gt;&lt;/dates&gt;&lt;publisher&gt;Oxford University Press&lt;/publisher&gt;&lt;isbn&gt;9780199933624&lt;/isbn&gt;&lt;urls&gt;&lt;related-urls&gt;&lt;url&gt;https://doi.org/10.1093/oxfordhb/9780199933624.013.42&lt;/url&gt;&lt;/related-urls&gt;&lt;/urls&gt;&lt;custom1&gt;Oxford Academic&lt;/custom1&gt;&lt;electronic-resource-num&gt;10.1093/oxfordhb/9780199933624.013.42&lt;/electronic-resource-num&gt;&lt;access-date&gt;5/3/2024&lt;/access-date&gt;&lt;/record&gt;&lt;/Cite&gt;&lt;/EndNote&gt;</w:instrText>
      </w:r>
      <w:r w:rsidR="00997803" w:rsidRPr="007116FA">
        <w:rPr>
          <w:color w:val="000000"/>
        </w:rPr>
        <w:fldChar w:fldCharType="separate"/>
      </w:r>
      <w:r w:rsidR="00EB45D0" w:rsidRPr="007116FA">
        <w:rPr>
          <w:noProof/>
          <w:color w:val="000000"/>
        </w:rPr>
        <w:t>[107]</w:t>
      </w:r>
      <w:r w:rsidR="00997803" w:rsidRPr="007116FA">
        <w:rPr>
          <w:color w:val="000000"/>
        </w:rPr>
        <w:fldChar w:fldCharType="end"/>
      </w:r>
      <w:r w:rsidR="005D7CF5" w:rsidRPr="007116FA">
        <w:rPr>
          <w:color w:val="000000"/>
        </w:rPr>
        <w:t xml:space="preserve">. </w:t>
      </w:r>
      <w:r w:rsidR="008E3DB0" w:rsidRPr="007116FA">
        <w:rPr>
          <w:color w:val="000000"/>
        </w:rPr>
        <w:t xml:space="preserve">Future research should explore CR through different cultural lenses with inclusion of perspectives from a variety of racial, ethnic, gender, sexuality, class, and (dis)ability backgrounds. Moreover, long-term follow-up of outcomes, exploring PA, sedentary behaviour and sleep </w:t>
      </w:r>
      <w:r w:rsidR="00531CA7" w:rsidRPr="007116FA">
        <w:rPr>
          <w:color w:val="000000"/>
        </w:rPr>
        <w:t>&gt;</w:t>
      </w:r>
      <w:r w:rsidR="008E3DB0" w:rsidRPr="007116FA">
        <w:rPr>
          <w:color w:val="000000"/>
        </w:rPr>
        <w:t xml:space="preserve">12 months post-CR is needed. Finally, in-depth qualitative inquiry based on service-users’ experiences of remote delivery would offer important insight to shape the design and implementation of future adapted </w:t>
      </w:r>
      <w:sdt>
        <w:sdtPr>
          <w:tag w:val="goog_rdk_244"/>
          <w:id w:val="2102530823"/>
        </w:sdtPr>
        <w:sdtEndPr/>
        <w:sdtContent/>
      </w:sdt>
      <w:r w:rsidR="008E3DB0" w:rsidRPr="007116FA">
        <w:rPr>
          <w:color w:val="000000"/>
        </w:rPr>
        <w:t xml:space="preserve">CR, such as deeper exploration of communication modes, and </w:t>
      </w:r>
      <w:r w:rsidR="008E3DB0" w:rsidRPr="007116FA">
        <w:rPr>
          <w:color w:val="000000"/>
        </w:rPr>
        <w:lastRenderedPageBreak/>
        <w:t xml:space="preserve">safety concerns. </w:t>
      </w:r>
      <w:r w:rsidR="00C40862" w:rsidRPr="007116FA">
        <w:rPr>
          <w:color w:val="000000"/>
        </w:rPr>
        <w:t>Although we have captured qualitative data through service-user diaries,</w:t>
      </w:r>
      <w:r w:rsidR="00C770F1" w:rsidRPr="007116FA">
        <w:rPr>
          <w:color w:val="000000"/>
        </w:rPr>
        <w:t xml:space="preserve"> further insight is necessary </w:t>
      </w:r>
      <w:r w:rsidR="00BB3584" w:rsidRPr="007116FA">
        <w:rPr>
          <w:color w:val="000000"/>
        </w:rPr>
        <w:t xml:space="preserve">– obtained </w:t>
      </w:r>
      <w:r w:rsidR="00C770F1" w:rsidRPr="007116FA">
        <w:rPr>
          <w:color w:val="000000"/>
        </w:rPr>
        <w:t>through more in-depth methods such as interviews and/or focus groups.</w:t>
      </w:r>
      <w:r w:rsidR="008E3DB0" w:rsidRPr="007116FA">
        <w:rPr>
          <w:color w:val="000000"/>
        </w:rPr>
        <w:t xml:space="preserve">  </w:t>
      </w:r>
    </w:p>
    <w:p w14:paraId="0000006D" w14:textId="77777777" w:rsidR="00FC0D59" w:rsidRPr="007116FA" w:rsidRDefault="008E3DB0">
      <w:pPr>
        <w:pBdr>
          <w:top w:val="nil"/>
          <w:left w:val="nil"/>
          <w:bottom w:val="nil"/>
          <w:right w:val="nil"/>
          <w:between w:val="nil"/>
        </w:pBdr>
        <w:spacing w:line="480" w:lineRule="auto"/>
        <w:rPr>
          <w:b/>
          <w:color w:val="191919"/>
        </w:rPr>
      </w:pPr>
      <w:r w:rsidRPr="007116FA">
        <w:rPr>
          <w:b/>
          <w:color w:val="191919"/>
        </w:rPr>
        <w:t>Conclusion</w:t>
      </w:r>
    </w:p>
    <w:p w14:paraId="0000006E" w14:textId="51526645" w:rsidR="00FC0D59" w:rsidRPr="007116FA" w:rsidRDefault="008E3DB0">
      <w:pPr>
        <w:pBdr>
          <w:top w:val="nil"/>
          <w:left w:val="nil"/>
          <w:bottom w:val="nil"/>
          <w:right w:val="nil"/>
          <w:between w:val="nil"/>
        </w:pBdr>
        <w:spacing w:line="480" w:lineRule="auto"/>
        <w:rPr>
          <w:b/>
          <w:color w:val="191919"/>
        </w:rPr>
      </w:pPr>
      <w:bookmarkStart w:id="3" w:name="_heading=h.1fob9te" w:colFirst="0" w:colLast="0"/>
      <w:bookmarkEnd w:id="3"/>
      <w:r w:rsidRPr="007116FA">
        <w:rPr>
          <w:color w:val="000000"/>
        </w:rPr>
        <w:t xml:space="preserve">We found no improvements in movement behaviours </w:t>
      </w:r>
      <w:r w:rsidR="005264C5" w:rsidRPr="007116FA">
        <w:rPr>
          <w:color w:val="000000"/>
        </w:rPr>
        <w:t xml:space="preserve">(which included </w:t>
      </w:r>
      <w:r w:rsidRPr="007116FA">
        <w:rPr>
          <w:color w:val="000000"/>
        </w:rPr>
        <w:t>sleep</w:t>
      </w:r>
      <w:r w:rsidR="005264C5" w:rsidRPr="007116FA">
        <w:rPr>
          <w:color w:val="000000"/>
        </w:rPr>
        <w:t>)</w:t>
      </w:r>
      <w:r w:rsidRPr="007116FA">
        <w:rPr>
          <w:color w:val="000000"/>
        </w:rPr>
        <w:t xml:space="preserve"> over the course of a three-month pandemic-adapted CR programme. A lack of confidence engaging in structured exercise without in-person supervision, and restricted exercise coaching through a quick transfer to telephone support during the pandemic were key </w:t>
      </w:r>
      <w:r w:rsidRPr="007116FA">
        <w:t xml:space="preserve">barriers to remote CR exercise. Notwithstanding the importance of social support and goal setting in facilitating exercise engagement, behaviour change techniques underpinned by a theoretically informed delivery approach is also needed to support service-users in returning to normal and valued activities after experiencing a cardiac event. Walking was the preferred exercise modality during remote CR compared to structured CR circuits, highlighting that future programmes should consider interventions to target wider movement behaviours, including reducing sedentary time and increasing PA in manageable bouts to improve confidence and adherence to long-term behaviour change. While there were many challenges associated with continuing CR services during COVID-19, these difficulties have inspired a new era of hybrid models and a menu-based approach to the delivery of its core components to appropriately support service-users to maintain function, wellbeing and quality of life post-CR </w:t>
      </w:r>
      <w:r w:rsidR="00771F56" w:rsidRPr="007116FA">
        <w:rPr>
          <w:color w:val="191919"/>
        </w:rPr>
        <w:fldChar w:fldCharType="begin"/>
      </w:r>
      <w:r w:rsidR="00EB45D0" w:rsidRPr="007116FA">
        <w:rPr>
          <w:color w:val="191919"/>
        </w:rPr>
        <w:instrText xml:space="preserve"> ADDIN EN.CITE &lt;EndNote&gt;&lt;Cite&gt;&lt;Author&gt;BACPR&lt;/Author&gt;&lt;Year&gt;2023&lt;/Year&gt;&lt;RecNum&gt;91&lt;/RecNum&gt;&lt;DisplayText&gt;[101]&lt;/DisplayText&gt;&lt;record&gt;&lt;rec-number&gt;91&lt;/rec-number&gt;&lt;foreign-keys&gt;&lt;key app="EN" db-id="vr0ddpxxn9fxsmea9ph5vrpca2xwwvrdfxrx" timestamp="1714573297"&gt;91&lt;/key&gt;&lt;/foreign-keys&gt;&lt;ref-type name="Report"&gt;27&lt;/ref-type&gt;&lt;contributors&gt;&lt;authors&gt;&lt;author&gt;British Association for Cardiac Prevention and Rehabilitation BACPR&lt;/author&gt;&lt;/authors&gt;&lt;/contributors&gt;&lt;titles&gt;&lt;title&gt;The BACPR Standards and Core Components for Cardiovascular Disease Prevention&amp;#xD;and Rehabilitation 2023&lt;/title&gt;&lt;/titles&gt;&lt;edition&gt;4th Edition&lt;/edition&gt;&lt;dates&gt;&lt;year&gt;2023&lt;/year&gt;&lt;/dates&gt;&lt;urls&gt;&lt;related-urls&gt;&lt;url&gt;http://www.cardiacrehabilitation.org.uk/docs/BACPR-Standards-and-Core-Components-2023.pdf&lt;/url&gt;&lt;/related-urls&gt;&lt;/urls&gt;&lt;/record&gt;&lt;/Cite&gt;&lt;/EndNote&gt;</w:instrText>
      </w:r>
      <w:r w:rsidR="00771F56" w:rsidRPr="007116FA">
        <w:rPr>
          <w:color w:val="191919"/>
        </w:rPr>
        <w:fldChar w:fldCharType="separate"/>
      </w:r>
      <w:r w:rsidR="00EB45D0" w:rsidRPr="007116FA">
        <w:rPr>
          <w:noProof/>
          <w:color w:val="191919"/>
        </w:rPr>
        <w:t>[101]</w:t>
      </w:r>
      <w:r w:rsidR="00771F56" w:rsidRPr="007116FA">
        <w:rPr>
          <w:color w:val="191919"/>
        </w:rPr>
        <w:fldChar w:fldCharType="end"/>
      </w:r>
      <w:r w:rsidRPr="007116FA">
        <w:t>.</w:t>
      </w:r>
    </w:p>
    <w:p w14:paraId="0000006F" w14:textId="77777777" w:rsidR="00FC0D59" w:rsidRPr="007116FA" w:rsidRDefault="008E3DB0">
      <w:pPr>
        <w:pBdr>
          <w:top w:val="nil"/>
          <w:left w:val="nil"/>
          <w:bottom w:val="nil"/>
          <w:right w:val="nil"/>
          <w:between w:val="nil"/>
        </w:pBdr>
        <w:spacing w:line="480" w:lineRule="auto"/>
        <w:jc w:val="both"/>
        <w:rPr>
          <w:b/>
          <w:color w:val="191919"/>
        </w:rPr>
      </w:pPr>
      <w:r w:rsidRPr="007116FA">
        <w:rPr>
          <w:b/>
          <w:color w:val="191919"/>
        </w:rPr>
        <w:t>Acknowledgements</w:t>
      </w:r>
    </w:p>
    <w:p w14:paraId="00000070" w14:textId="77777777" w:rsidR="00FC0D59" w:rsidRPr="007116FA" w:rsidRDefault="008E3DB0">
      <w:pPr>
        <w:pBdr>
          <w:top w:val="nil"/>
          <w:left w:val="nil"/>
          <w:bottom w:val="nil"/>
          <w:right w:val="nil"/>
          <w:between w:val="nil"/>
        </w:pBdr>
        <w:spacing w:line="480" w:lineRule="auto"/>
        <w:jc w:val="both"/>
        <w:rPr>
          <w:color w:val="191919"/>
        </w:rPr>
      </w:pPr>
      <w:r w:rsidRPr="007116FA">
        <w:rPr>
          <w:color w:val="191919"/>
        </w:rPr>
        <w:t xml:space="preserve">The authors would like to thank the cardiac rehabilitation service-users for their time participating in this research and for their valuable insights. Thanks also go to the cardiac rehabilitation team for their support with the study, and to the cardiac rehabilitation charity for providing funding for study resources. </w:t>
      </w:r>
    </w:p>
    <w:p w14:paraId="00000071" w14:textId="77777777" w:rsidR="00FC0D59" w:rsidRPr="007116FA" w:rsidRDefault="008E3DB0">
      <w:pPr>
        <w:pBdr>
          <w:top w:val="nil"/>
          <w:left w:val="nil"/>
          <w:bottom w:val="nil"/>
          <w:right w:val="nil"/>
          <w:between w:val="nil"/>
        </w:pBdr>
        <w:spacing w:line="480" w:lineRule="auto"/>
        <w:jc w:val="both"/>
        <w:rPr>
          <w:b/>
          <w:color w:val="191919"/>
        </w:rPr>
      </w:pPr>
      <w:r w:rsidRPr="007116FA">
        <w:rPr>
          <w:b/>
          <w:color w:val="191919"/>
        </w:rPr>
        <w:t>Declaration of interest statement</w:t>
      </w:r>
    </w:p>
    <w:p w14:paraId="00000072" w14:textId="77777777" w:rsidR="00FC0D59" w:rsidRPr="007116FA" w:rsidRDefault="008E3DB0">
      <w:pPr>
        <w:pBdr>
          <w:top w:val="nil"/>
          <w:left w:val="nil"/>
          <w:bottom w:val="nil"/>
          <w:right w:val="nil"/>
          <w:between w:val="nil"/>
        </w:pBdr>
        <w:spacing w:line="480" w:lineRule="auto"/>
        <w:jc w:val="both"/>
        <w:rPr>
          <w:color w:val="191919"/>
        </w:rPr>
      </w:pPr>
      <w:r w:rsidRPr="007116FA">
        <w:rPr>
          <w:color w:val="191919"/>
        </w:rPr>
        <w:t>No potential conflict of interest was reported by the author(s).</w:t>
      </w:r>
    </w:p>
    <w:p w14:paraId="00000073" w14:textId="77777777" w:rsidR="00FC0D59" w:rsidRPr="007116FA" w:rsidRDefault="00FC0D59">
      <w:pPr>
        <w:pBdr>
          <w:top w:val="nil"/>
          <w:left w:val="nil"/>
          <w:bottom w:val="nil"/>
          <w:right w:val="nil"/>
          <w:between w:val="nil"/>
        </w:pBdr>
        <w:spacing w:line="480" w:lineRule="auto"/>
        <w:jc w:val="both"/>
        <w:rPr>
          <w:color w:val="191919"/>
        </w:rPr>
      </w:pPr>
    </w:p>
    <w:p w14:paraId="00000074" w14:textId="77777777" w:rsidR="00FC0D59" w:rsidRPr="007116FA" w:rsidRDefault="00FC0D59">
      <w:pPr>
        <w:pBdr>
          <w:top w:val="nil"/>
          <w:left w:val="nil"/>
          <w:bottom w:val="nil"/>
          <w:right w:val="nil"/>
          <w:between w:val="nil"/>
        </w:pBdr>
        <w:spacing w:line="480" w:lineRule="auto"/>
        <w:jc w:val="both"/>
        <w:rPr>
          <w:color w:val="191919"/>
        </w:rPr>
      </w:pPr>
    </w:p>
    <w:p w14:paraId="00000075" w14:textId="77777777" w:rsidR="00FC0D59" w:rsidRPr="007116FA" w:rsidRDefault="00FC0D59">
      <w:pPr>
        <w:pBdr>
          <w:top w:val="nil"/>
          <w:left w:val="nil"/>
          <w:bottom w:val="nil"/>
          <w:right w:val="nil"/>
          <w:between w:val="nil"/>
        </w:pBdr>
        <w:spacing w:line="480" w:lineRule="auto"/>
        <w:jc w:val="both"/>
        <w:rPr>
          <w:color w:val="191919"/>
        </w:rPr>
      </w:pPr>
    </w:p>
    <w:p w14:paraId="00000076" w14:textId="77777777" w:rsidR="00FC0D59" w:rsidRPr="007116FA" w:rsidRDefault="00FC0D59">
      <w:pPr>
        <w:pBdr>
          <w:top w:val="nil"/>
          <w:left w:val="nil"/>
          <w:bottom w:val="nil"/>
          <w:right w:val="nil"/>
          <w:between w:val="nil"/>
        </w:pBdr>
        <w:spacing w:line="480" w:lineRule="auto"/>
        <w:jc w:val="both"/>
        <w:rPr>
          <w:color w:val="191919"/>
        </w:rPr>
      </w:pPr>
    </w:p>
    <w:p w14:paraId="00000077" w14:textId="77777777" w:rsidR="00FC0D59" w:rsidRPr="007116FA" w:rsidRDefault="00FC0D59">
      <w:pPr>
        <w:pBdr>
          <w:top w:val="nil"/>
          <w:left w:val="nil"/>
          <w:bottom w:val="nil"/>
          <w:right w:val="nil"/>
          <w:between w:val="nil"/>
        </w:pBdr>
        <w:spacing w:line="480" w:lineRule="auto"/>
        <w:jc w:val="both"/>
        <w:rPr>
          <w:color w:val="191919"/>
        </w:rPr>
      </w:pPr>
    </w:p>
    <w:p w14:paraId="00000081" w14:textId="0F04CD3D" w:rsidR="002F0C36" w:rsidRPr="007116FA" w:rsidRDefault="002F0C36">
      <w:pPr>
        <w:rPr>
          <w:color w:val="191919"/>
        </w:rPr>
      </w:pPr>
      <w:r w:rsidRPr="007116FA">
        <w:rPr>
          <w:color w:val="191919"/>
        </w:rPr>
        <w:lastRenderedPageBreak/>
        <w:br w:type="page"/>
      </w:r>
    </w:p>
    <w:p w14:paraId="4642482B" w14:textId="77777777" w:rsidR="00FC0D59" w:rsidRPr="007116FA" w:rsidRDefault="00FC0D59">
      <w:pPr>
        <w:pBdr>
          <w:top w:val="nil"/>
          <w:left w:val="nil"/>
          <w:bottom w:val="nil"/>
          <w:right w:val="nil"/>
          <w:between w:val="nil"/>
        </w:pBdr>
        <w:spacing w:line="480" w:lineRule="auto"/>
        <w:jc w:val="both"/>
        <w:rPr>
          <w:color w:val="191919"/>
        </w:rPr>
      </w:pPr>
    </w:p>
    <w:p w14:paraId="00000083" w14:textId="77777777" w:rsidR="00FC0D59" w:rsidRPr="007116FA" w:rsidRDefault="008E3DB0">
      <w:pPr>
        <w:spacing w:line="480" w:lineRule="auto"/>
        <w:rPr>
          <w:b/>
        </w:rPr>
      </w:pPr>
      <w:r w:rsidRPr="007116FA">
        <w:rPr>
          <w:b/>
        </w:rPr>
        <w:t>References</w:t>
      </w:r>
    </w:p>
    <w:p w14:paraId="1F035382" w14:textId="77777777" w:rsidR="00EB45D0" w:rsidRPr="007116FA" w:rsidRDefault="009F4E51" w:rsidP="00EB45D0">
      <w:pPr>
        <w:pStyle w:val="EndNoteBibliography"/>
        <w:ind w:left="720" w:hanging="720"/>
        <w:rPr>
          <w:noProof/>
        </w:rPr>
      </w:pPr>
      <w:r w:rsidRPr="007116FA">
        <w:rPr>
          <w:b/>
        </w:rPr>
        <w:fldChar w:fldCharType="begin"/>
      </w:r>
      <w:r w:rsidRPr="007116FA">
        <w:rPr>
          <w:b/>
        </w:rPr>
        <w:instrText xml:space="preserve"> ADDIN EN.REFLIST </w:instrText>
      </w:r>
      <w:r w:rsidRPr="007116FA">
        <w:rPr>
          <w:b/>
        </w:rPr>
        <w:fldChar w:fldCharType="separate"/>
      </w:r>
      <w:r w:rsidR="00EB45D0" w:rsidRPr="007116FA">
        <w:rPr>
          <w:noProof/>
        </w:rPr>
        <w:t>1.</w:t>
      </w:r>
      <w:r w:rsidR="00EB45D0" w:rsidRPr="007116FA">
        <w:rPr>
          <w:noProof/>
        </w:rPr>
        <w:tab/>
        <w:t xml:space="preserve">Dalal, H.M., P. Doherty, and R.S. Taylor, </w:t>
      </w:r>
      <w:r w:rsidR="00EB45D0" w:rsidRPr="007116FA">
        <w:rPr>
          <w:i/>
          <w:noProof/>
        </w:rPr>
        <w:t>Cardiac rehabilitation.</w:t>
      </w:r>
      <w:r w:rsidR="00EB45D0" w:rsidRPr="007116FA">
        <w:rPr>
          <w:noProof/>
        </w:rPr>
        <w:t xml:space="preserve"> BMJ, 2015. </w:t>
      </w:r>
      <w:r w:rsidR="00EB45D0" w:rsidRPr="007116FA">
        <w:rPr>
          <w:b/>
          <w:noProof/>
        </w:rPr>
        <w:t>351</w:t>
      </w:r>
      <w:r w:rsidR="00EB45D0" w:rsidRPr="007116FA">
        <w:rPr>
          <w:noProof/>
        </w:rPr>
        <w:t>: p. h5000.</w:t>
      </w:r>
    </w:p>
    <w:p w14:paraId="2C88DE1C" w14:textId="77777777" w:rsidR="00EB45D0" w:rsidRPr="007116FA" w:rsidRDefault="00EB45D0" w:rsidP="00EB45D0">
      <w:pPr>
        <w:pStyle w:val="EndNoteBibliography"/>
        <w:ind w:left="720" w:hanging="720"/>
        <w:rPr>
          <w:noProof/>
        </w:rPr>
      </w:pPr>
      <w:r w:rsidRPr="007116FA">
        <w:rPr>
          <w:noProof/>
        </w:rPr>
        <w:t>2.</w:t>
      </w:r>
      <w:r w:rsidRPr="007116FA">
        <w:rPr>
          <w:noProof/>
        </w:rPr>
        <w:tab/>
        <w:t xml:space="preserve">Rauch, B., et al., </w:t>
      </w:r>
      <w:r w:rsidRPr="007116FA">
        <w:rPr>
          <w:i/>
          <w:noProof/>
        </w:rPr>
        <w:t>The prognostic effect of cardiac rehabilitation in the era of acute revascularisation and statin therapy: A systematic review and meta-analysis of randomized and non-randomized studies - The Cardiac Rehabilitation Outcome Study (CROS).</w:t>
      </w:r>
      <w:r w:rsidRPr="007116FA">
        <w:rPr>
          <w:noProof/>
        </w:rPr>
        <w:t xml:space="preserve"> Eur J Prev Cardiol, 2016. </w:t>
      </w:r>
      <w:r w:rsidRPr="007116FA">
        <w:rPr>
          <w:b/>
          <w:noProof/>
        </w:rPr>
        <w:t>23</w:t>
      </w:r>
      <w:r w:rsidRPr="007116FA">
        <w:rPr>
          <w:noProof/>
        </w:rPr>
        <w:t>(18): p. 1914-1939.</w:t>
      </w:r>
    </w:p>
    <w:p w14:paraId="2AD3839A" w14:textId="77777777" w:rsidR="00EB45D0" w:rsidRPr="007116FA" w:rsidRDefault="00EB45D0" w:rsidP="00EB45D0">
      <w:pPr>
        <w:pStyle w:val="EndNoteBibliography"/>
        <w:ind w:left="720" w:hanging="720"/>
        <w:rPr>
          <w:noProof/>
        </w:rPr>
      </w:pPr>
      <w:r w:rsidRPr="007116FA">
        <w:rPr>
          <w:noProof/>
        </w:rPr>
        <w:t>3.</w:t>
      </w:r>
      <w:r w:rsidRPr="007116FA">
        <w:rPr>
          <w:noProof/>
        </w:rPr>
        <w:tab/>
        <w:t xml:space="preserve">Yohannes, A.M., et al., </w:t>
      </w:r>
      <w:r w:rsidRPr="007116FA">
        <w:rPr>
          <w:i/>
          <w:noProof/>
        </w:rPr>
        <w:t>The long-term benefits of cardiac rehabilitation on depression, anxiety, physical activity and quality of life.</w:t>
      </w:r>
      <w:r w:rsidRPr="007116FA">
        <w:rPr>
          <w:noProof/>
        </w:rPr>
        <w:t xml:space="preserve"> J Clin Nurs, 2010. </w:t>
      </w:r>
      <w:r w:rsidRPr="007116FA">
        <w:rPr>
          <w:b/>
          <w:noProof/>
        </w:rPr>
        <w:t>19</w:t>
      </w:r>
      <w:r w:rsidRPr="007116FA">
        <w:rPr>
          <w:noProof/>
        </w:rPr>
        <w:t>(19-20): p. 2806-13.</w:t>
      </w:r>
    </w:p>
    <w:p w14:paraId="4F5A59C5" w14:textId="77777777" w:rsidR="00EB45D0" w:rsidRPr="007116FA" w:rsidRDefault="00EB45D0" w:rsidP="00EB45D0">
      <w:pPr>
        <w:pStyle w:val="EndNoteBibliography"/>
        <w:ind w:left="720" w:hanging="720"/>
        <w:rPr>
          <w:noProof/>
        </w:rPr>
      </w:pPr>
      <w:r w:rsidRPr="007116FA">
        <w:rPr>
          <w:noProof/>
        </w:rPr>
        <w:t>4.</w:t>
      </w:r>
      <w:r w:rsidRPr="007116FA">
        <w:rPr>
          <w:noProof/>
        </w:rPr>
        <w:tab/>
        <w:t xml:space="preserve">Foundation, B.H., </w:t>
      </w:r>
      <w:r w:rsidRPr="007116FA">
        <w:rPr>
          <w:i/>
          <w:noProof/>
        </w:rPr>
        <w:t>The National Audit of Cardiac Rehabilitation Quality and Outcomes Report 2021</w:t>
      </w:r>
      <w:r w:rsidRPr="007116FA">
        <w:rPr>
          <w:noProof/>
        </w:rPr>
        <w:t>. 2021: London.</w:t>
      </w:r>
    </w:p>
    <w:p w14:paraId="7E9074A5" w14:textId="77777777" w:rsidR="00EB45D0" w:rsidRPr="007116FA" w:rsidRDefault="00EB45D0" w:rsidP="00EB45D0">
      <w:pPr>
        <w:pStyle w:val="EndNoteBibliography"/>
        <w:ind w:left="720" w:hanging="720"/>
        <w:rPr>
          <w:noProof/>
        </w:rPr>
      </w:pPr>
      <w:r w:rsidRPr="007116FA">
        <w:rPr>
          <w:noProof/>
        </w:rPr>
        <w:t>5.</w:t>
      </w:r>
      <w:r w:rsidRPr="007116FA">
        <w:rPr>
          <w:noProof/>
        </w:rPr>
        <w:tab/>
        <w:t xml:space="preserve">McGregor, D.E., et al., </w:t>
      </w:r>
      <w:r w:rsidRPr="007116FA">
        <w:rPr>
          <w:i/>
          <w:noProof/>
        </w:rPr>
        <w:t>Compositional Analysis of the Associations between 24-h Movement Behaviours and Health Indicators among Adults and Older Adults from the Canadian Health Measure Survey.</w:t>
      </w:r>
      <w:r w:rsidRPr="007116FA">
        <w:rPr>
          <w:noProof/>
        </w:rPr>
        <w:t xml:space="preserve"> International Journal of Environmental Research and Public Health, 2018. </w:t>
      </w:r>
      <w:r w:rsidRPr="007116FA">
        <w:rPr>
          <w:b/>
          <w:noProof/>
        </w:rPr>
        <w:t>15</w:t>
      </w:r>
      <w:r w:rsidRPr="007116FA">
        <w:rPr>
          <w:noProof/>
        </w:rPr>
        <w:t>(8): p. 1779.</w:t>
      </w:r>
    </w:p>
    <w:p w14:paraId="6558DE4C" w14:textId="77777777" w:rsidR="00EB45D0" w:rsidRPr="007116FA" w:rsidRDefault="00EB45D0" w:rsidP="00EB45D0">
      <w:pPr>
        <w:pStyle w:val="EndNoteBibliography"/>
        <w:ind w:left="720" w:hanging="720"/>
        <w:rPr>
          <w:noProof/>
        </w:rPr>
      </w:pPr>
      <w:r w:rsidRPr="007116FA">
        <w:rPr>
          <w:noProof/>
        </w:rPr>
        <w:t>6.</w:t>
      </w:r>
      <w:r w:rsidRPr="007116FA">
        <w:rPr>
          <w:noProof/>
        </w:rPr>
        <w:tab/>
        <w:t xml:space="preserve">Izawa, K.P., et al., </w:t>
      </w:r>
      <w:r w:rsidRPr="007116FA">
        <w:rPr>
          <w:i/>
          <w:noProof/>
        </w:rPr>
        <w:t>Long-term exercise maintenance, physical activity, and health-related quality of life after cardiac rehabilitation.</w:t>
      </w:r>
      <w:r w:rsidRPr="007116FA">
        <w:rPr>
          <w:noProof/>
        </w:rPr>
        <w:t xml:space="preserve"> Am J Phys Med Rehabil, 2004. </w:t>
      </w:r>
      <w:r w:rsidRPr="007116FA">
        <w:rPr>
          <w:b/>
          <w:noProof/>
        </w:rPr>
        <w:t>83</w:t>
      </w:r>
      <w:r w:rsidRPr="007116FA">
        <w:rPr>
          <w:noProof/>
        </w:rPr>
        <w:t>(12): p. 884-92.</w:t>
      </w:r>
    </w:p>
    <w:p w14:paraId="4977B7A5" w14:textId="77777777" w:rsidR="00EB45D0" w:rsidRPr="007116FA" w:rsidRDefault="00EB45D0" w:rsidP="00EB45D0">
      <w:pPr>
        <w:pStyle w:val="EndNoteBibliography"/>
        <w:ind w:left="720" w:hanging="720"/>
        <w:rPr>
          <w:noProof/>
        </w:rPr>
      </w:pPr>
      <w:r w:rsidRPr="007116FA">
        <w:rPr>
          <w:noProof/>
        </w:rPr>
        <w:t>7.</w:t>
      </w:r>
      <w:r w:rsidRPr="007116FA">
        <w:rPr>
          <w:noProof/>
        </w:rPr>
        <w:tab/>
        <w:t xml:space="preserve">Boesch, C., et al., </w:t>
      </w:r>
      <w:r w:rsidRPr="007116FA">
        <w:rPr>
          <w:i/>
          <w:noProof/>
        </w:rPr>
        <w:t>Maintenance of exercise capacity and physical activity patterns 2 years after cardiac rehabilitation.</w:t>
      </w:r>
      <w:r w:rsidRPr="007116FA">
        <w:rPr>
          <w:noProof/>
        </w:rPr>
        <w:t xml:space="preserve"> J Cardiopulm Rehabil, 2005. </w:t>
      </w:r>
      <w:r w:rsidRPr="007116FA">
        <w:rPr>
          <w:b/>
          <w:noProof/>
        </w:rPr>
        <w:t>25</w:t>
      </w:r>
      <w:r w:rsidRPr="007116FA">
        <w:rPr>
          <w:noProof/>
        </w:rPr>
        <w:t>(1): p. 14-21; quiz 22-3.</w:t>
      </w:r>
    </w:p>
    <w:p w14:paraId="27A86A37" w14:textId="77777777" w:rsidR="00EB45D0" w:rsidRPr="007116FA" w:rsidRDefault="00EB45D0" w:rsidP="00EB45D0">
      <w:pPr>
        <w:pStyle w:val="EndNoteBibliography"/>
        <w:ind w:left="720" w:hanging="720"/>
        <w:rPr>
          <w:noProof/>
        </w:rPr>
      </w:pPr>
      <w:r w:rsidRPr="007116FA">
        <w:rPr>
          <w:noProof/>
        </w:rPr>
        <w:t>8.</w:t>
      </w:r>
      <w:r w:rsidRPr="007116FA">
        <w:rPr>
          <w:noProof/>
        </w:rPr>
        <w:tab/>
        <w:t xml:space="preserve">Bull, F.C., et al., </w:t>
      </w:r>
      <w:r w:rsidRPr="007116FA">
        <w:rPr>
          <w:i/>
          <w:noProof/>
        </w:rPr>
        <w:t>World Health Organization 2020 guidelines on physical activity and sedentary behaviour.</w:t>
      </w:r>
      <w:r w:rsidRPr="007116FA">
        <w:rPr>
          <w:noProof/>
        </w:rPr>
        <w:t xml:space="preserve"> Br J Sports Med, 2020. </w:t>
      </w:r>
      <w:r w:rsidRPr="007116FA">
        <w:rPr>
          <w:b/>
          <w:noProof/>
        </w:rPr>
        <w:t>54</w:t>
      </w:r>
      <w:r w:rsidRPr="007116FA">
        <w:rPr>
          <w:noProof/>
        </w:rPr>
        <w:t>(24): p. 1451-1462.</w:t>
      </w:r>
    </w:p>
    <w:p w14:paraId="431FB414" w14:textId="77777777" w:rsidR="00EB45D0" w:rsidRPr="007116FA" w:rsidRDefault="00EB45D0" w:rsidP="00EB45D0">
      <w:pPr>
        <w:pStyle w:val="EndNoteBibliography"/>
        <w:ind w:left="720" w:hanging="720"/>
        <w:rPr>
          <w:noProof/>
        </w:rPr>
      </w:pPr>
      <w:r w:rsidRPr="007116FA">
        <w:rPr>
          <w:noProof/>
        </w:rPr>
        <w:t>9.</w:t>
      </w:r>
      <w:r w:rsidRPr="007116FA">
        <w:rPr>
          <w:noProof/>
        </w:rPr>
        <w:tab/>
        <w:t xml:space="preserve">Rehabilitation, B.A.o.C.P.a., </w:t>
      </w:r>
      <w:r w:rsidRPr="007116FA">
        <w:rPr>
          <w:i/>
          <w:noProof/>
        </w:rPr>
        <w:t>Physical activity and exercise in the management of cardiovascular disease</w:t>
      </w:r>
      <w:r w:rsidRPr="007116FA">
        <w:rPr>
          <w:noProof/>
        </w:rPr>
        <w:t>. 2014, London: BACPR.</w:t>
      </w:r>
    </w:p>
    <w:p w14:paraId="503B9A18" w14:textId="77777777" w:rsidR="00EB45D0" w:rsidRPr="007116FA" w:rsidRDefault="00EB45D0" w:rsidP="00EB45D0">
      <w:pPr>
        <w:pStyle w:val="EndNoteBibliography"/>
        <w:ind w:left="720" w:hanging="720"/>
        <w:rPr>
          <w:noProof/>
        </w:rPr>
      </w:pPr>
      <w:r w:rsidRPr="007116FA">
        <w:rPr>
          <w:noProof/>
        </w:rPr>
        <w:t>10.</w:t>
      </w:r>
      <w:r w:rsidRPr="007116FA">
        <w:rPr>
          <w:noProof/>
        </w:rPr>
        <w:tab/>
        <w:t xml:space="preserve">Hirshkowitz, M., et al., </w:t>
      </w:r>
      <w:r w:rsidRPr="007116FA">
        <w:rPr>
          <w:i/>
          <w:noProof/>
        </w:rPr>
        <w:t>National Sleep Foundation's sleep time duration recommendations: methodology and results summary.</w:t>
      </w:r>
      <w:r w:rsidRPr="007116FA">
        <w:rPr>
          <w:noProof/>
        </w:rPr>
        <w:t xml:space="preserve"> Sleep Health, 2015. </w:t>
      </w:r>
      <w:r w:rsidRPr="007116FA">
        <w:rPr>
          <w:b/>
          <w:noProof/>
        </w:rPr>
        <w:t>1</w:t>
      </w:r>
      <w:r w:rsidRPr="007116FA">
        <w:rPr>
          <w:noProof/>
        </w:rPr>
        <w:t>(1): p. 40-43.</w:t>
      </w:r>
    </w:p>
    <w:p w14:paraId="4A5127E9" w14:textId="77777777" w:rsidR="00EB45D0" w:rsidRPr="007116FA" w:rsidRDefault="00EB45D0" w:rsidP="00EB45D0">
      <w:pPr>
        <w:pStyle w:val="EndNoteBibliography"/>
        <w:ind w:left="720" w:hanging="720"/>
        <w:rPr>
          <w:noProof/>
        </w:rPr>
      </w:pPr>
      <w:r w:rsidRPr="007116FA">
        <w:rPr>
          <w:noProof/>
        </w:rPr>
        <w:t>11.</w:t>
      </w:r>
      <w:r w:rsidRPr="007116FA">
        <w:rPr>
          <w:noProof/>
        </w:rPr>
        <w:tab/>
        <w:t xml:space="preserve">Tremblay, M.S., et al., </w:t>
      </w:r>
      <w:r w:rsidRPr="007116FA">
        <w:rPr>
          <w:i/>
          <w:noProof/>
        </w:rPr>
        <w:t>Sedentary Behavior Research Network (SBRN) – Terminology Consensus Project process and outcome.</w:t>
      </w:r>
      <w:r w:rsidRPr="007116FA">
        <w:rPr>
          <w:noProof/>
        </w:rPr>
        <w:t xml:space="preserve"> International Journal of Behavioral Nutrition and Physical Activity, 2017. </w:t>
      </w:r>
      <w:r w:rsidRPr="007116FA">
        <w:rPr>
          <w:b/>
          <w:noProof/>
        </w:rPr>
        <w:t>14</w:t>
      </w:r>
      <w:r w:rsidRPr="007116FA">
        <w:rPr>
          <w:noProof/>
        </w:rPr>
        <w:t>(1): p. 75.</w:t>
      </w:r>
    </w:p>
    <w:p w14:paraId="50DB4B2A" w14:textId="77777777" w:rsidR="00EB45D0" w:rsidRPr="007116FA" w:rsidRDefault="00EB45D0" w:rsidP="00EB45D0">
      <w:pPr>
        <w:pStyle w:val="EndNoteBibliography"/>
        <w:ind w:left="720" w:hanging="720"/>
        <w:rPr>
          <w:noProof/>
        </w:rPr>
      </w:pPr>
      <w:r w:rsidRPr="007116FA">
        <w:rPr>
          <w:noProof/>
        </w:rPr>
        <w:t>12.</w:t>
      </w:r>
      <w:r w:rsidRPr="007116FA">
        <w:rPr>
          <w:noProof/>
        </w:rPr>
        <w:tab/>
        <w:t xml:space="preserve">Kim, Y., et al., </w:t>
      </w:r>
      <w:r w:rsidRPr="007116FA">
        <w:rPr>
          <w:i/>
          <w:noProof/>
        </w:rPr>
        <w:t>Genetic susceptibility, screen-based sedentary activities and incidence of coronary heart disease.</w:t>
      </w:r>
      <w:r w:rsidRPr="007116FA">
        <w:rPr>
          <w:noProof/>
        </w:rPr>
        <w:t xml:space="preserve"> BMC Medicine, 2022. </w:t>
      </w:r>
      <w:r w:rsidRPr="007116FA">
        <w:rPr>
          <w:b/>
          <w:noProof/>
        </w:rPr>
        <w:t>20</w:t>
      </w:r>
      <w:r w:rsidRPr="007116FA">
        <w:rPr>
          <w:noProof/>
        </w:rPr>
        <w:t>(1): p. 188.</w:t>
      </w:r>
    </w:p>
    <w:p w14:paraId="2688480A" w14:textId="77777777" w:rsidR="00EB45D0" w:rsidRPr="007116FA" w:rsidRDefault="00EB45D0" w:rsidP="00EB45D0">
      <w:pPr>
        <w:pStyle w:val="EndNoteBibliography"/>
        <w:ind w:left="720" w:hanging="720"/>
        <w:rPr>
          <w:noProof/>
        </w:rPr>
      </w:pPr>
      <w:r w:rsidRPr="007116FA">
        <w:rPr>
          <w:noProof/>
        </w:rPr>
        <w:t>13.</w:t>
      </w:r>
      <w:r w:rsidRPr="007116FA">
        <w:rPr>
          <w:noProof/>
        </w:rPr>
        <w:tab/>
        <w:t xml:space="preserve">Bell, A.C., et al., </w:t>
      </w:r>
      <w:r w:rsidRPr="007116FA">
        <w:rPr>
          <w:i/>
          <w:noProof/>
        </w:rPr>
        <w:t>Sedentary Behaviour&amp;mdash;A Target for the Prevention and Management of Cardiovascular Disease.</w:t>
      </w:r>
      <w:r w:rsidRPr="007116FA">
        <w:rPr>
          <w:noProof/>
        </w:rPr>
        <w:t xml:space="preserve"> International Journal of Environmental Research and Public Health, 2023. </w:t>
      </w:r>
      <w:r w:rsidRPr="007116FA">
        <w:rPr>
          <w:b/>
          <w:noProof/>
        </w:rPr>
        <w:t>20</w:t>
      </w:r>
      <w:r w:rsidRPr="007116FA">
        <w:rPr>
          <w:noProof/>
        </w:rPr>
        <w:t>(1): p. 532.</w:t>
      </w:r>
    </w:p>
    <w:p w14:paraId="3AA50D79" w14:textId="77777777" w:rsidR="00EB45D0" w:rsidRPr="007116FA" w:rsidRDefault="00EB45D0" w:rsidP="00EB45D0">
      <w:pPr>
        <w:pStyle w:val="EndNoteBibliography"/>
        <w:ind w:left="720" w:hanging="720"/>
        <w:rPr>
          <w:noProof/>
        </w:rPr>
      </w:pPr>
      <w:r w:rsidRPr="007116FA">
        <w:rPr>
          <w:noProof/>
        </w:rPr>
        <w:t>14.</w:t>
      </w:r>
      <w:r w:rsidRPr="007116FA">
        <w:rPr>
          <w:noProof/>
        </w:rPr>
        <w:tab/>
        <w:t xml:space="preserve">Han, M., et al., </w:t>
      </w:r>
      <w:r w:rsidRPr="007116FA">
        <w:rPr>
          <w:i/>
          <w:noProof/>
        </w:rPr>
        <w:t>Cardiorespiratory fitness and mortality from all causes, cardiovascular disease and cancer: dose-response meta-analysis of cohort studies.</w:t>
      </w:r>
      <w:r w:rsidRPr="007116FA">
        <w:rPr>
          <w:noProof/>
        </w:rPr>
        <w:t xml:space="preserve"> Br J Sports Med, 2022. </w:t>
      </w:r>
      <w:r w:rsidRPr="007116FA">
        <w:rPr>
          <w:b/>
          <w:noProof/>
        </w:rPr>
        <w:t>56</w:t>
      </w:r>
      <w:r w:rsidRPr="007116FA">
        <w:rPr>
          <w:noProof/>
        </w:rPr>
        <w:t>(13): p. 733-739.</w:t>
      </w:r>
    </w:p>
    <w:p w14:paraId="25B6E09D" w14:textId="77777777" w:rsidR="00EB45D0" w:rsidRPr="007116FA" w:rsidRDefault="00EB45D0" w:rsidP="00EB45D0">
      <w:pPr>
        <w:pStyle w:val="EndNoteBibliography"/>
        <w:ind w:left="720" w:hanging="720"/>
        <w:rPr>
          <w:noProof/>
        </w:rPr>
      </w:pPr>
      <w:r w:rsidRPr="007116FA">
        <w:rPr>
          <w:noProof/>
        </w:rPr>
        <w:t>15.</w:t>
      </w:r>
      <w:r w:rsidRPr="007116FA">
        <w:rPr>
          <w:noProof/>
        </w:rPr>
        <w:tab/>
        <w:t xml:space="preserve">Lanza, G.A., et al., </w:t>
      </w:r>
      <w:r w:rsidRPr="007116FA">
        <w:rPr>
          <w:i/>
          <w:noProof/>
        </w:rPr>
        <w:t>Cardiac Rehabilitation and Endothelial Function.</w:t>
      </w:r>
      <w:r w:rsidRPr="007116FA">
        <w:rPr>
          <w:noProof/>
        </w:rPr>
        <w:t xml:space="preserve"> J Clin Med, 2020. </w:t>
      </w:r>
      <w:r w:rsidRPr="007116FA">
        <w:rPr>
          <w:b/>
          <w:noProof/>
        </w:rPr>
        <w:t>9</w:t>
      </w:r>
      <w:r w:rsidRPr="007116FA">
        <w:rPr>
          <w:noProof/>
        </w:rPr>
        <w:t>(8).</w:t>
      </w:r>
    </w:p>
    <w:p w14:paraId="19267666" w14:textId="77777777" w:rsidR="00EB45D0" w:rsidRPr="007116FA" w:rsidRDefault="00EB45D0" w:rsidP="00EB45D0">
      <w:pPr>
        <w:pStyle w:val="EndNoteBibliography"/>
        <w:ind w:left="720" w:hanging="720"/>
        <w:rPr>
          <w:noProof/>
        </w:rPr>
      </w:pPr>
      <w:r w:rsidRPr="007116FA">
        <w:rPr>
          <w:noProof/>
        </w:rPr>
        <w:t>16.</w:t>
      </w:r>
      <w:r w:rsidRPr="007116FA">
        <w:rPr>
          <w:noProof/>
        </w:rPr>
        <w:tab/>
        <w:t xml:space="preserve">Manresa-Rocamora, A., et al., </w:t>
      </w:r>
      <w:r w:rsidRPr="007116FA">
        <w:rPr>
          <w:i/>
          <w:noProof/>
        </w:rPr>
        <w:t>Cardiac Rehabilitation Improves Endothelial Function in Coronary Artery Disease Patients.</w:t>
      </w:r>
      <w:r w:rsidRPr="007116FA">
        <w:rPr>
          <w:noProof/>
        </w:rPr>
        <w:t xml:space="preserve"> Int J Sports Med, 2022.</w:t>
      </w:r>
    </w:p>
    <w:p w14:paraId="4E685283" w14:textId="77777777" w:rsidR="00EB45D0" w:rsidRPr="007116FA" w:rsidRDefault="00EB45D0" w:rsidP="00EB45D0">
      <w:pPr>
        <w:pStyle w:val="EndNoteBibliography"/>
        <w:ind w:left="720" w:hanging="720"/>
        <w:rPr>
          <w:noProof/>
        </w:rPr>
      </w:pPr>
      <w:r w:rsidRPr="007116FA">
        <w:rPr>
          <w:noProof/>
        </w:rPr>
        <w:t>17.</w:t>
      </w:r>
      <w:r w:rsidRPr="007116FA">
        <w:rPr>
          <w:noProof/>
        </w:rPr>
        <w:tab/>
        <w:t xml:space="preserve">Ornish, D., et al., </w:t>
      </w:r>
      <w:r w:rsidRPr="007116FA">
        <w:rPr>
          <w:i/>
          <w:noProof/>
        </w:rPr>
        <w:t>Intensive lifestyle changes for reversal of coronary heart disease.</w:t>
      </w:r>
      <w:r w:rsidRPr="007116FA">
        <w:rPr>
          <w:noProof/>
        </w:rPr>
        <w:t xml:space="preserve"> JAMA, 1998. </w:t>
      </w:r>
      <w:r w:rsidRPr="007116FA">
        <w:rPr>
          <w:b/>
          <w:noProof/>
        </w:rPr>
        <w:t>280</w:t>
      </w:r>
      <w:r w:rsidRPr="007116FA">
        <w:rPr>
          <w:noProof/>
        </w:rPr>
        <w:t>(23): p. 2001-7.</w:t>
      </w:r>
    </w:p>
    <w:p w14:paraId="62FACAE5" w14:textId="77777777" w:rsidR="00EB45D0" w:rsidRPr="007116FA" w:rsidRDefault="00EB45D0" w:rsidP="00EB45D0">
      <w:pPr>
        <w:pStyle w:val="EndNoteBibliography"/>
        <w:ind w:left="720" w:hanging="720"/>
        <w:rPr>
          <w:noProof/>
        </w:rPr>
      </w:pPr>
      <w:r w:rsidRPr="007116FA">
        <w:rPr>
          <w:noProof/>
        </w:rPr>
        <w:t>18.</w:t>
      </w:r>
      <w:r w:rsidRPr="007116FA">
        <w:rPr>
          <w:noProof/>
        </w:rPr>
        <w:tab/>
        <w:t xml:space="preserve">Dibben, G.O., et al., </w:t>
      </w:r>
      <w:r w:rsidRPr="007116FA">
        <w:rPr>
          <w:i/>
          <w:noProof/>
        </w:rPr>
        <w:t>Cardiac rehabilitation and physical activity: systematic review and meta-analysis.</w:t>
      </w:r>
      <w:r w:rsidRPr="007116FA">
        <w:rPr>
          <w:noProof/>
        </w:rPr>
        <w:t xml:space="preserve"> Heart, 2018. </w:t>
      </w:r>
      <w:r w:rsidRPr="007116FA">
        <w:rPr>
          <w:b/>
          <w:noProof/>
        </w:rPr>
        <w:t>104</w:t>
      </w:r>
      <w:r w:rsidRPr="007116FA">
        <w:rPr>
          <w:noProof/>
        </w:rPr>
        <w:t>(17): p. 1394-1402.</w:t>
      </w:r>
    </w:p>
    <w:p w14:paraId="1349334B" w14:textId="77777777" w:rsidR="00EB45D0" w:rsidRPr="007116FA" w:rsidRDefault="00EB45D0" w:rsidP="00EB45D0">
      <w:pPr>
        <w:pStyle w:val="EndNoteBibliography"/>
        <w:ind w:left="720" w:hanging="720"/>
        <w:rPr>
          <w:noProof/>
        </w:rPr>
      </w:pPr>
      <w:r w:rsidRPr="007116FA">
        <w:rPr>
          <w:noProof/>
        </w:rPr>
        <w:t>19.</w:t>
      </w:r>
      <w:r w:rsidRPr="007116FA">
        <w:rPr>
          <w:noProof/>
        </w:rPr>
        <w:tab/>
        <w:t xml:space="preserve">Haskell, W.L., </w:t>
      </w:r>
      <w:r w:rsidRPr="007116FA">
        <w:rPr>
          <w:i/>
          <w:noProof/>
        </w:rPr>
        <w:t>Physical activity by self-report: a brief history and future issues.</w:t>
      </w:r>
      <w:r w:rsidRPr="007116FA">
        <w:rPr>
          <w:noProof/>
        </w:rPr>
        <w:t xml:space="preserve"> J Phys Act Health, 2012. </w:t>
      </w:r>
      <w:r w:rsidRPr="007116FA">
        <w:rPr>
          <w:b/>
          <w:noProof/>
        </w:rPr>
        <w:t>9 Suppl 1</w:t>
      </w:r>
      <w:r w:rsidRPr="007116FA">
        <w:rPr>
          <w:noProof/>
        </w:rPr>
        <w:t>: p. S5-10.</w:t>
      </w:r>
    </w:p>
    <w:p w14:paraId="031EC3F8" w14:textId="77777777" w:rsidR="00EB45D0" w:rsidRPr="007116FA" w:rsidRDefault="00EB45D0" w:rsidP="00EB45D0">
      <w:pPr>
        <w:pStyle w:val="EndNoteBibliography"/>
        <w:ind w:left="720" w:hanging="720"/>
        <w:rPr>
          <w:noProof/>
        </w:rPr>
      </w:pPr>
      <w:r w:rsidRPr="007116FA">
        <w:rPr>
          <w:noProof/>
        </w:rPr>
        <w:t>20.</w:t>
      </w:r>
      <w:r w:rsidRPr="007116FA">
        <w:rPr>
          <w:noProof/>
        </w:rPr>
        <w:tab/>
        <w:t xml:space="preserve">Alharbi, M., et al., </w:t>
      </w:r>
      <w:r w:rsidRPr="007116FA">
        <w:rPr>
          <w:i/>
          <w:noProof/>
        </w:rPr>
        <w:t>Measuring Overall Physical Activity for Cardiac Rehabilitation Participants: A Review of the Literature.</w:t>
      </w:r>
      <w:r w:rsidRPr="007116FA">
        <w:rPr>
          <w:noProof/>
        </w:rPr>
        <w:t xml:space="preserve"> Heart Lung Circ, 2017. </w:t>
      </w:r>
      <w:r w:rsidRPr="007116FA">
        <w:rPr>
          <w:b/>
          <w:noProof/>
        </w:rPr>
        <w:t>26</w:t>
      </w:r>
      <w:r w:rsidRPr="007116FA">
        <w:rPr>
          <w:noProof/>
        </w:rPr>
        <w:t>(10): p. 1008-1025.</w:t>
      </w:r>
    </w:p>
    <w:p w14:paraId="6791801F" w14:textId="77777777" w:rsidR="00EB45D0" w:rsidRPr="007116FA" w:rsidRDefault="00EB45D0" w:rsidP="00EB45D0">
      <w:pPr>
        <w:pStyle w:val="EndNoteBibliography"/>
        <w:ind w:left="720" w:hanging="720"/>
        <w:rPr>
          <w:noProof/>
        </w:rPr>
      </w:pPr>
      <w:r w:rsidRPr="007116FA">
        <w:rPr>
          <w:noProof/>
        </w:rPr>
        <w:t>21.</w:t>
      </w:r>
      <w:r w:rsidRPr="007116FA">
        <w:rPr>
          <w:noProof/>
        </w:rPr>
        <w:tab/>
        <w:t xml:space="preserve">Le Grande, M.R., et al., </w:t>
      </w:r>
      <w:r w:rsidRPr="007116FA">
        <w:rPr>
          <w:i/>
          <w:noProof/>
        </w:rPr>
        <w:t>An evaluation of self-report physical activity instruments used in studies involving cardiac patients.</w:t>
      </w:r>
      <w:r w:rsidRPr="007116FA">
        <w:rPr>
          <w:noProof/>
        </w:rPr>
        <w:t xml:space="preserve"> J Cardiopulm Rehabil Prev, 2008. </w:t>
      </w:r>
      <w:r w:rsidRPr="007116FA">
        <w:rPr>
          <w:b/>
          <w:noProof/>
        </w:rPr>
        <w:t>28</w:t>
      </w:r>
      <w:r w:rsidRPr="007116FA">
        <w:rPr>
          <w:noProof/>
        </w:rPr>
        <w:t>(6): p. 358-69.</w:t>
      </w:r>
    </w:p>
    <w:p w14:paraId="483F6062" w14:textId="77777777" w:rsidR="00EB45D0" w:rsidRPr="007116FA" w:rsidRDefault="00EB45D0" w:rsidP="00EB45D0">
      <w:pPr>
        <w:pStyle w:val="EndNoteBibliography"/>
        <w:ind w:left="720" w:hanging="720"/>
        <w:rPr>
          <w:noProof/>
        </w:rPr>
      </w:pPr>
      <w:r w:rsidRPr="007116FA">
        <w:rPr>
          <w:noProof/>
        </w:rPr>
        <w:t>22.</w:t>
      </w:r>
      <w:r w:rsidRPr="007116FA">
        <w:rPr>
          <w:noProof/>
        </w:rPr>
        <w:tab/>
        <w:t xml:space="preserve">Kolk, M.Z.H., et al., </w:t>
      </w:r>
      <w:r w:rsidRPr="007116FA">
        <w:rPr>
          <w:i/>
          <w:noProof/>
        </w:rPr>
        <w:t>Accelerometer-assessed physical behavior and the association with clinical outcomes in implantable cardioverter-defibrillator recipients: A systematic review.</w:t>
      </w:r>
      <w:r w:rsidRPr="007116FA">
        <w:rPr>
          <w:noProof/>
        </w:rPr>
        <w:t xml:space="preserve"> Cardiovasc Digit Health J, 2022. </w:t>
      </w:r>
      <w:r w:rsidRPr="007116FA">
        <w:rPr>
          <w:b/>
          <w:noProof/>
        </w:rPr>
        <w:t>3</w:t>
      </w:r>
      <w:r w:rsidRPr="007116FA">
        <w:rPr>
          <w:noProof/>
        </w:rPr>
        <w:t>(1): p. 46-55.</w:t>
      </w:r>
    </w:p>
    <w:p w14:paraId="06BB735C" w14:textId="77777777" w:rsidR="00EB45D0" w:rsidRPr="007116FA" w:rsidRDefault="00EB45D0" w:rsidP="00EB45D0">
      <w:pPr>
        <w:pStyle w:val="EndNoteBibliography"/>
        <w:ind w:left="720" w:hanging="720"/>
        <w:rPr>
          <w:noProof/>
        </w:rPr>
      </w:pPr>
      <w:r w:rsidRPr="007116FA">
        <w:rPr>
          <w:noProof/>
        </w:rPr>
        <w:lastRenderedPageBreak/>
        <w:t>23.</w:t>
      </w:r>
      <w:r w:rsidRPr="007116FA">
        <w:rPr>
          <w:noProof/>
        </w:rPr>
        <w:tab/>
        <w:t xml:space="preserve">Bianchim, M.S., et al., </w:t>
      </w:r>
      <w:r w:rsidRPr="007116FA">
        <w:rPr>
          <w:i/>
          <w:noProof/>
        </w:rPr>
        <w:t>A Compositional Analysis of Physical Activity, Sedentary Time, and Sleep and Associated Health Outcomes in Children and Adults with Cystic Fibrosis.</w:t>
      </w:r>
      <w:r w:rsidRPr="007116FA">
        <w:rPr>
          <w:noProof/>
        </w:rPr>
        <w:t xml:space="preserve"> Int J Environ Res Public Health, 2022. </w:t>
      </w:r>
      <w:r w:rsidRPr="007116FA">
        <w:rPr>
          <w:b/>
          <w:noProof/>
        </w:rPr>
        <w:t>19</w:t>
      </w:r>
      <w:r w:rsidRPr="007116FA">
        <w:rPr>
          <w:noProof/>
        </w:rPr>
        <w:t>(9).</w:t>
      </w:r>
    </w:p>
    <w:p w14:paraId="6F498C3C" w14:textId="77777777" w:rsidR="00EB45D0" w:rsidRPr="007116FA" w:rsidRDefault="00EB45D0" w:rsidP="00EB45D0">
      <w:pPr>
        <w:pStyle w:val="EndNoteBibliography"/>
        <w:ind w:left="720" w:hanging="720"/>
        <w:rPr>
          <w:noProof/>
        </w:rPr>
      </w:pPr>
      <w:r w:rsidRPr="007116FA">
        <w:rPr>
          <w:noProof/>
        </w:rPr>
        <w:t>24.</w:t>
      </w:r>
      <w:r w:rsidRPr="007116FA">
        <w:rPr>
          <w:noProof/>
        </w:rPr>
        <w:tab/>
        <w:t xml:space="preserve">Meiring, R.M., K. Tanimukai, and L. Bradnam, </w:t>
      </w:r>
      <w:r w:rsidRPr="007116FA">
        <w:rPr>
          <w:i/>
          <w:noProof/>
        </w:rPr>
        <w:t>The Effect of Exercise-Based Cardiac Rehabilitation on Objectively Measured Physical Activity and Sedentary Behavior: A Systematic Review and Meta-analysis.</w:t>
      </w:r>
      <w:r w:rsidRPr="007116FA">
        <w:rPr>
          <w:noProof/>
        </w:rPr>
        <w:t xml:space="preserve"> J Prim Care Community Health, 2020. </w:t>
      </w:r>
      <w:r w:rsidRPr="007116FA">
        <w:rPr>
          <w:b/>
          <w:noProof/>
        </w:rPr>
        <w:t>11</w:t>
      </w:r>
      <w:r w:rsidRPr="007116FA">
        <w:rPr>
          <w:noProof/>
        </w:rPr>
        <w:t>: p. 2150132720935290.</w:t>
      </w:r>
    </w:p>
    <w:p w14:paraId="455D8A8A" w14:textId="77777777" w:rsidR="00EB45D0" w:rsidRPr="007116FA" w:rsidRDefault="00EB45D0" w:rsidP="00EB45D0">
      <w:pPr>
        <w:pStyle w:val="EndNoteBibliography"/>
        <w:ind w:left="720" w:hanging="720"/>
        <w:rPr>
          <w:noProof/>
        </w:rPr>
      </w:pPr>
      <w:r w:rsidRPr="007116FA">
        <w:rPr>
          <w:noProof/>
        </w:rPr>
        <w:t>25.</w:t>
      </w:r>
      <w:r w:rsidRPr="007116FA">
        <w:rPr>
          <w:noProof/>
        </w:rPr>
        <w:tab/>
        <w:t xml:space="preserve">Jennings, W., et al., </w:t>
      </w:r>
      <w:r w:rsidRPr="007116FA">
        <w:rPr>
          <w:i/>
          <w:noProof/>
        </w:rPr>
        <w:t>Better cardiac care – the patient experience – a qualitative study.</w:t>
      </w:r>
      <w:r w:rsidRPr="007116FA">
        <w:rPr>
          <w:noProof/>
        </w:rPr>
        <w:t xml:space="preserve"> International Journal for Equity in Health, 2023. </w:t>
      </w:r>
      <w:r w:rsidRPr="007116FA">
        <w:rPr>
          <w:b/>
          <w:noProof/>
        </w:rPr>
        <w:t>22</w:t>
      </w:r>
      <w:r w:rsidRPr="007116FA">
        <w:rPr>
          <w:noProof/>
        </w:rPr>
        <w:t>(1): p. 122.</w:t>
      </w:r>
    </w:p>
    <w:p w14:paraId="72AF6C7C" w14:textId="77777777" w:rsidR="00EB45D0" w:rsidRPr="007116FA" w:rsidRDefault="00EB45D0" w:rsidP="00EB45D0">
      <w:pPr>
        <w:pStyle w:val="EndNoteBibliography"/>
        <w:ind w:left="720" w:hanging="720"/>
        <w:rPr>
          <w:noProof/>
        </w:rPr>
      </w:pPr>
      <w:r w:rsidRPr="007116FA">
        <w:rPr>
          <w:noProof/>
        </w:rPr>
        <w:t>26.</w:t>
      </w:r>
      <w:r w:rsidRPr="007116FA">
        <w:rPr>
          <w:noProof/>
        </w:rPr>
        <w:tab/>
        <w:t xml:space="preserve">Jokar, F., et al., </w:t>
      </w:r>
      <w:r w:rsidRPr="007116FA">
        <w:rPr>
          <w:i/>
          <w:noProof/>
        </w:rPr>
        <w:t>Begin Again and Continue With Life: A Qualitative Study on the Experiences of Cardiac Rehabilitation Patients.</w:t>
      </w:r>
      <w:r w:rsidRPr="007116FA">
        <w:rPr>
          <w:noProof/>
        </w:rPr>
        <w:t xml:space="preserve"> Journal of Nursing Research, 2017. </w:t>
      </w:r>
      <w:r w:rsidRPr="007116FA">
        <w:rPr>
          <w:b/>
          <w:noProof/>
        </w:rPr>
        <w:t>25</w:t>
      </w:r>
      <w:r w:rsidRPr="007116FA">
        <w:rPr>
          <w:noProof/>
        </w:rPr>
        <w:t>(5): p. 344-352.</w:t>
      </w:r>
    </w:p>
    <w:p w14:paraId="46596AB0" w14:textId="77777777" w:rsidR="00EB45D0" w:rsidRPr="007116FA" w:rsidRDefault="00EB45D0" w:rsidP="00EB45D0">
      <w:pPr>
        <w:pStyle w:val="EndNoteBibliography"/>
        <w:ind w:left="720" w:hanging="720"/>
        <w:rPr>
          <w:noProof/>
        </w:rPr>
      </w:pPr>
      <w:r w:rsidRPr="007116FA">
        <w:rPr>
          <w:noProof/>
        </w:rPr>
        <w:t>27.</w:t>
      </w:r>
      <w:r w:rsidRPr="007116FA">
        <w:rPr>
          <w:noProof/>
        </w:rPr>
        <w:tab/>
        <w:t xml:space="preserve">Cardiology, E.A.o.P., </w:t>
      </w:r>
      <w:r w:rsidRPr="007116FA">
        <w:rPr>
          <w:i/>
          <w:noProof/>
        </w:rPr>
        <w:t xml:space="preserve">Recommendations on how to provide cardiac rehabilitation activities during the COVID 19 pandemic. </w:t>
      </w:r>
      <w:r w:rsidRPr="007116FA">
        <w:rPr>
          <w:noProof/>
        </w:rPr>
        <w:t>. 2020.</w:t>
      </w:r>
    </w:p>
    <w:p w14:paraId="08A69931" w14:textId="77777777" w:rsidR="00EB45D0" w:rsidRPr="007116FA" w:rsidRDefault="00EB45D0" w:rsidP="00EB45D0">
      <w:pPr>
        <w:pStyle w:val="EndNoteBibliography"/>
        <w:ind w:left="720" w:hanging="720"/>
        <w:rPr>
          <w:noProof/>
        </w:rPr>
      </w:pPr>
      <w:r w:rsidRPr="007116FA">
        <w:rPr>
          <w:noProof/>
        </w:rPr>
        <w:t>28.</w:t>
      </w:r>
      <w:r w:rsidRPr="007116FA">
        <w:rPr>
          <w:noProof/>
        </w:rPr>
        <w:tab/>
        <w:t xml:space="preserve">Ogura, A., et al., </w:t>
      </w:r>
      <w:r w:rsidRPr="007116FA">
        <w:rPr>
          <w:i/>
          <w:noProof/>
        </w:rPr>
        <w:t>Impact of the COVID-19 pandemic on phase 2 cardiac rehabilitation patients in Japan.</w:t>
      </w:r>
      <w:r w:rsidRPr="007116FA">
        <w:rPr>
          <w:noProof/>
        </w:rPr>
        <w:t xml:space="preserve"> Heart Vessels, 2021. </w:t>
      </w:r>
      <w:r w:rsidRPr="007116FA">
        <w:rPr>
          <w:b/>
          <w:noProof/>
        </w:rPr>
        <w:t>36</w:t>
      </w:r>
      <w:r w:rsidRPr="007116FA">
        <w:rPr>
          <w:noProof/>
        </w:rPr>
        <w:t>(8): p. 1184-1189.</w:t>
      </w:r>
    </w:p>
    <w:p w14:paraId="769E1463" w14:textId="77777777" w:rsidR="00EB45D0" w:rsidRPr="007116FA" w:rsidRDefault="00EB45D0" w:rsidP="00EB45D0">
      <w:pPr>
        <w:pStyle w:val="EndNoteBibliography"/>
        <w:ind w:left="720" w:hanging="720"/>
        <w:rPr>
          <w:noProof/>
        </w:rPr>
      </w:pPr>
      <w:r w:rsidRPr="007116FA">
        <w:rPr>
          <w:noProof/>
        </w:rPr>
        <w:t>29.</w:t>
      </w:r>
      <w:r w:rsidRPr="007116FA">
        <w:rPr>
          <w:noProof/>
        </w:rPr>
        <w:tab/>
        <w:t xml:space="preserve">Pinto, R., et al., </w:t>
      </w:r>
      <w:r w:rsidRPr="007116FA">
        <w:rPr>
          <w:i/>
          <w:noProof/>
        </w:rPr>
        <w:t>Digital home-based multidisciplinary cardiac rehabilitation: How to counteract physical inactivity during the COVID-19 pandemic.</w:t>
      </w:r>
      <w:r w:rsidRPr="007116FA">
        <w:rPr>
          <w:noProof/>
        </w:rPr>
        <w:t xml:space="preserve"> Rev Port Cardiol, 2022. </w:t>
      </w:r>
      <w:r w:rsidRPr="007116FA">
        <w:rPr>
          <w:b/>
          <w:noProof/>
        </w:rPr>
        <w:t>41</w:t>
      </w:r>
      <w:r w:rsidRPr="007116FA">
        <w:rPr>
          <w:noProof/>
        </w:rPr>
        <w:t>(3): p. 209-218.</w:t>
      </w:r>
    </w:p>
    <w:p w14:paraId="5A09479B" w14:textId="77777777" w:rsidR="00EB45D0" w:rsidRPr="007116FA" w:rsidRDefault="00EB45D0" w:rsidP="00EB45D0">
      <w:pPr>
        <w:pStyle w:val="EndNoteBibliography"/>
        <w:ind w:left="720" w:hanging="720"/>
        <w:rPr>
          <w:noProof/>
        </w:rPr>
      </w:pPr>
      <w:r w:rsidRPr="007116FA">
        <w:rPr>
          <w:noProof/>
        </w:rPr>
        <w:t>30.</w:t>
      </w:r>
      <w:r w:rsidRPr="007116FA">
        <w:rPr>
          <w:noProof/>
        </w:rPr>
        <w:tab/>
        <w:t xml:space="preserve">Woods, J.A., et al., </w:t>
      </w:r>
      <w:r w:rsidRPr="007116FA">
        <w:rPr>
          <w:i/>
          <w:noProof/>
        </w:rPr>
        <w:t>The COVID-19 pandemic and physical activity.</w:t>
      </w:r>
      <w:r w:rsidRPr="007116FA">
        <w:rPr>
          <w:noProof/>
        </w:rPr>
        <w:t xml:space="preserve"> Sports Medicine and Health Science, 2020. </w:t>
      </w:r>
      <w:r w:rsidRPr="007116FA">
        <w:rPr>
          <w:b/>
          <w:noProof/>
        </w:rPr>
        <w:t>2</w:t>
      </w:r>
      <w:r w:rsidRPr="007116FA">
        <w:rPr>
          <w:noProof/>
        </w:rPr>
        <w:t>(2): p. 55-64.</w:t>
      </w:r>
    </w:p>
    <w:p w14:paraId="22F49DB2" w14:textId="77777777" w:rsidR="00EB45D0" w:rsidRPr="007116FA" w:rsidRDefault="00EB45D0" w:rsidP="00EB45D0">
      <w:pPr>
        <w:pStyle w:val="EndNoteBibliography"/>
        <w:ind w:left="720" w:hanging="720"/>
        <w:rPr>
          <w:noProof/>
        </w:rPr>
      </w:pPr>
      <w:r w:rsidRPr="007116FA">
        <w:rPr>
          <w:noProof/>
        </w:rPr>
        <w:t>31.</w:t>
      </w:r>
      <w:r w:rsidRPr="007116FA">
        <w:rPr>
          <w:noProof/>
        </w:rPr>
        <w:tab/>
        <w:t xml:space="preserve">McCarthy, H., H.W.W. Potts, and A. Fisher, </w:t>
      </w:r>
      <w:r w:rsidRPr="007116FA">
        <w:rPr>
          <w:i/>
          <w:noProof/>
        </w:rPr>
        <w:t>Physical Activity Behavior Before, During, and After COVID-19 Restrictions: Longitudinal Smartphone-Tracking Study of Adults in the United Kingdom.</w:t>
      </w:r>
      <w:r w:rsidRPr="007116FA">
        <w:rPr>
          <w:noProof/>
        </w:rPr>
        <w:t xml:space="preserve"> J Med Internet Res, 2021. </w:t>
      </w:r>
      <w:r w:rsidRPr="007116FA">
        <w:rPr>
          <w:b/>
          <w:noProof/>
        </w:rPr>
        <w:t>23</w:t>
      </w:r>
      <w:r w:rsidRPr="007116FA">
        <w:rPr>
          <w:noProof/>
        </w:rPr>
        <w:t>(2): p. e23701.</w:t>
      </w:r>
    </w:p>
    <w:p w14:paraId="66D15F03" w14:textId="77777777" w:rsidR="00EB45D0" w:rsidRPr="007116FA" w:rsidRDefault="00EB45D0" w:rsidP="00EB45D0">
      <w:pPr>
        <w:pStyle w:val="EndNoteBibliography"/>
        <w:ind w:left="720" w:hanging="720"/>
        <w:rPr>
          <w:noProof/>
        </w:rPr>
      </w:pPr>
      <w:r w:rsidRPr="007116FA">
        <w:rPr>
          <w:noProof/>
        </w:rPr>
        <w:t>32.</w:t>
      </w:r>
      <w:r w:rsidRPr="007116FA">
        <w:rPr>
          <w:noProof/>
        </w:rPr>
        <w:tab/>
        <w:t xml:space="preserve">Golbus, J.R., et al., </w:t>
      </w:r>
      <w:r w:rsidRPr="007116FA">
        <w:rPr>
          <w:i/>
          <w:noProof/>
        </w:rPr>
        <w:t>Digital Technologies in Cardiac Rehabilitation: A Science Advisory From the American Heart Association.</w:t>
      </w:r>
      <w:r w:rsidRPr="007116FA">
        <w:rPr>
          <w:noProof/>
        </w:rPr>
        <w:t xml:space="preserve"> Circulation, 2023.</w:t>
      </w:r>
    </w:p>
    <w:p w14:paraId="1A65C603" w14:textId="77777777" w:rsidR="00EB45D0" w:rsidRPr="007116FA" w:rsidRDefault="00EB45D0" w:rsidP="00EB45D0">
      <w:pPr>
        <w:pStyle w:val="EndNoteBibliography"/>
        <w:ind w:left="720" w:hanging="720"/>
        <w:rPr>
          <w:noProof/>
        </w:rPr>
      </w:pPr>
      <w:r w:rsidRPr="007116FA">
        <w:rPr>
          <w:noProof/>
        </w:rPr>
        <w:t>33.</w:t>
      </w:r>
      <w:r w:rsidRPr="007116FA">
        <w:rPr>
          <w:noProof/>
        </w:rPr>
        <w:tab/>
        <w:t xml:space="preserve">Rayner, T.A., et al., </w:t>
      </w:r>
      <w:r w:rsidRPr="007116FA">
        <w:rPr>
          <w:i/>
          <w:noProof/>
        </w:rPr>
        <w:t>12 Real-world evaluation of a technology-enabled system for the augmentation of physical activity behaviour change in cardiac rehabilitation.</w:t>
      </w:r>
      <w:r w:rsidRPr="007116FA">
        <w:rPr>
          <w:noProof/>
        </w:rPr>
        <w:t xml:space="preserve"> Heart, 2022. </w:t>
      </w:r>
      <w:r w:rsidRPr="007116FA">
        <w:rPr>
          <w:b/>
          <w:noProof/>
        </w:rPr>
        <w:t>108: A7</w:t>
      </w:r>
      <w:r w:rsidRPr="007116FA">
        <w:rPr>
          <w:noProof/>
        </w:rPr>
        <w:t>.</w:t>
      </w:r>
    </w:p>
    <w:p w14:paraId="34485958" w14:textId="77777777" w:rsidR="00EB45D0" w:rsidRPr="007116FA" w:rsidRDefault="00EB45D0" w:rsidP="00EB45D0">
      <w:pPr>
        <w:pStyle w:val="EndNoteBibliography"/>
        <w:ind w:left="720" w:hanging="720"/>
        <w:rPr>
          <w:noProof/>
        </w:rPr>
      </w:pPr>
      <w:r w:rsidRPr="007116FA">
        <w:rPr>
          <w:noProof/>
        </w:rPr>
        <w:t>34.</w:t>
      </w:r>
      <w:r w:rsidRPr="007116FA">
        <w:rPr>
          <w:noProof/>
        </w:rPr>
        <w:tab/>
        <w:t xml:space="preserve">Barnason, S., et al., </w:t>
      </w:r>
      <w:r w:rsidRPr="007116FA">
        <w:rPr>
          <w:i/>
          <w:noProof/>
        </w:rPr>
        <w:t>Weight management telehealth intervention for overweight and obese rural cardiac rehabilitation participants: A randomised trial.</w:t>
      </w:r>
      <w:r w:rsidRPr="007116FA">
        <w:rPr>
          <w:noProof/>
        </w:rPr>
        <w:t xml:space="preserve"> J Clin Nurs, 2019. </w:t>
      </w:r>
      <w:r w:rsidRPr="007116FA">
        <w:rPr>
          <w:b/>
          <w:noProof/>
        </w:rPr>
        <w:t>28</w:t>
      </w:r>
      <w:r w:rsidRPr="007116FA">
        <w:rPr>
          <w:noProof/>
        </w:rPr>
        <w:t>(9-10): p. 1808-1818.</w:t>
      </w:r>
    </w:p>
    <w:p w14:paraId="4658E55E" w14:textId="77777777" w:rsidR="00EB45D0" w:rsidRPr="007116FA" w:rsidRDefault="00EB45D0" w:rsidP="00EB45D0">
      <w:pPr>
        <w:pStyle w:val="EndNoteBibliography"/>
        <w:ind w:left="720" w:hanging="720"/>
        <w:rPr>
          <w:noProof/>
        </w:rPr>
      </w:pPr>
      <w:r w:rsidRPr="007116FA">
        <w:rPr>
          <w:noProof/>
        </w:rPr>
        <w:t>35.</w:t>
      </w:r>
      <w:r w:rsidRPr="007116FA">
        <w:rPr>
          <w:noProof/>
        </w:rPr>
        <w:tab/>
        <w:t xml:space="preserve">Dalal, H.M., et al., </w:t>
      </w:r>
      <w:r w:rsidRPr="007116FA">
        <w:rPr>
          <w:i/>
          <w:noProof/>
        </w:rPr>
        <w:t>The effects and costs of home-based rehabilitation for heart failure with reduced ejection fraction: The REACH-HF multicentre randomized controlled trial.</w:t>
      </w:r>
      <w:r w:rsidRPr="007116FA">
        <w:rPr>
          <w:noProof/>
        </w:rPr>
        <w:t xml:space="preserve"> Eur J Prev Cardiol, 2019. </w:t>
      </w:r>
      <w:r w:rsidRPr="007116FA">
        <w:rPr>
          <w:b/>
          <w:noProof/>
        </w:rPr>
        <w:t>26</w:t>
      </w:r>
      <w:r w:rsidRPr="007116FA">
        <w:rPr>
          <w:noProof/>
        </w:rPr>
        <w:t>(3): p. 262-272.</w:t>
      </w:r>
    </w:p>
    <w:p w14:paraId="2ABA0270" w14:textId="77777777" w:rsidR="00EB45D0" w:rsidRPr="007116FA" w:rsidRDefault="00EB45D0" w:rsidP="00EB45D0">
      <w:pPr>
        <w:pStyle w:val="EndNoteBibliography"/>
        <w:ind w:left="720" w:hanging="720"/>
        <w:rPr>
          <w:noProof/>
        </w:rPr>
      </w:pPr>
      <w:r w:rsidRPr="007116FA">
        <w:rPr>
          <w:noProof/>
        </w:rPr>
        <w:t>36.</w:t>
      </w:r>
      <w:r w:rsidRPr="007116FA">
        <w:rPr>
          <w:noProof/>
        </w:rPr>
        <w:tab/>
        <w:t xml:space="preserve">Excellence, N.I.f.H.a.C., </w:t>
      </w:r>
      <w:r w:rsidRPr="007116FA">
        <w:rPr>
          <w:i/>
          <w:noProof/>
        </w:rPr>
        <w:t>Cardiac rehabilitation services: commissioning guide.</w:t>
      </w:r>
      <w:r w:rsidRPr="007116FA">
        <w:rPr>
          <w:noProof/>
        </w:rPr>
        <w:t xml:space="preserve"> 2013: London.</w:t>
      </w:r>
    </w:p>
    <w:p w14:paraId="7D2C71B0" w14:textId="77777777" w:rsidR="00EB45D0" w:rsidRPr="007116FA" w:rsidRDefault="00EB45D0" w:rsidP="00EB45D0">
      <w:pPr>
        <w:pStyle w:val="EndNoteBibliography"/>
        <w:ind w:left="720" w:hanging="720"/>
        <w:rPr>
          <w:noProof/>
        </w:rPr>
      </w:pPr>
      <w:r w:rsidRPr="007116FA">
        <w:rPr>
          <w:noProof/>
        </w:rPr>
        <w:t>37.</w:t>
      </w:r>
      <w:r w:rsidRPr="007116FA">
        <w:rPr>
          <w:noProof/>
        </w:rPr>
        <w:tab/>
        <w:t xml:space="preserve">Dawkes, S., et al., </w:t>
      </w:r>
      <w:r w:rsidRPr="007116FA">
        <w:rPr>
          <w:i/>
          <w:noProof/>
        </w:rPr>
        <w:t>COVID-19 and cardiac rehabilitation: Joint BACPR/BCS/BHF statement on cardiac rehabilitation services.</w:t>
      </w:r>
      <w:r w:rsidRPr="007116FA">
        <w:rPr>
          <w:noProof/>
        </w:rPr>
        <w:t xml:space="preserve"> British Journal of Cardiology, 2020. </w:t>
      </w:r>
      <w:r w:rsidRPr="007116FA">
        <w:rPr>
          <w:b/>
          <w:noProof/>
        </w:rPr>
        <w:t>27</w:t>
      </w:r>
      <w:r w:rsidRPr="007116FA">
        <w:rPr>
          <w:noProof/>
        </w:rPr>
        <w:t>(2).</w:t>
      </w:r>
    </w:p>
    <w:p w14:paraId="378D08D8" w14:textId="77777777" w:rsidR="00EB45D0" w:rsidRPr="007116FA" w:rsidRDefault="00EB45D0" w:rsidP="00EB45D0">
      <w:pPr>
        <w:pStyle w:val="EndNoteBibliography"/>
        <w:ind w:left="720" w:hanging="720"/>
        <w:rPr>
          <w:noProof/>
        </w:rPr>
      </w:pPr>
      <w:r w:rsidRPr="007116FA">
        <w:rPr>
          <w:noProof/>
        </w:rPr>
        <w:t>38.</w:t>
      </w:r>
      <w:r w:rsidRPr="007116FA">
        <w:rPr>
          <w:noProof/>
        </w:rPr>
        <w:tab/>
        <w:t xml:space="preserve">Borg, G., </w:t>
      </w:r>
      <w:r w:rsidRPr="007116FA">
        <w:rPr>
          <w:i/>
          <w:noProof/>
        </w:rPr>
        <w:t>An introduction to Borg’s RPE scale</w:t>
      </w:r>
      <w:r w:rsidRPr="007116FA">
        <w:rPr>
          <w:noProof/>
        </w:rPr>
        <w:t>. 1985, Ithaca, New York: Movement Publications.</w:t>
      </w:r>
    </w:p>
    <w:p w14:paraId="61D8D224" w14:textId="77777777" w:rsidR="00EB45D0" w:rsidRPr="007116FA" w:rsidRDefault="00EB45D0" w:rsidP="00EB45D0">
      <w:pPr>
        <w:pStyle w:val="EndNoteBibliography"/>
        <w:ind w:left="720" w:hanging="720"/>
        <w:rPr>
          <w:noProof/>
        </w:rPr>
      </w:pPr>
      <w:r w:rsidRPr="007116FA">
        <w:rPr>
          <w:noProof/>
        </w:rPr>
        <w:t>39.</w:t>
      </w:r>
      <w:r w:rsidRPr="007116FA">
        <w:rPr>
          <w:noProof/>
        </w:rPr>
        <w:tab/>
        <w:t xml:space="preserve">Care, D.o.H.a.S. </w:t>
      </w:r>
      <w:r w:rsidRPr="007116FA">
        <w:rPr>
          <w:i/>
          <w:noProof/>
        </w:rPr>
        <w:t>Physical activity guidelines: UK Chief Medical Officers’ report</w:t>
      </w:r>
      <w:r w:rsidRPr="007116FA">
        <w:rPr>
          <w:noProof/>
        </w:rPr>
        <w:t>. 2020.</w:t>
      </w:r>
    </w:p>
    <w:p w14:paraId="2DC7BC02" w14:textId="77777777" w:rsidR="00EB45D0" w:rsidRPr="007116FA" w:rsidRDefault="00EB45D0" w:rsidP="00EB45D0">
      <w:pPr>
        <w:pStyle w:val="EndNoteBibliography"/>
        <w:ind w:left="720" w:hanging="720"/>
        <w:rPr>
          <w:noProof/>
        </w:rPr>
      </w:pPr>
      <w:r w:rsidRPr="007116FA">
        <w:rPr>
          <w:noProof/>
        </w:rPr>
        <w:t>40.</w:t>
      </w:r>
      <w:r w:rsidRPr="007116FA">
        <w:rPr>
          <w:noProof/>
        </w:rPr>
        <w:tab/>
        <w:t xml:space="preserve">van Hees, V.T., et al., </w:t>
      </w:r>
      <w:r w:rsidRPr="007116FA">
        <w:rPr>
          <w:i/>
          <w:noProof/>
        </w:rPr>
        <w:t>Separating movement and gravity components in an acceleration signal and implications for the assessment of human daily physical activity.</w:t>
      </w:r>
      <w:r w:rsidRPr="007116FA">
        <w:rPr>
          <w:noProof/>
        </w:rPr>
        <w:t xml:space="preserve"> PLoS One, 2013. </w:t>
      </w:r>
      <w:r w:rsidRPr="007116FA">
        <w:rPr>
          <w:b/>
          <w:noProof/>
        </w:rPr>
        <w:t>8</w:t>
      </w:r>
      <w:r w:rsidRPr="007116FA">
        <w:rPr>
          <w:noProof/>
        </w:rPr>
        <w:t>(4): p. e61691.</w:t>
      </w:r>
    </w:p>
    <w:p w14:paraId="0EE3EE13" w14:textId="77777777" w:rsidR="00EB45D0" w:rsidRPr="007116FA" w:rsidRDefault="00EB45D0" w:rsidP="00EB45D0">
      <w:pPr>
        <w:pStyle w:val="EndNoteBibliography"/>
        <w:ind w:left="720" w:hanging="720"/>
        <w:rPr>
          <w:noProof/>
        </w:rPr>
      </w:pPr>
      <w:r w:rsidRPr="007116FA">
        <w:rPr>
          <w:noProof/>
        </w:rPr>
        <w:t>41.</w:t>
      </w:r>
      <w:r w:rsidRPr="007116FA">
        <w:rPr>
          <w:noProof/>
        </w:rPr>
        <w:tab/>
        <w:t xml:space="preserve">Shepherd, A.I., et al., </w:t>
      </w:r>
      <w:r w:rsidRPr="007116FA">
        <w:rPr>
          <w:i/>
          <w:noProof/>
        </w:rPr>
        <w:t>Physical activity, sleep, and fatigue in community dwelling Stroke Survivors.</w:t>
      </w:r>
      <w:r w:rsidRPr="007116FA">
        <w:rPr>
          <w:noProof/>
        </w:rPr>
        <w:t xml:space="preserve"> Sci Rep, 2018. </w:t>
      </w:r>
      <w:r w:rsidRPr="007116FA">
        <w:rPr>
          <w:b/>
          <w:noProof/>
        </w:rPr>
        <w:t>8</w:t>
      </w:r>
      <w:r w:rsidRPr="007116FA">
        <w:rPr>
          <w:noProof/>
        </w:rPr>
        <w:t>(1): p. 7900.</w:t>
      </w:r>
    </w:p>
    <w:p w14:paraId="336405B2" w14:textId="77777777" w:rsidR="00EB45D0" w:rsidRPr="007116FA" w:rsidRDefault="00EB45D0" w:rsidP="00EB45D0">
      <w:pPr>
        <w:pStyle w:val="EndNoteBibliography"/>
        <w:ind w:left="720" w:hanging="720"/>
        <w:rPr>
          <w:noProof/>
        </w:rPr>
      </w:pPr>
      <w:r w:rsidRPr="007116FA">
        <w:rPr>
          <w:noProof/>
        </w:rPr>
        <w:t>42.</w:t>
      </w:r>
      <w:r w:rsidRPr="007116FA">
        <w:rPr>
          <w:noProof/>
        </w:rPr>
        <w:tab/>
        <w:t xml:space="preserve">Antoun, J., et al., </w:t>
      </w:r>
      <w:r w:rsidRPr="007116FA">
        <w:rPr>
          <w:i/>
          <w:noProof/>
        </w:rPr>
        <w:t>Understanding the Impact of Initial COVID-19 Restrictions on Physical Activity, Wellbeing and Quality of Life in Shielding Adults with End-Stage Renal Disease in the United Kingdom Dialysing at Home versus In-Centre and Their Experiences with Telemedicine.</w:t>
      </w:r>
      <w:r w:rsidRPr="007116FA">
        <w:rPr>
          <w:noProof/>
        </w:rPr>
        <w:t xml:space="preserve"> Int J Environ Res Public Health, 2021. </w:t>
      </w:r>
      <w:r w:rsidRPr="007116FA">
        <w:rPr>
          <w:b/>
          <w:noProof/>
        </w:rPr>
        <w:t>18</w:t>
      </w:r>
      <w:r w:rsidRPr="007116FA">
        <w:rPr>
          <w:noProof/>
        </w:rPr>
        <w:t>(6).</w:t>
      </w:r>
    </w:p>
    <w:p w14:paraId="13938D62" w14:textId="77777777" w:rsidR="00EB45D0" w:rsidRPr="007116FA" w:rsidRDefault="00EB45D0" w:rsidP="00EB45D0">
      <w:pPr>
        <w:pStyle w:val="EndNoteBibliography"/>
        <w:ind w:left="720" w:hanging="720"/>
        <w:rPr>
          <w:noProof/>
        </w:rPr>
      </w:pPr>
      <w:r w:rsidRPr="007116FA">
        <w:rPr>
          <w:noProof/>
        </w:rPr>
        <w:t>43.</w:t>
      </w:r>
      <w:r w:rsidRPr="007116FA">
        <w:rPr>
          <w:noProof/>
        </w:rPr>
        <w:tab/>
        <w:t xml:space="preserve">Pavey, T.G., et al., </w:t>
      </w:r>
      <w:r w:rsidRPr="007116FA">
        <w:rPr>
          <w:i/>
          <w:noProof/>
        </w:rPr>
        <w:t>The validity of the GENEActiv wrist-worn accelerometer for measuring adult sedentary time in free living.</w:t>
      </w:r>
      <w:r w:rsidRPr="007116FA">
        <w:rPr>
          <w:noProof/>
        </w:rPr>
        <w:t xml:space="preserve"> J Sci Med Sport, 2016. </w:t>
      </w:r>
      <w:r w:rsidRPr="007116FA">
        <w:rPr>
          <w:b/>
          <w:noProof/>
        </w:rPr>
        <w:t>19</w:t>
      </w:r>
      <w:r w:rsidRPr="007116FA">
        <w:rPr>
          <w:noProof/>
        </w:rPr>
        <w:t>(5): p. 395-9.</w:t>
      </w:r>
    </w:p>
    <w:p w14:paraId="77A42BB3" w14:textId="77777777" w:rsidR="00EB45D0" w:rsidRPr="007116FA" w:rsidRDefault="00EB45D0" w:rsidP="00EB45D0">
      <w:pPr>
        <w:pStyle w:val="EndNoteBibliography"/>
        <w:ind w:left="720" w:hanging="720"/>
        <w:rPr>
          <w:noProof/>
        </w:rPr>
      </w:pPr>
      <w:r w:rsidRPr="007116FA">
        <w:rPr>
          <w:noProof/>
        </w:rPr>
        <w:t>44.</w:t>
      </w:r>
      <w:r w:rsidRPr="007116FA">
        <w:rPr>
          <w:noProof/>
        </w:rPr>
        <w:tab/>
        <w:t xml:space="preserve">Fraysse, F., et al., </w:t>
      </w:r>
      <w:r w:rsidRPr="007116FA">
        <w:rPr>
          <w:i/>
          <w:noProof/>
        </w:rPr>
        <w:t>Physical Activity Intensity Cut-Points for Wrist-Worn GENEActiv in Older Adults.</w:t>
      </w:r>
      <w:r w:rsidRPr="007116FA">
        <w:rPr>
          <w:noProof/>
        </w:rPr>
        <w:t xml:space="preserve"> Frontiers in Sports and Active Living, 2021. </w:t>
      </w:r>
      <w:r w:rsidRPr="007116FA">
        <w:rPr>
          <w:b/>
          <w:noProof/>
        </w:rPr>
        <w:t>2</w:t>
      </w:r>
      <w:r w:rsidRPr="007116FA">
        <w:rPr>
          <w:noProof/>
        </w:rPr>
        <w:t>.</w:t>
      </w:r>
    </w:p>
    <w:p w14:paraId="193981FB" w14:textId="77777777" w:rsidR="00EB45D0" w:rsidRPr="007116FA" w:rsidRDefault="00EB45D0" w:rsidP="00EB45D0">
      <w:pPr>
        <w:pStyle w:val="EndNoteBibliography"/>
        <w:ind w:left="720" w:hanging="720"/>
        <w:rPr>
          <w:noProof/>
        </w:rPr>
      </w:pPr>
      <w:r w:rsidRPr="007116FA">
        <w:rPr>
          <w:noProof/>
        </w:rPr>
        <w:t>45.</w:t>
      </w:r>
      <w:r w:rsidRPr="007116FA">
        <w:rPr>
          <w:noProof/>
        </w:rPr>
        <w:tab/>
        <w:t xml:space="preserve">van Hees, V.T., et al., </w:t>
      </w:r>
      <w:r w:rsidRPr="007116FA">
        <w:rPr>
          <w:i/>
          <w:noProof/>
        </w:rPr>
        <w:t>A Novel, Open Access Method to Assess Sleep Duration Using a Wrist-Worn Accelerometer.</w:t>
      </w:r>
      <w:r w:rsidRPr="007116FA">
        <w:rPr>
          <w:noProof/>
        </w:rPr>
        <w:t xml:space="preserve"> PLoS One, 2015. </w:t>
      </w:r>
      <w:r w:rsidRPr="007116FA">
        <w:rPr>
          <w:b/>
          <w:noProof/>
        </w:rPr>
        <w:t>10</w:t>
      </w:r>
      <w:r w:rsidRPr="007116FA">
        <w:rPr>
          <w:noProof/>
        </w:rPr>
        <w:t>(11): p. e0142533.</w:t>
      </w:r>
    </w:p>
    <w:p w14:paraId="5F49F852" w14:textId="77777777" w:rsidR="00EB45D0" w:rsidRPr="007116FA" w:rsidRDefault="00EB45D0" w:rsidP="00EB45D0">
      <w:pPr>
        <w:pStyle w:val="EndNoteBibliography"/>
        <w:ind w:left="720" w:hanging="720"/>
        <w:rPr>
          <w:noProof/>
        </w:rPr>
      </w:pPr>
      <w:r w:rsidRPr="007116FA">
        <w:rPr>
          <w:noProof/>
        </w:rPr>
        <w:t>46.</w:t>
      </w:r>
      <w:r w:rsidRPr="007116FA">
        <w:rPr>
          <w:noProof/>
        </w:rPr>
        <w:tab/>
        <w:t xml:space="preserve">Elo, S. and H. Kyngas, </w:t>
      </w:r>
      <w:r w:rsidRPr="007116FA">
        <w:rPr>
          <w:i/>
          <w:noProof/>
        </w:rPr>
        <w:t>The qualitative content analysis process.</w:t>
      </w:r>
      <w:r w:rsidRPr="007116FA">
        <w:rPr>
          <w:noProof/>
        </w:rPr>
        <w:t xml:space="preserve"> J Adv Nurs, 2008. </w:t>
      </w:r>
      <w:r w:rsidRPr="007116FA">
        <w:rPr>
          <w:b/>
          <w:noProof/>
        </w:rPr>
        <w:t>62</w:t>
      </w:r>
      <w:r w:rsidRPr="007116FA">
        <w:rPr>
          <w:noProof/>
        </w:rPr>
        <w:t>(1): p. 107-15.</w:t>
      </w:r>
    </w:p>
    <w:p w14:paraId="260B857C" w14:textId="77777777" w:rsidR="00EB45D0" w:rsidRPr="007116FA" w:rsidRDefault="00EB45D0" w:rsidP="00EB45D0">
      <w:pPr>
        <w:pStyle w:val="EndNoteBibliography"/>
        <w:ind w:left="720" w:hanging="720"/>
        <w:rPr>
          <w:noProof/>
        </w:rPr>
      </w:pPr>
      <w:r w:rsidRPr="007116FA">
        <w:rPr>
          <w:noProof/>
        </w:rPr>
        <w:lastRenderedPageBreak/>
        <w:t>47.</w:t>
      </w:r>
      <w:r w:rsidRPr="007116FA">
        <w:rPr>
          <w:noProof/>
        </w:rPr>
        <w:tab/>
        <w:t xml:space="preserve">Stemler, S., </w:t>
      </w:r>
      <w:r w:rsidRPr="007116FA">
        <w:rPr>
          <w:i/>
          <w:noProof/>
        </w:rPr>
        <w:t>An overview of content analysis.</w:t>
      </w:r>
      <w:r w:rsidRPr="007116FA">
        <w:rPr>
          <w:noProof/>
        </w:rPr>
        <w:t xml:space="preserve"> Practical Assessment, research, and Evaluation, 2000. </w:t>
      </w:r>
      <w:r w:rsidRPr="007116FA">
        <w:rPr>
          <w:b/>
          <w:noProof/>
        </w:rPr>
        <w:t>17</w:t>
      </w:r>
      <w:r w:rsidRPr="007116FA">
        <w:rPr>
          <w:noProof/>
        </w:rPr>
        <w:t>.</w:t>
      </w:r>
    </w:p>
    <w:p w14:paraId="5DDECD1A" w14:textId="77777777" w:rsidR="00EB45D0" w:rsidRPr="007116FA" w:rsidRDefault="00EB45D0" w:rsidP="00EB45D0">
      <w:pPr>
        <w:pStyle w:val="EndNoteBibliography"/>
        <w:ind w:left="720" w:hanging="720"/>
        <w:rPr>
          <w:noProof/>
        </w:rPr>
      </w:pPr>
      <w:r w:rsidRPr="007116FA">
        <w:rPr>
          <w:noProof/>
        </w:rPr>
        <w:t>48.</w:t>
      </w:r>
      <w:r w:rsidRPr="007116FA">
        <w:rPr>
          <w:noProof/>
        </w:rPr>
        <w:tab/>
        <w:t xml:space="preserve">Erlingsson, C. and P. Brysiewicz, </w:t>
      </w:r>
      <w:r w:rsidRPr="007116FA">
        <w:rPr>
          <w:i/>
          <w:noProof/>
        </w:rPr>
        <w:t>A hands-on guide to doing content analysis.</w:t>
      </w:r>
      <w:r w:rsidRPr="007116FA">
        <w:rPr>
          <w:noProof/>
        </w:rPr>
        <w:t xml:space="preserve"> Afr J Emerg Med, 2017. </w:t>
      </w:r>
      <w:r w:rsidRPr="007116FA">
        <w:rPr>
          <w:b/>
          <w:noProof/>
        </w:rPr>
        <w:t>7</w:t>
      </w:r>
      <w:r w:rsidRPr="007116FA">
        <w:rPr>
          <w:noProof/>
        </w:rPr>
        <w:t>(3): p. 93-99.</w:t>
      </w:r>
    </w:p>
    <w:p w14:paraId="3C5E4E28" w14:textId="77777777" w:rsidR="00EB45D0" w:rsidRPr="007116FA" w:rsidRDefault="00EB45D0" w:rsidP="00EB45D0">
      <w:pPr>
        <w:pStyle w:val="EndNoteBibliography"/>
        <w:ind w:left="720" w:hanging="720"/>
        <w:rPr>
          <w:noProof/>
        </w:rPr>
      </w:pPr>
      <w:r w:rsidRPr="007116FA">
        <w:rPr>
          <w:noProof/>
        </w:rPr>
        <w:t>49.</w:t>
      </w:r>
      <w:r w:rsidRPr="007116FA">
        <w:rPr>
          <w:noProof/>
        </w:rPr>
        <w:tab/>
        <w:t xml:space="preserve">Smith, B. and K.R. McGannon, </w:t>
      </w:r>
      <w:r w:rsidRPr="007116FA">
        <w:rPr>
          <w:i/>
          <w:noProof/>
        </w:rPr>
        <w:t>Developing rigor in qualitative research: problems and opportunities within sport and exercise psychology.</w:t>
      </w:r>
      <w:r w:rsidRPr="007116FA">
        <w:rPr>
          <w:noProof/>
        </w:rPr>
        <w:t xml:space="preserve"> International Review of Sport and Exercise Psychology, 2018. </w:t>
      </w:r>
      <w:r w:rsidRPr="007116FA">
        <w:rPr>
          <w:b/>
          <w:noProof/>
        </w:rPr>
        <w:t>11</w:t>
      </w:r>
      <w:r w:rsidRPr="007116FA">
        <w:rPr>
          <w:noProof/>
        </w:rPr>
        <w:t>(1): p. 101-121.</w:t>
      </w:r>
    </w:p>
    <w:p w14:paraId="6DE1FA2F" w14:textId="77777777" w:rsidR="00EB45D0" w:rsidRPr="007116FA" w:rsidRDefault="00EB45D0" w:rsidP="00EB45D0">
      <w:pPr>
        <w:pStyle w:val="EndNoteBibliography"/>
        <w:ind w:left="720" w:hanging="720"/>
        <w:rPr>
          <w:noProof/>
        </w:rPr>
      </w:pPr>
      <w:r w:rsidRPr="007116FA">
        <w:rPr>
          <w:noProof/>
        </w:rPr>
        <w:t>50.</w:t>
      </w:r>
      <w:r w:rsidRPr="007116FA">
        <w:rPr>
          <w:noProof/>
        </w:rPr>
        <w:tab/>
        <w:t xml:space="preserve">Burke, S., </w:t>
      </w:r>
      <w:r w:rsidRPr="007116FA">
        <w:rPr>
          <w:i/>
          <w:noProof/>
        </w:rPr>
        <w:t>Rethinking ‘validity’ and ‘trustworthiness’ in qualitative inquiry: how might we judge the quality of qualitative research in sport and exercise sciences?</w:t>
      </w:r>
      <w:r w:rsidRPr="007116FA">
        <w:rPr>
          <w:noProof/>
        </w:rPr>
        <w:t xml:space="preserve">, in </w:t>
      </w:r>
      <w:r w:rsidRPr="007116FA">
        <w:rPr>
          <w:i/>
          <w:noProof/>
        </w:rPr>
        <w:t>Routledge Handbook of Qualitative Research in Sport and Exercise</w:t>
      </w:r>
      <w:r w:rsidRPr="007116FA">
        <w:rPr>
          <w:noProof/>
        </w:rPr>
        <w:t>, B.S.a.A.C. Sparkes, Editor. 2016, Routledge: London. p. 11.</w:t>
      </w:r>
    </w:p>
    <w:p w14:paraId="02B181ED" w14:textId="77777777" w:rsidR="00EB45D0" w:rsidRPr="007116FA" w:rsidRDefault="00EB45D0" w:rsidP="00EB45D0">
      <w:pPr>
        <w:pStyle w:val="EndNoteBibliography"/>
        <w:ind w:left="720" w:hanging="720"/>
        <w:rPr>
          <w:noProof/>
        </w:rPr>
      </w:pPr>
      <w:r w:rsidRPr="007116FA">
        <w:rPr>
          <w:noProof/>
        </w:rPr>
        <w:t>51.</w:t>
      </w:r>
      <w:r w:rsidRPr="007116FA">
        <w:rPr>
          <w:noProof/>
        </w:rPr>
        <w:tab/>
        <w:t xml:space="preserve">Ribeiro, F., et al., </w:t>
      </w:r>
      <w:r w:rsidRPr="007116FA">
        <w:rPr>
          <w:i/>
          <w:noProof/>
        </w:rPr>
        <w:t>Exercise-based cardiac rehabilitation increases daily physical activity of patients following myocardial infarction: subanalysis of two randomised controlled trials.</w:t>
      </w:r>
      <w:r w:rsidRPr="007116FA">
        <w:rPr>
          <w:noProof/>
        </w:rPr>
        <w:t xml:space="preserve"> Physiotherapy, 2017. </w:t>
      </w:r>
      <w:r w:rsidRPr="007116FA">
        <w:rPr>
          <w:b/>
          <w:noProof/>
        </w:rPr>
        <w:t>103</w:t>
      </w:r>
      <w:r w:rsidRPr="007116FA">
        <w:rPr>
          <w:noProof/>
        </w:rPr>
        <w:t>(1): p. 59-65.</w:t>
      </w:r>
    </w:p>
    <w:p w14:paraId="0A8EF28C" w14:textId="77777777" w:rsidR="00EB45D0" w:rsidRPr="007116FA" w:rsidRDefault="00EB45D0" w:rsidP="00EB45D0">
      <w:pPr>
        <w:pStyle w:val="EndNoteBibliography"/>
        <w:ind w:left="720" w:hanging="720"/>
        <w:rPr>
          <w:noProof/>
        </w:rPr>
      </w:pPr>
      <w:r w:rsidRPr="007116FA">
        <w:rPr>
          <w:noProof/>
        </w:rPr>
        <w:t>52.</w:t>
      </w:r>
      <w:r w:rsidRPr="007116FA">
        <w:rPr>
          <w:noProof/>
        </w:rPr>
        <w:tab/>
        <w:t xml:space="preserve">ter Hoeve, N., et al., </w:t>
      </w:r>
      <w:r w:rsidRPr="007116FA">
        <w:rPr>
          <w:i/>
          <w:noProof/>
        </w:rPr>
        <w:t>Effects of two behavioral cardiac rehabilitation interventions on physical activity: A randomized controlled trial.</w:t>
      </w:r>
      <w:r w:rsidRPr="007116FA">
        <w:rPr>
          <w:noProof/>
        </w:rPr>
        <w:t xml:space="preserve"> International Journal of Cardiology, 2018. </w:t>
      </w:r>
      <w:r w:rsidRPr="007116FA">
        <w:rPr>
          <w:b/>
          <w:noProof/>
        </w:rPr>
        <w:t>255</w:t>
      </w:r>
      <w:r w:rsidRPr="007116FA">
        <w:rPr>
          <w:noProof/>
        </w:rPr>
        <w:t>: p. 221-228.</w:t>
      </w:r>
    </w:p>
    <w:p w14:paraId="2469FEC8" w14:textId="77777777" w:rsidR="00EB45D0" w:rsidRPr="007116FA" w:rsidRDefault="00EB45D0" w:rsidP="00EB45D0">
      <w:pPr>
        <w:pStyle w:val="EndNoteBibliography"/>
        <w:ind w:left="720" w:hanging="720"/>
        <w:rPr>
          <w:noProof/>
        </w:rPr>
      </w:pPr>
      <w:r w:rsidRPr="007116FA">
        <w:rPr>
          <w:noProof/>
        </w:rPr>
        <w:t>53.</w:t>
      </w:r>
      <w:r w:rsidRPr="007116FA">
        <w:rPr>
          <w:noProof/>
        </w:rPr>
        <w:tab/>
        <w:t xml:space="preserve">Serves, N., et al., </w:t>
      </w:r>
      <w:r w:rsidRPr="007116FA">
        <w:rPr>
          <w:i/>
          <w:noProof/>
        </w:rPr>
        <w:t>Adherence to rehabilitation and home exercise after myocardial infarction: a qualitative study of expectations, barriers and drivers.</w:t>
      </w:r>
      <w:r w:rsidRPr="007116FA">
        <w:rPr>
          <w:noProof/>
        </w:rPr>
        <w:t xml:space="preserve"> BMC Sports Science, Medicine and Rehabilitation, 2023. </w:t>
      </w:r>
      <w:r w:rsidRPr="007116FA">
        <w:rPr>
          <w:b/>
          <w:noProof/>
        </w:rPr>
        <w:t>15</w:t>
      </w:r>
      <w:r w:rsidRPr="007116FA">
        <w:rPr>
          <w:noProof/>
        </w:rPr>
        <w:t>(1): p. 98.</w:t>
      </w:r>
    </w:p>
    <w:p w14:paraId="08E3986B" w14:textId="77777777" w:rsidR="00EB45D0" w:rsidRPr="007116FA" w:rsidRDefault="00EB45D0" w:rsidP="00EB45D0">
      <w:pPr>
        <w:pStyle w:val="EndNoteBibliography"/>
        <w:ind w:left="720" w:hanging="720"/>
        <w:rPr>
          <w:noProof/>
        </w:rPr>
      </w:pPr>
      <w:r w:rsidRPr="007116FA">
        <w:rPr>
          <w:noProof/>
        </w:rPr>
        <w:t>54.</w:t>
      </w:r>
      <w:r w:rsidRPr="007116FA">
        <w:rPr>
          <w:noProof/>
        </w:rPr>
        <w:tab/>
        <w:t xml:space="preserve">O’Shea, O., et al., </w:t>
      </w:r>
      <w:r w:rsidRPr="007116FA">
        <w:rPr>
          <w:i/>
          <w:noProof/>
        </w:rPr>
        <w:t>A qualitative exploration of cardiovascular disease patients’ views and experiences with an eHealth cardiac rehabilitation intervention: The PATHway Project.</w:t>
      </w:r>
      <w:r w:rsidRPr="007116FA">
        <w:rPr>
          <w:noProof/>
        </w:rPr>
        <w:t xml:space="preserve"> PLOS ONE, 2020. </w:t>
      </w:r>
      <w:r w:rsidRPr="007116FA">
        <w:rPr>
          <w:b/>
          <w:noProof/>
        </w:rPr>
        <w:t>15</w:t>
      </w:r>
      <w:r w:rsidRPr="007116FA">
        <w:rPr>
          <w:noProof/>
        </w:rPr>
        <w:t>(7): p. e0235274.</w:t>
      </w:r>
    </w:p>
    <w:p w14:paraId="6B1606D7" w14:textId="77777777" w:rsidR="00EB45D0" w:rsidRPr="007116FA" w:rsidRDefault="00EB45D0" w:rsidP="00EB45D0">
      <w:pPr>
        <w:pStyle w:val="EndNoteBibliography"/>
        <w:ind w:left="720" w:hanging="720"/>
        <w:rPr>
          <w:noProof/>
        </w:rPr>
      </w:pPr>
      <w:r w:rsidRPr="007116FA">
        <w:rPr>
          <w:noProof/>
        </w:rPr>
        <w:t>55.</w:t>
      </w:r>
      <w:r w:rsidRPr="007116FA">
        <w:rPr>
          <w:noProof/>
        </w:rPr>
        <w:tab/>
        <w:t xml:space="preserve">El Hussein, M.T., S. Dhaliwal, and J. Hakkola, </w:t>
      </w:r>
      <w:r w:rsidRPr="007116FA">
        <w:rPr>
          <w:i/>
          <w:noProof/>
        </w:rPr>
        <w:t>The Lived Experience of Cardiac Arrest Survivors: A Scoping Review.</w:t>
      </w:r>
      <w:r w:rsidRPr="007116FA">
        <w:rPr>
          <w:noProof/>
        </w:rPr>
        <w:t xml:space="preserve"> Journal of Cardiovascular Nursing, 9900: p. 10.1097/JCN.0000000000001119.</w:t>
      </w:r>
    </w:p>
    <w:p w14:paraId="6965360D" w14:textId="77777777" w:rsidR="00EB45D0" w:rsidRPr="007116FA" w:rsidRDefault="00EB45D0" w:rsidP="00EB45D0">
      <w:pPr>
        <w:pStyle w:val="EndNoteBibliography"/>
        <w:ind w:left="720" w:hanging="720"/>
        <w:rPr>
          <w:noProof/>
        </w:rPr>
      </w:pPr>
      <w:r w:rsidRPr="007116FA">
        <w:rPr>
          <w:noProof/>
        </w:rPr>
        <w:t>56.</w:t>
      </w:r>
      <w:r w:rsidRPr="007116FA">
        <w:rPr>
          <w:noProof/>
        </w:rPr>
        <w:tab/>
        <w:t xml:space="preserve">Ekelund, U., et al., </w:t>
      </w:r>
      <w:r w:rsidRPr="007116FA">
        <w:rPr>
          <w:i/>
          <w:noProof/>
        </w:rPr>
        <w:t>Dose-response associations between accelerometry measured physical activity and sedentary time and all cause mortality: systematic review and harmonised meta-analysis.</w:t>
      </w:r>
      <w:r w:rsidRPr="007116FA">
        <w:rPr>
          <w:noProof/>
        </w:rPr>
        <w:t xml:space="preserve"> BMJ, 2019. </w:t>
      </w:r>
      <w:r w:rsidRPr="007116FA">
        <w:rPr>
          <w:b/>
          <w:noProof/>
        </w:rPr>
        <w:t>366</w:t>
      </w:r>
      <w:r w:rsidRPr="007116FA">
        <w:rPr>
          <w:noProof/>
        </w:rPr>
        <w:t>: p. l4570.</w:t>
      </w:r>
    </w:p>
    <w:p w14:paraId="45152AF7" w14:textId="77777777" w:rsidR="00EB45D0" w:rsidRPr="007116FA" w:rsidRDefault="00EB45D0" w:rsidP="00EB45D0">
      <w:pPr>
        <w:pStyle w:val="EndNoteBibliography"/>
        <w:ind w:left="720" w:hanging="720"/>
        <w:rPr>
          <w:noProof/>
        </w:rPr>
      </w:pPr>
      <w:r w:rsidRPr="007116FA">
        <w:rPr>
          <w:noProof/>
        </w:rPr>
        <w:t>57.</w:t>
      </w:r>
      <w:r w:rsidRPr="007116FA">
        <w:rPr>
          <w:noProof/>
        </w:rPr>
        <w:tab/>
        <w:t xml:space="preserve">Chastin, S.F.M., et al., </w:t>
      </w:r>
      <w:r w:rsidRPr="007116FA">
        <w:rPr>
          <w:i/>
          <w:noProof/>
        </w:rPr>
        <w:t>How does light-intensity physical activity associate with adult cardiometabolic health and mortality? Systematic review with meta-analysis of experimental and observational studies.</w:t>
      </w:r>
      <w:r w:rsidRPr="007116FA">
        <w:rPr>
          <w:noProof/>
        </w:rPr>
        <w:t xml:space="preserve"> Br J Sports Med, 2019. </w:t>
      </w:r>
      <w:r w:rsidRPr="007116FA">
        <w:rPr>
          <w:b/>
          <w:noProof/>
        </w:rPr>
        <w:t>53</w:t>
      </w:r>
      <w:r w:rsidRPr="007116FA">
        <w:rPr>
          <w:noProof/>
        </w:rPr>
        <w:t>(6): p. 370-376.</w:t>
      </w:r>
    </w:p>
    <w:p w14:paraId="18040653" w14:textId="77777777" w:rsidR="00EB45D0" w:rsidRPr="007116FA" w:rsidRDefault="00EB45D0" w:rsidP="00EB45D0">
      <w:pPr>
        <w:pStyle w:val="EndNoteBibliography"/>
        <w:ind w:left="720" w:hanging="720"/>
        <w:rPr>
          <w:noProof/>
        </w:rPr>
      </w:pPr>
      <w:r w:rsidRPr="007116FA">
        <w:rPr>
          <w:noProof/>
        </w:rPr>
        <w:t>58.</w:t>
      </w:r>
      <w:r w:rsidRPr="007116FA">
        <w:rPr>
          <w:noProof/>
        </w:rPr>
        <w:tab/>
        <w:t xml:space="preserve">Ku, P.W., et al., </w:t>
      </w:r>
      <w:r w:rsidRPr="007116FA">
        <w:rPr>
          <w:i/>
          <w:noProof/>
        </w:rPr>
        <w:t>Device-measured light-intensity physical activity and mortality: A meta-analysis.</w:t>
      </w:r>
      <w:r w:rsidRPr="007116FA">
        <w:rPr>
          <w:noProof/>
        </w:rPr>
        <w:t xml:space="preserve"> Scand J Med Sci Sports, 2020. </w:t>
      </w:r>
      <w:r w:rsidRPr="007116FA">
        <w:rPr>
          <w:b/>
          <w:noProof/>
        </w:rPr>
        <w:t>30</w:t>
      </w:r>
      <w:r w:rsidRPr="007116FA">
        <w:rPr>
          <w:noProof/>
        </w:rPr>
        <w:t>(1): p. 13-24.</w:t>
      </w:r>
    </w:p>
    <w:p w14:paraId="2FA3EFE1" w14:textId="77777777" w:rsidR="00EB45D0" w:rsidRPr="007116FA" w:rsidRDefault="00EB45D0" w:rsidP="00EB45D0">
      <w:pPr>
        <w:pStyle w:val="EndNoteBibliography"/>
        <w:ind w:left="720" w:hanging="720"/>
        <w:rPr>
          <w:noProof/>
        </w:rPr>
      </w:pPr>
      <w:r w:rsidRPr="007116FA">
        <w:rPr>
          <w:noProof/>
        </w:rPr>
        <w:t>59.</w:t>
      </w:r>
      <w:r w:rsidRPr="007116FA">
        <w:rPr>
          <w:noProof/>
        </w:rPr>
        <w:tab/>
        <w:t xml:space="preserve">Freene, N., et al., </w:t>
      </w:r>
      <w:r w:rsidRPr="007116FA">
        <w:rPr>
          <w:i/>
          <w:noProof/>
        </w:rPr>
        <w:t>High sedentary behaviour and low physical activity levels at 12 months after cardiac rehabilitation: A prospective cohort study.</w:t>
      </w:r>
      <w:r w:rsidRPr="007116FA">
        <w:rPr>
          <w:noProof/>
        </w:rPr>
        <w:t xml:space="preserve"> Ann Phys Rehabil Med, 2020. </w:t>
      </w:r>
      <w:r w:rsidRPr="007116FA">
        <w:rPr>
          <w:b/>
          <w:noProof/>
        </w:rPr>
        <w:t>63</w:t>
      </w:r>
      <w:r w:rsidRPr="007116FA">
        <w:rPr>
          <w:noProof/>
        </w:rPr>
        <w:t>(1): p. 53-58.</w:t>
      </w:r>
    </w:p>
    <w:p w14:paraId="6102EE53" w14:textId="77777777" w:rsidR="00EB45D0" w:rsidRPr="007116FA" w:rsidRDefault="00EB45D0" w:rsidP="00EB45D0">
      <w:pPr>
        <w:pStyle w:val="EndNoteBibliography"/>
        <w:ind w:left="720" w:hanging="720"/>
        <w:rPr>
          <w:noProof/>
        </w:rPr>
      </w:pPr>
      <w:r w:rsidRPr="007116FA">
        <w:rPr>
          <w:noProof/>
        </w:rPr>
        <w:t>60.</w:t>
      </w:r>
      <w:r w:rsidRPr="007116FA">
        <w:rPr>
          <w:noProof/>
        </w:rPr>
        <w:tab/>
        <w:t xml:space="preserve">Oliveira, N.L., et al., </w:t>
      </w:r>
      <w:r w:rsidRPr="007116FA">
        <w:rPr>
          <w:i/>
          <w:noProof/>
        </w:rPr>
        <w:t>Effect of 8-week exercise-based cardiac rehabilitation on cardiac autonomic function: A randomized controlled trial in myocardial infarction patients.</w:t>
      </w:r>
      <w:r w:rsidRPr="007116FA">
        <w:rPr>
          <w:noProof/>
        </w:rPr>
        <w:t xml:space="preserve"> Am Heart J, 2014. </w:t>
      </w:r>
      <w:r w:rsidRPr="007116FA">
        <w:rPr>
          <w:b/>
          <w:noProof/>
        </w:rPr>
        <w:t>167</w:t>
      </w:r>
      <w:r w:rsidRPr="007116FA">
        <w:rPr>
          <w:noProof/>
        </w:rPr>
        <w:t>(5): p. 753-61 e3.</w:t>
      </w:r>
    </w:p>
    <w:p w14:paraId="31FF3683" w14:textId="77777777" w:rsidR="00EB45D0" w:rsidRPr="007116FA" w:rsidRDefault="00EB45D0" w:rsidP="00EB45D0">
      <w:pPr>
        <w:pStyle w:val="EndNoteBibliography"/>
        <w:ind w:left="720" w:hanging="720"/>
        <w:rPr>
          <w:noProof/>
        </w:rPr>
      </w:pPr>
      <w:r w:rsidRPr="007116FA">
        <w:rPr>
          <w:noProof/>
        </w:rPr>
        <w:t>61.</w:t>
      </w:r>
      <w:r w:rsidRPr="007116FA">
        <w:rPr>
          <w:noProof/>
        </w:rPr>
        <w:tab/>
        <w:t xml:space="preserve">Stevenson, T.G., et al., </w:t>
      </w:r>
      <w:r w:rsidRPr="007116FA">
        <w:rPr>
          <w:i/>
          <w:noProof/>
        </w:rPr>
        <w:t>Physical activity habits of cardiac patients participating in an early outpatient rehabilitation program.</w:t>
      </w:r>
      <w:r w:rsidRPr="007116FA">
        <w:rPr>
          <w:noProof/>
        </w:rPr>
        <w:t xml:space="preserve"> J Cardiopulm Rehabil Prev, 2009. </w:t>
      </w:r>
      <w:r w:rsidRPr="007116FA">
        <w:rPr>
          <w:b/>
          <w:noProof/>
        </w:rPr>
        <w:t>29</w:t>
      </w:r>
      <w:r w:rsidRPr="007116FA">
        <w:rPr>
          <w:noProof/>
        </w:rPr>
        <w:t>(5): p. 299-303.</w:t>
      </w:r>
    </w:p>
    <w:p w14:paraId="3D7FAD3D" w14:textId="77777777" w:rsidR="00EB45D0" w:rsidRPr="007116FA" w:rsidRDefault="00EB45D0" w:rsidP="00EB45D0">
      <w:pPr>
        <w:pStyle w:val="EndNoteBibliography"/>
        <w:ind w:left="720" w:hanging="720"/>
        <w:rPr>
          <w:noProof/>
        </w:rPr>
      </w:pPr>
      <w:r w:rsidRPr="007116FA">
        <w:rPr>
          <w:noProof/>
        </w:rPr>
        <w:t>62.</w:t>
      </w:r>
      <w:r w:rsidRPr="007116FA">
        <w:rPr>
          <w:noProof/>
        </w:rPr>
        <w:tab/>
        <w:t xml:space="preserve">Yates, B.C., et al., </w:t>
      </w:r>
      <w:r w:rsidRPr="007116FA">
        <w:rPr>
          <w:i/>
          <w:noProof/>
        </w:rPr>
        <w:t>Effects of partners together in health intervention on physical activity and healthy eating behaviors: a pilot study.</w:t>
      </w:r>
      <w:r w:rsidRPr="007116FA">
        <w:rPr>
          <w:noProof/>
        </w:rPr>
        <w:t xml:space="preserve"> J Cardiovasc Nurs, 2015. </w:t>
      </w:r>
      <w:r w:rsidRPr="007116FA">
        <w:rPr>
          <w:b/>
          <w:noProof/>
        </w:rPr>
        <w:t>30</w:t>
      </w:r>
      <w:r w:rsidRPr="007116FA">
        <w:rPr>
          <w:noProof/>
        </w:rPr>
        <w:t>(2): p. 109-20.</w:t>
      </w:r>
    </w:p>
    <w:p w14:paraId="15AA573F" w14:textId="77777777" w:rsidR="00EB45D0" w:rsidRPr="007116FA" w:rsidRDefault="00EB45D0" w:rsidP="00EB45D0">
      <w:pPr>
        <w:pStyle w:val="EndNoteBibliography"/>
        <w:ind w:left="720" w:hanging="720"/>
        <w:rPr>
          <w:noProof/>
        </w:rPr>
      </w:pPr>
      <w:r w:rsidRPr="007116FA">
        <w:rPr>
          <w:noProof/>
        </w:rPr>
        <w:t>63.</w:t>
      </w:r>
      <w:r w:rsidRPr="007116FA">
        <w:rPr>
          <w:noProof/>
        </w:rPr>
        <w:tab/>
        <w:t xml:space="preserve">Warburton, D.E. and S.S. Bredin, </w:t>
      </w:r>
      <w:r w:rsidRPr="007116FA">
        <w:rPr>
          <w:i/>
          <w:noProof/>
        </w:rPr>
        <w:t>Reflections on Physical Activity and Health: What Should We Recommend?</w:t>
      </w:r>
      <w:r w:rsidRPr="007116FA">
        <w:rPr>
          <w:noProof/>
        </w:rPr>
        <w:t xml:space="preserve"> Can J Cardiol, 2016. </w:t>
      </w:r>
      <w:r w:rsidRPr="007116FA">
        <w:rPr>
          <w:b/>
          <w:noProof/>
        </w:rPr>
        <w:t>32</w:t>
      </w:r>
      <w:r w:rsidRPr="007116FA">
        <w:rPr>
          <w:noProof/>
        </w:rPr>
        <w:t>(4): p. 495-504.</w:t>
      </w:r>
    </w:p>
    <w:p w14:paraId="70BCD1BB" w14:textId="77777777" w:rsidR="00EB45D0" w:rsidRPr="007116FA" w:rsidRDefault="00EB45D0" w:rsidP="00EB45D0">
      <w:pPr>
        <w:pStyle w:val="EndNoteBibliography"/>
        <w:ind w:left="720" w:hanging="720"/>
        <w:rPr>
          <w:noProof/>
        </w:rPr>
      </w:pPr>
      <w:r w:rsidRPr="007116FA">
        <w:rPr>
          <w:noProof/>
        </w:rPr>
        <w:t>64.</w:t>
      </w:r>
      <w:r w:rsidRPr="007116FA">
        <w:rPr>
          <w:noProof/>
        </w:rPr>
        <w:tab/>
        <w:t xml:space="preserve">Cowie, A., et al., </w:t>
      </w:r>
      <w:r w:rsidRPr="007116FA">
        <w:rPr>
          <w:i/>
          <w:noProof/>
        </w:rPr>
        <w:t>Standards and core components for cardiovascular disease prevention and rehabilitation.</w:t>
      </w:r>
      <w:r w:rsidRPr="007116FA">
        <w:rPr>
          <w:noProof/>
        </w:rPr>
        <w:t xml:space="preserve"> Heart, 2019. </w:t>
      </w:r>
      <w:r w:rsidRPr="007116FA">
        <w:rPr>
          <w:b/>
          <w:noProof/>
        </w:rPr>
        <w:t>105</w:t>
      </w:r>
      <w:r w:rsidRPr="007116FA">
        <w:rPr>
          <w:noProof/>
        </w:rPr>
        <w:t>(7): p. 510-515.</w:t>
      </w:r>
    </w:p>
    <w:p w14:paraId="6A0B5038" w14:textId="77777777" w:rsidR="00EB45D0" w:rsidRPr="007116FA" w:rsidRDefault="00EB45D0" w:rsidP="00EB45D0">
      <w:pPr>
        <w:pStyle w:val="EndNoteBibliography"/>
        <w:ind w:left="720" w:hanging="720"/>
        <w:rPr>
          <w:noProof/>
        </w:rPr>
      </w:pPr>
      <w:r w:rsidRPr="007116FA">
        <w:rPr>
          <w:noProof/>
        </w:rPr>
        <w:t>65.</w:t>
      </w:r>
      <w:r w:rsidRPr="007116FA">
        <w:rPr>
          <w:noProof/>
        </w:rPr>
        <w:tab/>
        <w:t xml:space="preserve">Quell, K.J., et al., </w:t>
      </w:r>
      <w:r w:rsidRPr="007116FA">
        <w:rPr>
          <w:i/>
          <w:noProof/>
        </w:rPr>
        <w:t>Is Brisk Walking an Adequate Aerobic Training Stimulus for Cardiac Patients?</w:t>
      </w:r>
      <w:r w:rsidRPr="007116FA">
        <w:rPr>
          <w:noProof/>
        </w:rPr>
        <w:t xml:space="preserve"> Chest, 2002. </w:t>
      </w:r>
      <w:r w:rsidRPr="007116FA">
        <w:rPr>
          <w:b/>
          <w:noProof/>
        </w:rPr>
        <w:t>122</w:t>
      </w:r>
      <w:r w:rsidRPr="007116FA">
        <w:rPr>
          <w:noProof/>
        </w:rPr>
        <w:t>(5): p. 1852-1856.</w:t>
      </w:r>
    </w:p>
    <w:p w14:paraId="78EF5023" w14:textId="77777777" w:rsidR="00EB45D0" w:rsidRPr="007116FA" w:rsidRDefault="00EB45D0" w:rsidP="00EB45D0">
      <w:pPr>
        <w:pStyle w:val="EndNoteBibliography"/>
        <w:ind w:left="720" w:hanging="720"/>
        <w:rPr>
          <w:noProof/>
        </w:rPr>
      </w:pPr>
      <w:r w:rsidRPr="007116FA">
        <w:rPr>
          <w:noProof/>
        </w:rPr>
        <w:t>66.</w:t>
      </w:r>
      <w:r w:rsidRPr="007116FA">
        <w:rPr>
          <w:noProof/>
        </w:rPr>
        <w:tab/>
        <w:t xml:space="preserve">Bravo-Escobar, R., et al., </w:t>
      </w:r>
      <w:r w:rsidRPr="007116FA">
        <w:rPr>
          <w:i/>
          <w:noProof/>
        </w:rPr>
        <w:t>Effectiveness and safety of a home-based cardiac rehabilitation programme of mixed surveillance in patients with ischemic heart disease at moderate cardiovascular risk: A randomised, controlled clinical trial.</w:t>
      </w:r>
      <w:r w:rsidRPr="007116FA">
        <w:rPr>
          <w:noProof/>
        </w:rPr>
        <w:t xml:space="preserve"> BMC Cardiovascular Disorders, 2017. </w:t>
      </w:r>
      <w:r w:rsidRPr="007116FA">
        <w:rPr>
          <w:b/>
          <w:noProof/>
        </w:rPr>
        <w:t>17</w:t>
      </w:r>
      <w:r w:rsidRPr="007116FA">
        <w:rPr>
          <w:noProof/>
        </w:rPr>
        <w:t>(1): p. 66.</w:t>
      </w:r>
    </w:p>
    <w:p w14:paraId="304F5FFF" w14:textId="77777777" w:rsidR="00EB45D0" w:rsidRPr="007116FA" w:rsidRDefault="00EB45D0" w:rsidP="00EB45D0">
      <w:pPr>
        <w:pStyle w:val="EndNoteBibliography"/>
        <w:ind w:left="720" w:hanging="720"/>
        <w:rPr>
          <w:noProof/>
        </w:rPr>
      </w:pPr>
      <w:r w:rsidRPr="007116FA">
        <w:rPr>
          <w:noProof/>
        </w:rPr>
        <w:t>67.</w:t>
      </w:r>
      <w:r w:rsidRPr="007116FA">
        <w:rPr>
          <w:noProof/>
        </w:rPr>
        <w:tab/>
        <w:t xml:space="preserve">Thomas, R.J., et al., </w:t>
      </w:r>
      <w:r w:rsidRPr="007116FA">
        <w:rPr>
          <w:i/>
          <w:noProof/>
        </w:rPr>
        <w:t>Home-Based Cardiac Rehabilitation: A Scientific Statement From the American Association of Cardiovascular and Pulmonary Rehabilitation, the American Heart Association, and the American College of Cardiology.</w:t>
      </w:r>
      <w:r w:rsidRPr="007116FA">
        <w:rPr>
          <w:noProof/>
        </w:rPr>
        <w:t xml:space="preserve"> Journal of the American College of Cardiology, 2019. </w:t>
      </w:r>
      <w:r w:rsidRPr="007116FA">
        <w:rPr>
          <w:b/>
          <w:noProof/>
        </w:rPr>
        <w:t>74</w:t>
      </w:r>
      <w:r w:rsidRPr="007116FA">
        <w:rPr>
          <w:noProof/>
        </w:rPr>
        <w:t>(1): p. 133-153.</w:t>
      </w:r>
    </w:p>
    <w:p w14:paraId="09142D51" w14:textId="77777777" w:rsidR="00EB45D0" w:rsidRPr="007116FA" w:rsidRDefault="00EB45D0" w:rsidP="00EB45D0">
      <w:pPr>
        <w:pStyle w:val="EndNoteBibliography"/>
        <w:ind w:left="720" w:hanging="720"/>
        <w:rPr>
          <w:noProof/>
        </w:rPr>
      </w:pPr>
      <w:r w:rsidRPr="007116FA">
        <w:rPr>
          <w:noProof/>
        </w:rPr>
        <w:lastRenderedPageBreak/>
        <w:t>68.</w:t>
      </w:r>
      <w:r w:rsidRPr="007116FA">
        <w:rPr>
          <w:noProof/>
        </w:rPr>
        <w:tab/>
        <w:t xml:space="preserve">Platz, K., S. Kools, and J. Howie-Esquivel, </w:t>
      </w:r>
      <w:r w:rsidRPr="007116FA">
        <w:rPr>
          <w:i/>
          <w:noProof/>
        </w:rPr>
        <w:t>Benefits, Facilitators, and Barriers of Alternative Models of Cardiac Rehabilitation: A QUALITATIVE SYSTEMATIC REVIEW.</w:t>
      </w:r>
      <w:r w:rsidRPr="007116FA">
        <w:rPr>
          <w:noProof/>
        </w:rPr>
        <w:t xml:space="preserve"> Journal of Cardiopulmonary Rehabilitation and Prevention, 2023. </w:t>
      </w:r>
      <w:r w:rsidRPr="007116FA">
        <w:rPr>
          <w:b/>
          <w:noProof/>
        </w:rPr>
        <w:t>43</w:t>
      </w:r>
      <w:r w:rsidRPr="007116FA">
        <w:rPr>
          <w:noProof/>
        </w:rPr>
        <w:t>(2): p. 83-92.</w:t>
      </w:r>
    </w:p>
    <w:p w14:paraId="30AEC23E" w14:textId="77777777" w:rsidR="00EB45D0" w:rsidRPr="007116FA" w:rsidRDefault="00EB45D0" w:rsidP="00EB45D0">
      <w:pPr>
        <w:pStyle w:val="EndNoteBibliography"/>
        <w:ind w:left="720" w:hanging="720"/>
        <w:rPr>
          <w:noProof/>
        </w:rPr>
      </w:pPr>
      <w:r w:rsidRPr="007116FA">
        <w:rPr>
          <w:noProof/>
        </w:rPr>
        <w:t>69.</w:t>
      </w:r>
      <w:r w:rsidRPr="007116FA">
        <w:rPr>
          <w:noProof/>
        </w:rPr>
        <w:tab/>
        <w:t xml:space="preserve">Spiteri, K., et al., </w:t>
      </w:r>
      <w:r w:rsidRPr="007116FA">
        <w:rPr>
          <w:i/>
          <w:noProof/>
        </w:rPr>
        <w:t>Barriers and Motivators of Physical Activity Participation in Middle-Aged and Older Adults—A Systematic Review.</w:t>
      </w:r>
      <w:r w:rsidRPr="007116FA">
        <w:rPr>
          <w:noProof/>
        </w:rPr>
        <w:t xml:space="preserve"> Journal of Aging and Physical Activity, 2019. </w:t>
      </w:r>
      <w:r w:rsidRPr="007116FA">
        <w:rPr>
          <w:b/>
          <w:noProof/>
        </w:rPr>
        <w:t>27</w:t>
      </w:r>
      <w:r w:rsidRPr="007116FA">
        <w:rPr>
          <w:noProof/>
        </w:rPr>
        <w:t>(6): p. 929-944.</w:t>
      </w:r>
    </w:p>
    <w:p w14:paraId="5E957DD6" w14:textId="77777777" w:rsidR="00EB45D0" w:rsidRPr="007116FA" w:rsidRDefault="00EB45D0" w:rsidP="00EB45D0">
      <w:pPr>
        <w:pStyle w:val="EndNoteBibliography"/>
        <w:ind w:left="720" w:hanging="720"/>
        <w:rPr>
          <w:noProof/>
        </w:rPr>
      </w:pPr>
      <w:r w:rsidRPr="007116FA">
        <w:rPr>
          <w:noProof/>
        </w:rPr>
        <w:t>70.</w:t>
      </w:r>
      <w:r w:rsidRPr="007116FA">
        <w:rPr>
          <w:noProof/>
        </w:rPr>
        <w:tab/>
        <w:t xml:space="preserve">Murtagh, E.M., M.H. Murphy, and J. Boone-Heinonen, </w:t>
      </w:r>
      <w:r w:rsidRPr="007116FA">
        <w:rPr>
          <w:i/>
          <w:noProof/>
        </w:rPr>
        <w:t>Walking: the first steps in cardiovascular disease prevention.</w:t>
      </w:r>
      <w:r w:rsidRPr="007116FA">
        <w:rPr>
          <w:noProof/>
        </w:rPr>
        <w:t xml:space="preserve"> Curr Opin Cardiol, 2010. </w:t>
      </w:r>
      <w:r w:rsidRPr="007116FA">
        <w:rPr>
          <w:b/>
          <w:noProof/>
        </w:rPr>
        <w:t>25</w:t>
      </w:r>
      <w:r w:rsidRPr="007116FA">
        <w:rPr>
          <w:noProof/>
        </w:rPr>
        <w:t>(5): p. 490-6.</w:t>
      </w:r>
    </w:p>
    <w:p w14:paraId="076AE695" w14:textId="77777777" w:rsidR="00EB45D0" w:rsidRPr="007116FA" w:rsidRDefault="00EB45D0" w:rsidP="00EB45D0">
      <w:pPr>
        <w:pStyle w:val="EndNoteBibliography"/>
        <w:ind w:left="720" w:hanging="720"/>
        <w:rPr>
          <w:noProof/>
        </w:rPr>
      </w:pPr>
      <w:r w:rsidRPr="007116FA">
        <w:rPr>
          <w:noProof/>
        </w:rPr>
        <w:t>71.</w:t>
      </w:r>
      <w:r w:rsidRPr="007116FA">
        <w:rPr>
          <w:noProof/>
        </w:rPr>
        <w:tab/>
        <w:t xml:space="preserve">van Bakel, B.M.A., et al., </w:t>
      </w:r>
      <w:r w:rsidRPr="007116FA">
        <w:rPr>
          <w:i/>
          <w:noProof/>
        </w:rPr>
        <w:t>Effectiveness of an intervention to reduce sedentary behaviour as a personalised secondary prevention strategy for patients with coronary artery disease: main outcomes of the SIT LESS randomised clinical trial.</w:t>
      </w:r>
      <w:r w:rsidRPr="007116FA">
        <w:rPr>
          <w:noProof/>
        </w:rPr>
        <w:t xml:space="preserve"> International Journal of Behavioral Nutrition and Physical Activity, 2023. </w:t>
      </w:r>
      <w:r w:rsidRPr="007116FA">
        <w:rPr>
          <w:b/>
          <w:noProof/>
        </w:rPr>
        <w:t>20</w:t>
      </w:r>
      <w:r w:rsidRPr="007116FA">
        <w:rPr>
          <w:noProof/>
        </w:rPr>
        <w:t>(1): p. 17.</w:t>
      </w:r>
    </w:p>
    <w:p w14:paraId="7CCDCC20" w14:textId="77777777" w:rsidR="00EB45D0" w:rsidRPr="007116FA" w:rsidRDefault="00EB45D0" w:rsidP="00EB45D0">
      <w:pPr>
        <w:pStyle w:val="EndNoteBibliography"/>
        <w:ind w:left="720" w:hanging="720"/>
        <w:rPr>
          <w:noProof/>
        </w:rPr>
      </w:pPr>
      <w:r w:rsidRPr="007116FA">
        <w:rPr>
          <w:noProof/>
        </w:rPr>
        <w:t>72.</w:t>
      </w:r>
      <w:r w:rsidRPr="007116FA">
        <w:rPr>
          <w:noProof/>
        </w:rPr>
        <w:tab/>
        <w:t xml:space="preserve">Lyden, K., et al., </w:t>
      </w:r>
      <w:r w:rsidRPr="007116FA">
        <w:rPr>
          <w:i/>
          <w:noProof/>
        </w:rPr>
        <w:t>Targeting Sedentary Behavior in CKD: A Pilot and Feasibility Randomized Controlled Trial.</w:t>
      </w:r>
      <w:r w:rsidRPr="007116FA">
        <w:rPr>
          <w:noProof/>
        </w:rPr>
        <w:t xml:space="preserve"> Clin J Am Soc Nephrol, 2021. </w:t>
      </w:r>
      <w:r w:rsidRPr="007116FA">
        <w:rPr>
          <w:b/>
          <w:noProof/>
        </w:rPr>
        <w:t>16</w:t>
      </w:r>
      <w:r w:rsidRPr="007116FA">
        <w:rPr>
          <w:noProof/>
        </w:rPr>
        <w:t>(5): p. 717-726.</w:t>
      </w:r>
    </w:p>
    <w:p w14:paraId="33392152" w14:textId="77777777" w:rsidR="00EB45D0" w:rsidRPr="007116FA" w:rsidRDefault="00EB45D0" w:rsidP="00EB45D0">
      <w:pPr>
        <w:pStyle w:val="EndNoteBibliography"/>
        <w:ind w:left="720" w:hanging="720"/>
        <w:rPr>
          <w:noProof/>
        </w:rPr>
      </w:pPr>
      <w:r w:rsidRPr="007116FA">
        <w:rPr>
          <w:noProof/>
        </w:rPr>
        <w:t>73.</w:t>
      </w:r>
      <w:r w:rsidRPr="007116FA">
        <w:rPr>
          <w:noProof/>
        </w:rPr>
        <w:tab/>
        <w:t xml:space="preserve">Belcher, B.R., et al., </w:t>
      </w:r>
      <w:r w:rsidRPr="007116FA">
        <w:rPr>
          <w:i/>
          <w:noProof/>
        </w:rPr>
        <w:t>Interventions to Reduce Sedentary Behavior in Cancer Patients and Survivors: a Systematic Review.</w:t>
      </w:r>
      <w:r w:rsidRPr="007116FA">
        <w:rPr>
          <w:noProof/>
        </w:rPr>
        <w:t xml:space="preserve"> Current Oncology Reports, 2022. </w:t>
      </w:r>
      <w:r w:rsidRPr="007116FA">
        <w:rPr>
          <w:b/>
          <w:noProof/>
        </w:rPr>
        <w:t>24</w:t>
      </w:r>
      <w:r w:rsidRPr="007116FA">
        <w:rPr>
          <w:noProof/>
        </w:rPr>
        <w:t>(11): p. 1593-1605.</w:t>
      </w:r>
    </w:p>
    <w:p w14:paraId="1BF952D6" w14:textId="77777777" w:rsidR="00EB45D0" w:rsidRPr="007116FA" w:rsidRDefault="00EB45D0" w:rsidP="00EB45D0">
      <w:pPr>
        <w:pStyle w:val="EndNoteBibliography"/>
        <w:ind w:left="720" w:hanging="720"/>
        <w:rPr>
          <w:noProof/>
        </w:rPr>
      </w:pPr>
      <w:r w:rsidRPr="007116FA">
        <w:rPr>
          <w:noProof/>
        </w:rPr>
        <w:t>74.</w:t>
      </w:r>
      <w:r w:rsidRPr="007116FA">
        <w:rPr>
          <w:noProof/>
        </w:rPr>
        <w:tab/>
        <w:t xml:space="preserve">Manns, P.J., et al., </w:t>
      </w:r>
      <w:r w:rsidRPr="007116FA">
        <w:rPr>
          <w:i/>
          <w:noProof/>
        </w:rPr>
        <w:t>The SitLess With MS Program: Intervention Feasibility and Change in Sedentary Behavior.</w:t>
      </w:r>
      <w:r w:rsidRPr="007116FA">
        <w:rPr>
          <w:noProof/>
        </w:rPr>
        <w:t xml:space="preserve"> Archives of Rehabilitation Research and Clinical Translation, 2020. </w:t>
      </w:r>
      <w:r w:rsidRPr="007116FA">
        <w:rPr>
          <w:b/>
          <w:noProof/>
        </w:rPr>
        <w:t>2</w:t>
      </w:r>
      <w:r w:rsidRPr="007116FA">
        <w:rPr>
          <w:noProof/>
        </w:rPr>
        <w:t>(4): p. 100083.</w:t>
      </w:r>
    </w:p>
    <w:p w14:paraId="3463CF9F" w14:textId="77777777" w:rsidR="00EB45D0" w:rsidRPr="007116FA" w:rsidRDefault="00EB45D0" w:rsidP="00EB45D0">
      <w:pPr>
        <w:pStyle w:val="EndNoteBibliography"/>
        <w:ind w:left="720" w:hanging="720"/>
        <w:rPr>
          <w:noProof/>
        </w:rPr>
      </w:pPr>
      <w:r w:rsidRPr="007116FA">
        <w:rPr>
          <w:noProof/>
        </w:rPr>
        <w:t>75.</w:t>
      </w:r>
      <w:r w:rsidRPr="007116FA">
        <w:rPr>
          <w:noProof/>
        </w:rPr>
        <w:tab/>
        <w:t xml:space="preserve">Nieste, I., et al., </w:t>
      </w:r>
      <w:r w:rsidRPr="007116FA">
        <w:rPr>
          <w:i/>
          <w:noProof/>
        </w:rPr>
        <w:t>Lifestyle interventions to reduce sedentary behaviour in clinical populations: A systematic review and meta-analysis of different strategies and effects on cardiometabolic health.</w:t>
      </w:r>
      <w:r w:rsidRPr="007116FA">
        <w:rPr>
          <w:noProof/>
        </w:rPr>
        <w:t xml:space="preserve"> Preventive Medicine, 2021. </w:t>
      </w:r>
      <w:r w:rsidRPr="007116FA">
        <w:rPr>
          <w:b/>
          <w:noProof/>
        </w:rPr>
        <w:t>148</w:t>
      </w:r>
      <w:r w:rsidRPr="007116FA">
        <w:rPr>
          <w:noProof/>
        </w:rPr>
        <w:t>: p. 106593.</w:t>
      </w:r>
    </w:p>
    <w:p w14:paraId="17B47991" w14:textId="77777777" w:rsidR="00EB45D0" w:rsidRPr="007116FA" w:rsidRDefault="00EB45D0" w:rsidP="00EB45D0">
      <w:pPr>
        <w:pStyle w:val="EndNoteBibliography"/>
        <w:ind w:left="720" w:hanging="720"/>
        <w:rPr>
          <w:noProof/>
        </w:rPr>
      </w:pPr>
      <w:r w:rsidRPr="007116FA">
        <w:rPr>
          <w:noProof/>
        </w:rPr>
        <w:t>76.</w:t>
      </w:r>
      <w:r w:rsidRPr="007116FA">
        <w:rPr>
          <w:noProof/>
        </w:rPr>
        <w:tab/>
        <w:t xml:space="preserve">Banack, H.R., et al., </w:t>
      </w:r>
      <w:r w:rsidRPr="007116FA">
        <w:rPr>
          <w:i/>
          <w:noProof/>
        </w:rPr>
        <w:t>The association between sleep disturbance, depressive symptoms, and health-related quality of life among cardiac rehabilitation participants.</w:t>
      </w:r>
      <w:r w:rsidRPr="007116FA">
        <w:rPr>
          <w:noProof/>
        </w:rPr>
        <w:t xml:space="preserve"> J Cardiopulm Rehabil Prev, 2014. </w:t>
      </w:r>
      <w:r w:rsidRPr="007116FA">
        <w:rPr>
          <w:b/>
          <w:noProof/>
        </w:rPr>
        <w:t>34</w:t>
      </w:r>
      <w:r w:rsidRPr="007116FA">
        <w:rPr>
          <w:noProof/>
        </w:rPr>
        <w:t>(3): p. 188-94.</w:t>
      </w:r>
    </w:p>
    <w:p w14:paraId="25140D5E" w14:textId="77777777" w:rsidR="00EB45D0" w:rsidRPr="007116FA" w:rsidRDefault="00EB45D0" w:rsidP="00EB45D0">
      <w:pPr>
        <w:pStyle w:val="EndNoteBibliography"/>
        <w:ind w:left="720" w:hanging="720"/>
        <w:rPr>
          <w:noProof/>
        </w:rPr>
      </w:pPr>
      <w:r w:rsidRPr="007116FA">
        <w:rPr>
          <w:noProof/>
        </w:rPr>
        <w:t>77.</w:t>
      </w:r>
      <w:r w:rsidRPr="007116FA">
        <w:rPr>
          <w:noProof/>
        </w:rPr>
        <w:tab/>
        <w:t xml:space="preserve">Fernandes, N.M., et al., </w:t>
      </w:r>
      <w:r w:rsidRPr="007116FA">
        <w:rPr>
          <w:i/>
          <w:noProof/>
        </w:rPr>
        <w:t>Symptoms of disturbed sleep predict major adverse cardiac events after percutaneous coronary intervention.</w:t>
      </w:r>
      <w:r w:rsidRPr="007116FA">
        <w:rPr>
          <w:noProof/>
        </w:rPr>
        <w:t xml:space="preserve"> Can J Cardiol, 2014. </w:t>
      </w:r>
      <w:r w:rsidRPr="007116FA">
        <w:rPr>
          <w:b/>
          <w:noProof/>
        </w:rPr>
        <w:t>30</w:t>
      </w:r>
      <w:r w:rsidRPr="007116FA">
        <w:rPr>
          <w:noProof/>
        </w:rPr>
        <w:t>(1): p. 118-24.</w:t>
      </w:r>
    </w:p>
    <w:p w14:paraId="0CF2CFF2" w14:textId="77777777" w:rsidR="00EB45D0" w:rsidRPr="007116FA" w:rsidRDefault="00EB45D0" w:rsidP="00EB45D0">
      <w:pPr>
        <w:pStyle w:val="EndNoteBibliography"/>
        <w:ind w:left="720" w:hanging="720"/>
        <w:rPr>
          <w:noProof/>
        </w:rPr>
      </w:pPr>
      <w:r w:rsidRPr="007116FA">
        <w:rPr>
          <w:noProof/>
        </w:rPr>
        <w:t>78.</w:t>
      </w:r>
      <w:r w:rsidRPr="007116FA">
        <w:rPr>
          <w:noProof/>
        </w:rPr>
        <w:tab/>
        <w:t xml:space="preserve">Madsen, M.T., et al., </w:t>
      </w:r>
      <w:r w:rsidRPr="007116FA">
        <w:rPr>
          <w:i/>
          <w:noProof/>
        </w:rPr>
        <w:t>Sleep Disturbances in Patients With Coronary Heart Disease: A Systematic Review.</w:t>
      </w:r>
      <w:r w:rsidRPr="007116FA">
        <w:rPr>
          <w:noProof/>
        </w:rPr>
        <w:t xml:space="preserve"> J Clin Sleep Med, 2019. </w:t>
      </w:r>
      <w:r w:rsidRPr="007116FA">
        <w:rPr>
          <w:b/>
          <w:noProof/>
        </w:rPr>
        <w:t>15</w:t>
      </w:r>
      <w:r w:rsidRPr="007116FA">
        <w:rPr>
          <w:noProof/>
        </w:rPr>
        <w:t>(3): p. 489-504.</w:t>
      </w:r>
    </w:p>
    <w:p w14:paraId="4F9C80AF" w14:textId="77777777" w:rsidR="00EB45D0" w:rsidRPr="007116FA" w:rsidRDefault="00EB45D0" w:rsidP="00EB45D0">
      <w:pPr>
        <w:pStyle w:val="EndNoteBibliography"/>
        <w:ind w:left="720" w:hanging="720"/>
        <w:rPr>
          <w:noProof/>
        </w:rPr>
      </w:pPr>
      <w:r w:rsidRPr="007116FA">
        <w:rPr>
          <w:noProof/>
        </w:rPr>
        <w:t>79.</w:t>
      </w:r>
      <w:r w:rsidRPr="007116FA">
        <w:rPr>
          <w:noProof/>
        </w:rPr>
        <w:tab/>
        <w:t xml:space="preserve">Susuthi, P., et al., </w:t>
      </w:r>
      <w:r w:rsidRPr="007116FA">
        <w:rPr>
          <w:i/>
          <w:noProof/>
        </w:rPr>
        <w:t>Factors affecting sleep quality in acute coronary syndrome survivors.</w:t>
      </w:r>
      <w:r w:rsidRPr="007116FA">
        <w:rPr>
          <w:noProof/>
        </w:rPr>
        <w:t xml:space="preserve"> Chula Med J, 2020. </w:t>
      </w:r>
      <w:r w:rsidRPr="007116FA">
        <w:rPr>
          <w:b/>
          <w:noProof/>
        </w:rPr>
        <w:t>64</w:t>
      </w:r>
      <w:r w:rsidRPr="007116FA">
        <w:rPr>
          <w:noProof/>
        </w:rPr>
        <w:t>(3): p. 283-290.</w:t>
      </w:r>
    </w:p>
    <w:p w14:paraId="16486C8A" w14:textId="77777777" w:rsidR="00EB45D0" w:rsidRPr="007116FA" w:rsidRDefault="00EB45D0" w:rsidP="00EB45D0">
      <w:pPr>
        <w:pStyle w:val="EndNoteBibliography"/>
        <w:ind w:left="720" w:hanging="720"/>
        <w:rPr>
          <w:noProof/>
        </w:rPr>
      </w:pPr>
      <w:r w:rsidRPr="007116FA">
        <w:rPr>
          <w:noProof/>
        </w:rPr>
        <w:t>80.</w:t>
      </w:r>
      <w:r w:rsidRPr="007116FA">
        <w:rPr>
          <w:noProof/>
        </w:rPr>
        <w:tab/>
        <w:t xml:space="preserve">Cappuccio, F.P., et al., </w:t>
      </w:r>
      <w:r w:rsidRPr="007116FA">
        <w:rPr>
          <w:i/>
          <w:noProof/>
        </w:rPr>
        <w:t>Sleep duration predicts cardiovascular outcomes: a systematic review and meta-analysis of prospective studies.</w:t>
      </w:r>
      <w:r w:rsidRPr="007116FA">
        <w:rPr>
          <w:noProof/>
        </w:rPr>
        <w:t xml:space="preserve"> Eur Heart J, 2011. </w:t>
      </w:r>
      <w:r w:rsidRPr="007116FA">
        <w:rPr>
          <w:b/>
          <w:noProof/>
        </w:rPr>
        <w:t>32</w:t>
      </w:r>
      <w:r w:rsidRPr="007116FA">
        <w:rPr>
          <w:noProof/>
        </w:rPr>
        <w:t>(12): p. 1484-92.</w:t>
      </w:r>
    </w:p>
    <w:p w14:paraId="75741924" w14:textId="77777777" w:rsidR="00EB45D0" w:rsidRPr="007116FA" w:rsidRDefault="00EB45D0" w:rsidP="00EB45D0">
      <w:pPr>
        <w:pStyle w:val="EndNoteBibliography"/>
        <w:ind w:left="720" w:hanging="720"/>
        <w:rPr>
          <w:noProof/>
        </w:rPr>
      </w:pPr>
      <w:r w:rsidRPr="007116FA">
        <w:rPr>
          <w:noProof/>
        </w:rPr>
        <w:t>81.</w:t>
      </w:r>
      <w:r w:rsidRPr="007116FA">
        <w:rPr>
          <w:noProof/>
        </w:rPr>
        <w:tab/>
        <w:t xml:space="preserve">Lao, X.Q., et al., </w:t>
      </w:r>
      <w:r w:rsidRPr="007116FA">
        <w:rPr>
          <w:i/>
          <w:noProof/>
        </w:rPr>
        <w:t>Sleep Quality, Sleep Duration, and the Risk of Coronary Heart Disease: A Prospective Cohort Study With 60,586 Adults.</w:t>
      </w:r>
      <w:r w:rsidRPr="007116FA">
        <w:rPr>
          <w:noProof/>
        </w:rPr>
        <w:t xml:space="preserve"> J Clin Sleep Med, 2018. </w:t>
      </w:r>
      <w:r w:rsidRPr="007116FA">
        <w:rPr>
          <w:b/>
          <w:noProof/>
        </w:rPr>
        <w:t>14</w:t>
      </w:r>
      <w:r w:rsidRPr="007116FA">
        <w:rPr>
          <w:noProof/>
        </w:rPr>
        <w:t>(1): p. 109-117.</w:t>
      </w:r>
    </w:p>
    <w:p w14:paraId="6DAE5617" w14:textId="77777777" w:rsidR="00EB45D0" w:rsidRPr="007116FA" w:rsidRDefault="00EB45D0" w:rsidP="00EB45D0">
      <w:pPr>
        <w:pStyle w:val="EndNoteBibliography"/>
        <w:ind w:left="720" w:hanging="720"/>
        <w:rPr>
          <w:noProof/>
        </w:rPr>
      </w:pPr>
      <w:r w:rsidRPr="007116FA">
        <w:rPr>
          <w:noProof/>
        </w:rPr>
        <w:t>82.</w:t>
      </w:r>
      <w:r w:rsidRPr="007116FA">
        <w:rPr>
          <w:noProof/>
        </w:rPr>
        <w:tab/>
        <w:t xml:space="preserve">Strand, L.B., et al., </w:t>
      </w:r>
      <w:r w:rsidRPr="007116FA">
        <w:rPr>
          <w:i/>
          <w:noProof/>
        </w:rPr>
        <w:t>Self-reported sleep duration and coronary heart disease mortality: A large cohort study of 400,000 Taiwanese adults.</w:t>
      </w:r>
      <w:r w:rsidRPr="007116FA">
        <w:rPr>
          <w:noProof/>
        </w:rPr>
        <w:t xml:space="preserve"> Int J Cardiol, 2016. </w:t>
      </w:r>
      <w:r w:rsidRPr="007116FA">
        <w:rPr>
          <w:b/>
          <w:noProof/>
        </w:rPr>
        <w:t>207</w:t>
      </w:r>
      <w:r w:rsidRPr="007116FA">
        <w:rPr>
          <w:noProof/>
        </w:rPr>
        <w:t>: p. 246-51.</w:t>
      </w:r>
    </w:p>
    <w:p w14:paraId="5EFAD19A" w14:textId="77777777" w:rsidR="00EB45D0" w:rsidRPr="007116FA" w:rsidRDefault="00EB45D0" w:rsidP="00EB45D0">
      <w:pPr>
        <w:pStyle w:val="EndNoteBibliography"/>
        <w:ind w:left="720" w:hanging="720"/>
        <w:rPr>
          <w:noProof/>
        </w:rPr>
      </w:pPr>
      <w:r w:rsidRPr="007116FA">
        <w:rPr>
          <w:noProof/>
        </w:rPr>
        <w:t>83.</w:t>
      </w:r>
      <w:r w:rsidRPr="007116FA">
        <w:rPr>
          <w:noProof/>
        </w:rPr>
        <w:tab/>
        <w:t xml:space="preserve">Jahrami, H., et al., </w:t>
      </w:r>
      <w:r w:rsidRPr="007116FA">
        <w:rPr>
          <w:i/>
          <w:noProof/>
        </w:rPr>
        <w:t>Sleep problems during the COVID-19 pandemic by population: a systematic review and meta-analysis.</w:t>
      </w:r>
      <w:r w:rsidRPr="007116FA">
        <w:rPr>
          <w:noProof/>
        </w:rPr>
        <w:t xml:space="preserve"> J Clin Sleep Med, 2021. </w:t>
      </w:r>
      <w:r w:rsidRPr="007116FA">
        <w:rPr>
          <w:b/>
          <w:noProof/>
        </w:rPr>
        <w:t>17</w:t>
      </w:r>
      <w:r w:rsidRPr="007116FA">
        <w:rPr>
          <w:noProof/>
        </w:rPr>
        <w:t>(2): p. 299-313.</w:t>
      </w:r>
    </w:p>
    <w:p w14:paraId="7EEB3149" w14:textId="77777777" w:rsidR="00EB45D0" w:rsidRPr="007116FA" w:rsidRDefault="00EB45D0" w:rsidP="00EB45D0">
      <w:pPr>
        <w:pStyle w:val="EndNoteBibliography"/>
        <w:ind w:left="720" w:hanging="720"/>
        <w:rPr>
          <w:noProof/>
        </w:rPr>
      </w:pPr>
      <w:r w:rsidRPr="007116FA">
        <w:rPr>
          <w:noProof/>
        </w:rPr>
        <w:t>84.</w:t>
      </w:r>
      <w:r w:rsidRPr="007116FA">
        <w:rPr>
          <w:noProof/>
        </w:rPr>
        <w:tab/>
        <w:t xml:space="preserve">Lin, Y.N., et al., </w:t>
      </w:r>
      <w:r w:rsidRPr="007116FA">
        <w:rPr>
          <w:i/>
          <w:noProof/>
        </w:rPr>
        <w:t>Burden of Sleep Disturbance During COVID-19 Pandemic: A Systematic Review.</w:t>
      </w:r>
      <w:r w:rsidRPr="007116FA">
        <w:rPr>
          <w:noProof/>
        </w:rPr>
        <w:t xml:space="preserve"> Nat Sci Sleep, 2021. </w:t>
      </w:r>
      <w:r w:rsidRPr="007116FA">
        <w:rPr>
          <w:b/>
          <w:noProof/>
        </w:rPr>
        <w:t>13</w:t>
      </w:r>
      <w:r w:rsidRPr="007116FA">
        <w:rPr>
          <w:noProof/>
        </w:rPr>
        <w:t>: p. 933-966.</w:t>
      </w:r>
    </w:p>
    <w:p w14:paraId="44A90A9F" w14:textId="77777777" w:rsidR="00EB45D0" w:rsidRPr="007116FA" w:rsidRDefault="00EB45D0" w:rsidP="00EB45D0">
      <w:pPr>
        <w:pStyle w:val="EndNoteBibliography"/>
        <w:ind w:left="720" w:hanging="720"/>
        <w:rPr>
          <w:noProof/>
        </w:rPr>
      </w:pPr>
      <w:r w:rsidRPr="007116FA">
        <w:rPr>
          <w:noProof/>
        </w:rPr>
        <w:t>85.</w:t>
      </w:r>
      <w:r w:rsidRPr="007116FA">
        <w:rPr>
          <w:noProof/>
        </w:rPr>
        <w:tab/>
        <w:t xml:space="preserve">Alimoradi, Z., et al., </w:t>
      </w:r>
      <w:r w:rsidRPr="007116FA">
        <w:rPr>
          <w:i/>
          <w:noProof/>
        </w:rPr>
        <w:t>Sleep problems during COVID-19 pandemic and its' association to psychological distress: A systematic review and meta-analysis.</w:t>
      </w:r>
      <w:r w:rsidRPr="007116FA">
        <w:rPr>
          <w:noProof/>
        </w:rPr>
        <w:t xml:space="preserve"> EClinicalMedicine, 2021. </w:t>
      </w:r>
      <w:r w:rsidRPr="007116FA">
        <w:rPr>
          <w:b/>
          <w:noProof/>
        </w:rPr>
        <w:t>36</w:t>
      </w:r>
      <w:r w:rsidRPr="007116FA">
        <w:rPr>
          <w:noProof/>
        </w:rPr>
        <w:t>: p. 100916.</w:t>
      </w:r>
    </w:p>
    <w:p w14:paraId="164AC115" w14:textId="77777777" w:rsidR="00EB45D0" w:rsidRPr="007116FA" w:rsidRDefault="00EB45D0" w:rsidP="00EB45D0">
      <w:pPr>
        <w:pStyle w:val="EndNoteBibliography"/>
        <w:ind w:left="720" w:hanging="720"/>
        <w:rPr>
          <w:noProof/>
        </w:rPr>
      </w:pPr>
      <w:r w:rsidRPr="007116FA">
        <w:rPr>
          <w:noProof/>
        </w:rPr>
        <w:t>86.</w:t>
      </w:r>
      <w:r w:rsidRPr="007116FA">
        <w:rPr>
          <w:noProof/>
        </w:rPr>
        <w:tab/>
        <w:t xml:space="preserve">Morin, C.M., et al., </w:t>
      </w:r>
      <w:r w:rsidRPr="007116FA">
        <w:rPr>
          <w:i/>
          <w:noProof/>
        </w:rPr>
        <w:t>Sleep and circadian rhythm in response to the COVID-19 pandemic.</w:t>
      </w:r>
      <w:r w:rsidRPr="007116FA">
        <w:rPr>
          <w:noProof/>
        </w:rPr>
        <w:t xml:space="preserve"> Can J Public Health, 2020. </w:t>
      </w:r>
      <w:r w:rsidRPr="007116FA">
        <w:rPr>
          <w:b/>
          <w:noProof/>
        </w:rPr>
        <w:t>111</w:t>
      </w:r>
      <w:r w:rsidRPr="007116FA">
        <w:rPr>
          <w:noProof/>
        </w:rPr>
        <w:t>(5): p. 654-657.</w:t>
      </w:r>
    </w:p>
    <w:p w14:paraId="318E5E95" w14:textId="77777777" w:rsidR="00EB45D0" w:rsidRPr="007116FA" w:rsidRDefault="00EB45D0" w:rsidP="00EB45D0">
      <w:pPr>
        <w:pStyle w:val="EndNoteBibliography"/>
        <w:ind w:left="720" w:hanging="720"/>
        <w:rPr>
          <w:noProof/>
        </w:rPr>
      </w:pPr>
      <w:r w:rsidRPr="007116FA">
        <w:rPr>
          <w:noProof/>
        </w:rPr>
        <w:t>87.</w:t>
      </w:r>
      <w:r w:rsidRPr="007116FA">
        <w:rPr>
          <w:noProof/>
        </w:rPr>
        <w:tab/>
        <w:t xml:space="preserve">Woodgate, J. and L.R. Brawley, </w:t>
      </w:r>
      <w:r w:rsidRPr="007116FA">
        <w:rPr>
          <w:i/>
          <w:noProof/>
        </w:rPr>
        <w:t>Self-efficacy for exercise in cardiac rehabilitation: review and recommendations.</w:t>
      </w:r>
      <w:r w:rsidRPr="007116FA">
        <w:rPr>
          <w:noProof/>
        </w:rPr>
        <w:t xml:space="preserve"> J Health Psychol, 2008. </w:t>
      </w:r>
      <w:r w:rsidRPr="007116FA">
        <w:rPr>
          <w:b/>
          <w:noProof/>
        </w:rPr>
        <w:t>13</w:t>
      </w:r>
      <w:r w:rsidRPr="007116FA">
        <w:rPr>
          <w:noProof/>
        </w:rPr>
        <w:t>(3): p. 366-87.</w:t>
      </w:r>
    </w:p>
    <w:p w14:paraId="70AF94EE" w14:textId="77777777" w:rsidR="00EB45D0" w:rsidRPr="007116FA" w:rsidRDefault="00EB45D0" w:rsidP="00EB45D0">
      <w:pPr>
        <w:pStyle w:val="EndNoteBibliography"/>
        <w:ind w:left="720" w:hanging="720"/>
        <w:rPr>
          <w:noProof/>
        </w:rPr>
      </w:pPr>
      <w:r w:rsidRPr="007116FA">
        <w:rPr>
          <w:noProof/>
        </w:rPr>
        <w:t>88.</w:t>
      </w:r>
      <w:r w:rsidRPr="007116FA">
        <w:rPr>
          <w:noProof/>
        </w:rPr>
        <w:tab/>
        <w:t xml:space="preserve">Dabek, J., et al., </w:t>
      </w:r>
      <w:r w:rsidRPr="007116FA">
        <w:rPr>
          <w:i/>
          <w:noProof/>
        </w:rPr>
        <w:t>Fear of movement (kinesiophobia) - an underestimated problem in Polish patients at various stages of coronary artery disease.</w:t>
      </w:r>
      <w:r w:rsidRPr="007116FA">
        <w:rPr>
          <w:noProof/>
        </w:rPr>
        <w:t xml:space="preserve"> Ann Agric Environ Med, 2020. </w:t>
      </w:r>
      <w:r w:rsidRPr="007116FA">
        <w:rPr>
          <w:b/>
          <w:noProof/>
        </w:rPr>
        <w:t>27</w:t>
      </w:r>
      <w:r w:rsidRPr="007116FA">
        <w:rPr>
          <w:noProof/>
        </w:rPr>
        <w:t>(1): p. 56-60.</w:t>
      </w:r>
    </w:p>
    <w:p w14:paraId="7B6168C3" w14:textId="77777777" w:rsidR="00EB45D0" w:rsidRPr="007116FA" w:rsidRDefault="00EB45D0" w:rsidP="00EB45D0">
      <w:pPr>
        <w:pStyle w:val="EndNoteBibliography"/>
        <w:ind w:left="720" w:hanging="720"/>
        <w:rPr>
          <w:noProof/>
        </w:rPr>
      </w:pPr>
      <w:r w:rsidRPr="007116FA">
        <w:rPr>
          <w:noProof/>
        </w:rPr>
        <w:t>89.</w:t>
      </w:r>
      <w:r w:rsidRPr="007116FA">
        <w:rPr>
          <w:noProof/>
        </w:rPr>
        <w:tab/>
        <w:t xml:space="preserve">Rogerson, M.C., et al., </w:t>
      </w:r>
      <w:r w:rsidRPr="007116FA">
        <w:rPr>
          <w:i/>
          <w:noProof/>
        </w:rPr>
        <w:t>"I don't have the heart": a qualitative study of barriers to and facilitators of physical activity for people with coronary heart disease and depressive symptoms.</w:t>
      </w:r>
      <w:r w:rsidRPr="007116FA">
        <w:rPr>
          <w:noProof/>
        </w:rPr>
        <w:t xml:space="preserve"> Int J Behav Nutr Phys Act, 2012. </w:t>
      </w:r>
      <w:r w:rsidRPr="007116FA">
        <w:rPr>
          <w:b/>
          <w:noProof/>
        </w:rPr>
        <w:t>9</w:t>
      </w:r>
      <w:r w:rsidRPr="007116FA">
        <w:rPr>
          <w:noProof/>
        </w:rPr>
        <w:t>: p. 140.</w:t>
      </w:r>
    </w:p>
    <w:p w14:paraId="1FE70BB1" w14:textId="77777777" w:rsidR="00EB45D0" w:rsidRPr="007116FA" w:rsidRDefault="00EB45D0" w:rsidP="00EB45D0">
      <w:pPr>
        <w:pStyle w:val="EndNoteBibliography"/>
        <w:ind w:left="720" w:hanging="720"/>
        <w:rPr>
          <w:noProof/>
        </w:rPr>
      </w:pPr>
      <w:r w:rsidRPr="007116FA">
        <w:rPr>
          <w:noProof/>
        </w:rPr>
        <w:lastRenderedPageBreak/>
        <w:t>90.</w:t>
      </w:r>
      <w:r w:rsidRPr="007116FA">
        <w:rPr>
          <w:noProof/>
        </w:rPr>
        <w:tab/>
        <w:t xml:space="preserve">Wheatley, E.E., </w:t>
      </w:r>
      <w:r w:rsidRPr="007116FA">
        <w:rPr>
          <w:i/>
          <w:noProof/>
        </w:rPr>
        <w:t>Bodies at risk: An ethnography of heart disease</w:t>
      </w:r>
      <w:r w:rsidRPr="007116FA">
        <w:rPr>
          <w:noProof/>
        </w:rPr>
        <w:t>. 2006, Aldershot, UK: Ashgate Publishing Ltd.</w:t>
      </w:r>
    </w:p>
    <w:p w14:paraId="3E74C9C9" w14:textId="77777777" w:rsidR="00EB45D0" w:rsidRPr="007116FA" w:rsidRDefault="00EB45D0" w:rsidP="00EB45D0">
      <w:pPr>
        <w:pStyle w:val="EndNoteBibliography"/>
        <w:ind w:left="720" w:hanging="720"/>
        <w:rPr>
          <w:noProof/>
        </w:rPr>
      </w:pPr>
      <w:r w:rsidRPr="007116FA">
        <w:rPr>
          <w:noProof/>
        </w:rPr>
        <w:t>91.</w:t>
      </w:r>
      <w:r w:rsidRPr="007116FA">
        <w:rPr>
          <w:noProof/>
        </w:rPr>
        <w:tab/>
        <w:t xml:space="preserve">Da Costa, D., et al., </w:t>
      </w:r>
      <w:r w:rsidRPr="007116FA">
        <w:rPr>
          <w:i/>
          <w:noProof/>
        </w:rPr>
        <w:t>Prevalence and Determinants of Insomnia After a Myocardial Infarction.</w:t>
      </w:r>
      <w:r w:rsidRPr="007116FA">
        <w:rPr>
          <w:noProof/>
        </w:rPr>
        <w:t xml:space="preserve"> Psychosomatics, 2017. </w:t>
      </w:r>
      <w:r w:rsidRPr="007116FA">
        <w:rPr>
          <w:b/>
          <w:noProof/>
        </w:rPr>
        <w:t>58</w:t>
      </w:r>
      <w:r w:rsidRPr="007116FA">
        <w:rPr>
          <w:noProof/>
        </w:rPr>
        <w:t>(2): p. 132-140.</w:t>
      </w:r>
    </w:p>
    <w:p w14:paraId="592E0148" w14:textId="77777777" w:rsidR="00EB45D0" w:rsidRPr="007116FA" w:rsidRDefault="00EB45D0" w:rsidP="00EB45D0">
      <w:pPr>
        <w:pStyle w:val="EndNoteBibliography"/>
        <w:ind w:left="720" w:hanging="720"/>
        <w:rPr>
          <w:noProof/>
        </w:rPr>
      </w:pPr>
      <w:r w:rsidRPr="007116FA">
        <w:rPr>
          <w:noProof/>
        </w:rPr>
        <w:t>92.</w:t>
      </w:r>
      <w:r w:rsidRPr="007116FA">
        <w:rPr>
          <w:noProof/>
        </w:rPr>
        <w:tab/>
        <w:t xml:space="preserve">Le Grande, M.R., et al., </w:t>
      </w:r>
      <w:r w:rsidRPr="007116FA">
        <w:rPr>
          <w:i/>
          <w:noProof/>
        </w:rPr>
        <w:t>Prevalence of obstructive sleep apnoea in acute coronary syndrome patients: systematic review and meta-analysis.</w:t>
      </w:r>
      <w:r w:rsidRPr="007116FA">
        <w:rPr>
          <w:noProof/>
        </w:rPr>
        <w:t xml:space="preserve"> BMC Cardiovasc Disord, 2020. </w:t>
      </w:r>
      <w:r w:rsidRPr="007116FA">
        <w:rPr>
          <w:b/>
          <w:noProof/>
        </w:rPr>
        <w:t>20</w:t>
      </w:r>
      <w:r w:rsidRPr="007116FA">
        <w:rPr>
          <w:noProof/>
        </w:rPr>
        <w:t>(1): p. 147.</w:t>
      </w:r>
    </w:p>
    <w:p w14:paraId="31DC7108" w14:textId="77777777" w:rsidR="00EB45D0" w:rsidRPr="007116FA" w:rsidRDefault="00EB45D0" w:rsidP="00EB45D0">
      <w:pPr>
        <w:pStyle w:val="EndNoteBibliography"/>
        <w:ind w:left="720" w:hanging="720"/>
        <w:rPr>
          <w:noProof/>
        </w:rPr>
      </w:pPr>
      <w:r w:rsidRPr="007116FA">
        <w:rPr>
          <w:noProof/>
        </w:rPr>
        <w:t>93.</w:t>
      </w:r>
      <w:r w:rsidRPr="007116FA">
        <w:rPr>
          <w:noProof/>
        </w:rPr>
        <w:tab/>
        <w:t xml:space="preserve">Loo, G., et al., </w:t>
      </w:r>
      <w:r w:rsidRPr="007116FA">
        <w:rPr>
          <w:i/>
          <w:noProof/>
        </w:rPr>
        <w:t>Sleep-disordered Breathing in Cardiac Rehabilitation: Prevalence, Predictors, and Influence on the Six-Minute Walk Test.</w:t>
      </w:r>
      <w:r w:rsidRPr="007116FA">
        <w:rPr>
          <w:noProof/>
        </w:rPr>
        <w:t xml:space="preserve"> Heart Lung Circ, 2016. </w:t>
      </w:r>
      <w:r w:rsidRPr="007116FA">
        <w:rPr>
          <w:b/>
          <w:noProof/>
        </w:rPr>
        <w:t>25</w:t>
      </w:r>
      <w:r w:rsidRPr="007116FA">
        <w:rPr>
          <w:noProof/>
        </w:rPr>
        <w:t>(6): p. 584-91.</w:t>
      </w:r>
    </w:p>
    <w:p w14:paraId="5867264D" w14:textId="77777777" w:rsidR="00EB45D0" w:rsidRPr="007116FA" w:rsidRDefault="00EB45D0" w:rsidP="00EB45D0">
      <w:pPr>
        <w:pStyle w:val="EndNoteBibliography"/>
        <w:ind w:left="720" w:hanging="720"/>
        <w:rPr>
          <w:noProof/>
        </w:rPr>
      </w:pPr>
      <w:r w:rsidRPr="007116FA">
        <w:rPr>
          <w:noProof/>
        </w:rPr>
        <w:t>94.</w:t>
      </w:r>
      <w:r w:rsidRPr="007116FA">
        <w:rPr>
          <w:noProof/>
        </w:rPr>
        <w:tab/>
        <w:t xml:space="preserve">Wang, X., et al., </w:t>
      </w:r>
      <w:r w:rsidRPr="007116FA">
        <w:rPr>
          <w:i/>
          <w:noProof/>
        </w:rPr>
        <w:t>Association of obstructive sleep apnea with cardiovascular outcomes after percutaneous coronary intervention: A systematic review and meta-analysis.</w:t>
      </w:r>
      <w:r w:rsidRPr="007116FA">
        <w:rPr>
          <w:noProof/>
        </w:rPr>
        <w:t xml:space="preserve"> Medicine (Baltimore), 2018. </w:t>
      </w:r>
      <w:r w:rsidRPr="007116FA">
        <w:rPr>
          <w:b/>
          <w:noProof/>
        </w:rPr>
        <w:t>97</w:t>
      </w:r>
      <w:r w:rsidRPr="007116FA">
        <w:rPr>
          <w:noProof/>
        </w:rPr>
        <w:t>(17): p. e0621.</w:t>
      </w:r>
    </w:p>
    <w:p w14:paraId="3BC8897C" w14:textId="77777777" w:rsidR="00EB45D0" w:rsidRPr="007116FA" w:rsidRDefault="00EB45D0" w:rsidP="00EB45D0">
      <w:pPr>
        <w:pStyle w:val="EndNoteBibliography"/>
        <w:ind w:left="720" w:hanging="720"/>
        <w:rPr>
          <w:noProof/>
        </w:rPr>
      </w:pPr>
      <w:r w:rsidRPr="007116FA">
        <w:rPr>
          <w:noProof/>
        </w:rPr>
        <w:t>95.</w:t>
      </w:r>
      <w:r w:rsidRPr="007116FA">
        <w:rPr>
          <w:noProof/>
        </w:rPr>
        <w:tab/>
        <w:t xml:space="preserve">Vanzella, L.M., et al., </w:t>
      </w:r>
      <w:r w:rsidRPr="007116FA">
        <w:rPr>
          <w:i/>
          <w:noProof/>
        </w:rPr>
        <w:t>Physical Activity Level and Perspectives of Participants Transitioning from Onsite to Virtual Cardiac Rehabilitation during the Early COVID-19 Pandemic: A Mixed-Method Study.</w:t>
      </w:r>
      <w:r w:rsidRPr="007116FA">
        <w:rPr>
          <w:noProof/>
        </w:rPr>
        <w:t xml:space="preserve"> J Clin Med, 2022. </w:t>
      </w:r>
      <w:r w:rsidRPr="007116FA">
        <w:rPr>
          <w:b/>
          <w:noProof/>
        </w:rPr>
        <w:t>11</w:t>
      </w:r>
      <w:r w:rsidRPr="007116FA">
        <w:rPr>
          <w:noProof/>
        </w:rPr>
        <w:t>(16).</w:t>
      </w:r>
    </w:p>
    <w:p w14:paraId="422C5588" w14:textId="77777777" w:rsidR="00EB45D0" w:rsidRPr="007116FA" w:rsidRDefault="00EB45D0" w:rsidP="00EB45D0">
      <w:pPr>
        <w:pStyle w:val="EndNoteBibliography"/>
        <w:ind w:left="720" w:hanging="720"/>
        <w:rPr>
          <w:noProof/>
        </w:rPr>
      </w:pPr>
      <w:r w:rsidRPr="007116FA">
        <w:rPr>
          <w:noProof/>
        </w:rPr>
        <w:t>96.</w:t>
      </w:r>
      <w:r w:rsidRPr="007116FA">
        <w:rPr>
          <w:noProof/>
        </w:rPr>
        <w:tab/>
        <w:t xml:space="preserve">Carter, J., K. Donelan, and A.N. Thorndike, </w:t>
      </w:r>
      <w:r w:rsidRPr="007116FA">
        <w:rPr>
          <w:i/>
          <w:noProof/>
        </w:rPr>
        <w:t>Patient Perspectives on Home-Based Care and Remote Monitoring in Heart Failure: A Qualitative Study.</w:t>
      </w:r>
      <w:r w:rsidRPr="007116FA">
        <w:rPr>
          <w:noProof/>
        </w:rPr>
        <w:t xml:space="preserve"> Journal of Primary Care &amp; Community Health, 2022. </w:t>
      </w:r>
      <w:r w:rsidRPr="007116FA">
        <w:rPr>
          <w:b/>
          <w:noProof/>
        </w:rPr>
        <w:t>13</w:t>
      </w:r>
      <w:r w:rsidRPr="007116FA">
        <w:rPr>
          <w:noProof/>
        </w:rPr>
        <w:t>: p. 21501319221133672.</w:t>
      </w:r>
    </w:p>
    <w:p w14:paraId="7B37BE7B" w14:textId="77777777" w:rsidR="00EB45D0" w:rsidRPr="007116FA" w:rsidRDefault="00EB45D0" w:rsidP="00EB45D0">
      <w:pPr>
        <w:pStyle w:val="EndNoteBibliography"/>
        <w:ind w:left="720" w:hanging="720"/>
        <w:rPr>
          <w:noProof/>
        </w:rPr>
      </w:pPr>
      <w:r w:rsidRPr="007116FA">
        <w:rPr>
          <w:noProof/>
        </w:rPr>
        <w:t>97.</w:t>
      </w:r>
      <w:r w:rsidRPr="007116FA">
        <w:rPr>
          <w:noProof/>
        </w:rPr>
        <w:tab/>
        <w:t xml:space="preserve">Okwose, N.C., et al., </w:t>
      </w:r>
      <w:r w:rsidRPr="007116FA">
        <w:rPr>
          <w:i/>
          <w:noProof/>
        </w:rPr>
        <w:t>Overcoming barriers to engagement and adherence to a home-based physical activity intervention for patients with heart failure: a qualitative focus group study.</w:t>
      </w:r>
      <w:r w:rsidRPr="007116FA">
        <w:rPr>
          <w:noProof/>
        </w:rPr>
        <w:t xml:space="preserve"> BMJ Open, 2020. </w:t>
      </w:r>
      <w:r w:rsidRPr="007116FA">
        <w:rPr>
          <w:b/>
          <w:noProof/>
        </w:rPr>
        <w:t>10</w:t>
      </w:r>
      <w:r w:rsidRPr="007116FA">
        <w:rPr>
          <w:noProof/>
        </w:rPr>
        <w:t>(9): p. e036382.</w:t>
      </w:r>
    </w:p>
    <w:p w14:paraId="355E51CB" w14:textId="77777777" w:rsidR="00EB45D0" w:rsidRPr="007116FA" w:rsidRDefault="00EB45D0" w:rsidP="00EB45D0">
      <w:pPr>
        <w:pStyle w:val="EndNoteBibliography"/>
        <w:ind w:left="720" w:hanging="720"/>
        <w:rPr>
          <w:noProof/>
        </w:rPr>
      </w:pPr>
      <w:r w:rsidRPr="007116FA">
        <w:rPr>
          <w:noProof/>
        </w:rPr>
        <w:t>98.</w:t>
      </w:r>
      <w:r w:rsidRPr="007116FA">
        <w:rPr>
          <w:noProof/>
        </w:rPr>
        <w:tab/>
        <w:t xml:space="preserve">Rawstorn, J.C., et al., </w:t>
      </w:r>
      <w:r w:rsidRPr="007116FA">
        <w:rPr>
          <w:i/>
          <w:noProof/>
        </w:rPr>
        <w:t>Smartphone Cardiac Rehabilitation, Assisted Self-Management Versus Usual Care: Protocol for a Multicenter Randomized Controlled Trial to Compare Effects and Costs Among People With Coronary Heart Disease.</w:t>
      </w:r>
      <w:r w:rsidRPr="007116FA">
        <w:rPr>
          <w:noProof/>
        </w:rPr>
        <w:t xml:space="preserve"> JMIR Res Protoc, 2020. </w:t>
      </w:r>
      <w:r w:rsidRPr="007116FA">
        <w:rPr>
          <w:b/>
          <w:noProof/>
        </w:rPr>
        <w:t>9</w:t>
      </w:r>
      <w:r w:rsidRPr="007116FA">
        <w:rPr>
          <w:noProof/>
        </w:rPr>
        <w:t>(1): p. e15022.</w:t>
      </w:r>
    </w:p>
    <w:p w14:paraId="5A8A1D7A" w14:textId="77777777" w:rsidR="00EB45D0" w:rsidRPr="007116FA" w:rsidRDefault="00EB45D0" w:rsidP="00EB45D0">
      <w:pPr>
        <w:pStyle w:val="EndNoteBibliography"/>
        <w:ind w:left="720" w:hanging="720"/>
        <w:rPr>
          <w:noProof/>
        </w:rPr>
      </w:pPr>
      <w:r w:rsidRPr="007116FA">
        <w:rPr>
          <w:noProof/>
        </w:rPr>
        <w:t>99.</w:t>
      </w:r>
      <w:r w:rsidRPr="007116FA">
        <w:rPr>
          <w:noProof/>
        </w:rPr>
        <w:tab/>
        <w:t xml:space="preserve">Heron, N., et al., </w:t>
      </w:r>
      <w:r w:rsidRPr="007116FA">
        <w:rPr>
          <w:i/>
          <w:noProof/>
        </w:rPr>
        <w:t>Behaviour change techniques in home-based cardiac rehabilitation: a systematic review.</w:t>
      </w:r>
      <w:r w:rsidRPr="007116FA">
        <w:rPr>
          <w:noProof/>
        </w:rPr>
        <w:t xml:space="preserve"> Br J Gen Pract, 2016. </w:t>
      </w:r>
      <w:r w:rsidRPr="007116FA">
        <w:rPr>
          <w:b/>
          <w:noProof/>
        </w:rPr>
        <w:t>66</w:t>
      </w:r>
      <w:r w:rsidRPr="007116FA">
        <w:rPr>
          <w:noProof/>
        </w:rPr>
        <w:t>(651): p. e747-57.</w:t>
      </w:r>
    </w:p>
    <w:p w14:paraId="7CC188E9" w14:textId="77777777" w:rsidR="00EB45D0" w:rsidRPr="007116FA" w:rsidRDefault="00EB45D0" w:rsidP="00EB45D0">
      <w:pPr>
        <w:pStyle w:val="EndNoteBibliography"/>
        <w:ind w:left="720" w:hanging="720"/>
        <w:rPr>
          <w:noProof/>
        </w:rPr>
      </w:pPr>
      <w:r w:rsidRPr="007116FA">
        <w:rPr>
          <w:noProof/>
        </w:rPr>
        <w:t>100.</w:t>
      </w:r>
      <w:r w:rsidRPr="007116FA">
        <w:rPr>
          <w:noProof/>
        </w:rPr>
        <w:tab/>
        <w:t xml:space="preserve">Grimmett, C., et al., </w:t>
      </w:r>
      <w:r w:rsidRPr="007116FA">
        <w:rPr>
          <w:i/>
          <w:noProof/>
        </w:rPr>
        <w:t>SafeFit Trial: virtual clinics to deliver a multimodal intervention to improve psychological and physical well-being in people with cancer. Protocol of a COVID-19 targeted non-randomised phase III trial.</w:t>
      </w:r>
      <w:r w:rsidRPr="007116FA">
        <w:rPr>
          <w:noProof/>
        </w:rPr>
        <w:t xml:space="preserve"> BMJ Open, 2021. </w:t>
      </w:r>
      <w:r w:rsidRPr="007116FA">
        <w:rPr>
          <w:b/>
          <w:noProof/>
        </w:rPr>
        <w:t>11</w:t>
      </w:r>
      <w:r w:rsidRPr="007116FA">
        <w:rPr>
          <w:noProof/>
        </w:rPr>
        <w:t>(8): p. e048175.</w:t>
      </w:r>
    </w:p>
    <w:p w14:paraId="026CAB0D" w14:textId="77777777" w:rsidR="00EB45D0" w:rsidRPr="007116FA" w:rsidRDefault="00EB45D0" w:rsidP="00EB45D0">
      <w:pPr>
        <w:pStyle w:val="EndNoteBibliography"/>
        <w:ind w:left="720" w:hanging="720"/>
        <w:rPr>
          <w:i/>
          <w:noProof/>
        </w:rPr>
      </w:pPr>
      <w:r w:rsidRPr="007116FA">
        <w:rPr>
          <w:noProof/>
        </w:rPr>
        <w:t>101.</w:t>
      </w:r>
      <w:r w:rsidRPr="007116FA">
        <w:rPr>
          <w:noProof/>
        </w:rPr>
        <w:tab/>
        <w:t xml:space="preserve">BACPR, B.A.f.C.P.a.R., </w:t>
      </w:r>
      <w:r w:rsidRPr="007116FA">
        <w:rPr>
          <w:i/>
          <w:noProof/>
        </w:rPr>
        <w:t>The BACPR Standards and Core Components for Cardiovascular Disease Prevention</w:t>
      </w:r>
    </w:p>
    <w:p w14:paraId="52964776" w14:textId="77777777" w:rsidR="00EB45D0" w:rsidRPr="007116FA" w:rsidRDefault="00EB45D0" w:rsidP="00EB45D0">
      <w:pPr>
        <w:pStyle w:val="EndNoteBibliography"/>
        <w:ind w:left="720" w:hanging="720"/>
        <w:rPr>
          <w:noProof/>
        </w:rPr>
      </w:pPr>
      <w:r w:rsidRPr="007116FA">
        <w:rPr>
          <w:i/>
          <w:noProof/>
        </w:rPr>
        <w:t>and Rehabilitation 2023</w:t>
      </w:r>
      <w:r w:rsidRPr="007116FA">
        <w:rPr>
          <w:noProof/>
        </w:rPr>
        <w:t>. 2023.</w:t>
      </w:r>
    </w:p>
    <w:p w14:paraId="3B662008" w14:textId="77777777" w:rsidR="00EB45D0" w:rsidRPr="007116FA" w:rsidRDefault="00EB45D0" w:rsidP="00EB45D0">
      <w:pPr>
        <w:pStyle w:val="EndNoteBibliography"/>
        <w:ind w:left="720" w:hanging="720"/>
        <w:rPr>
          <w:noProof/>
        </w:rPr>
      </w:pPr>
      <w:r w:rsidRPr="007116FA">
        <w:rPr>
          <w:noProof/>
        </w:rPr>
        <w:t>102.</w:t>
      </w:r>
      <w:r w:rsidRPr="007116FA">
        <w:rPr>
          <w:noProof/>
        </w:rPr>
        <w:tab/>
        <w:t xml:space="preserve">Whittaker, E.M., et al., </w:t>
      </w:r>
      <w:r w:rsidRPr="007116FA">
        <w:rPr>
          <w:i/>
          <w:noProof/>
        </w:rPr>
        <w:t>Using Behavior Change Interventions in Cardiac and Pulmonary Rehabilitation: Perspectives from Healthcare Professionals in the United Kingdom.</w:t>
      </w:r>
      <w:r w:rsidRPr="007116FA">
        <w:rPr>
          <w:noProof/>
        </w:rPr>
        <w:t xml:space="preserve"> Int J Environ Res Public Health, 2022. </w:t>
      </w:r>
      <w:r w:rsidRPr="007116FA">
        <w:rPr>
          <w:b/>
          <w:noProof/>
        </w:rPr>
        <w:t>19</w:t>
      </w:r>
      <w:r w:rsidRPr="007116FA">
        <w:rPr>
          <w:noProof/>
        </w:rPr>
        <w:t>(4).</w:t>
      </w:r>
    </w:p>
    <w:p w14:paraId="420FFA05" w14:textId="77777777" w:rsidR="00EB45D0" w:rsidRPr="007116FA" w:rsidRDefault="00EB45D0" w:rsidP="00EB45D0">
      <w:pPr>
        <w:pStyle w:val="EndNoteBibliography"/>
        <w:ind w:left="720" w:hanging="720"/>
        <w:rPr>
          <w:noProof/>
        </w:rPr>
      </w:pPr>
      <w:r w:rsidRPr="007116FA">
        <w:rPr>
          <w:noProof/>
        </w:rPr>
        <w:t>103.</w:t>
      </w:r>
      <w:r w:rsidRPr="007116FA">
        <w:rPr>
          <w:noProof/>
        </w:rPr>
        <w:tab/>
        <w:t xml:space="preserve">Rahman, R.J., et al., </w:t>
      </w:r>
      <w:r w:rsidRPr="007116FA">
        <w:rPr>
          <w:i/>
          <w:noProof/>
        </w:rPr>
        <w:t>Motivational processes and well-being in cardiac rehabilitation: a self-determination theory perspective.</w:t>
      </w:r>
      <w:r w:rsidRPr="007116FA">
        <w:rPr>
          <w:noProof/>
        </w:rPr>
        <w:t xml:space="preserve"> Psychol Health Med, 2015. </w:t>
      </w:r>
      <w:r w:rsidRPr="007116FA">
        <w:rPr>
          <w:b/>
          <w:noProof/>
        </w:rPr>
        <w:t>20</w:t>
      </w:r>
      <w:r w:rsidRPr="007116FA">
        <w:rPr>
          <w:noProof/>
        </w:rPr>
        <w:t>(5): p. 518-29.</w:t>
      </w:r>
    </w:p>
    <w:p w14:paraId="255F8CE5" w14:textId="77777777" w:rsidR="00EB45D0" w:rsidRPr="007116FA" w:rsidRDefault="00EB45D0" w:rsidP="00EB45D0">
      <w:pPr>
        <w:pStyle w:val="EndNoteBibliography"/>
        <w:ind w:left="720" w:hanging="720"/>
        <w:rPr>
          <w:noProof/>
        </w:rPr>
      </w:pPr>
      <w:r w:rsidRPr="007116FA">
        <w:rPr>
          <w:noProof/>
        </w:rPr>
        <w:t>104.</w:t>
      </w:r>
      <w:r w:rsidRPr="007116FA">
        <w:rPr>
          <w:noProof/>
        </w:rPr>
        <w:tab/>
        <w:t xml:space="preserve">Reid, R.D., et al., </w:t>
      </w:r>
      <w:r w:rsidRPr="007116FA">
        <w:rPr>
          <w:i/>
          <w:noProof/>
        </w:rPr>
        <w:t>A Randomized Controlled Trial of an Exercise Maintenance Intervention in Men and Women After Cardiac Rehabilitation (ECO-PCR Trial).</w:t>
      </w:r>
      <w:r w:rsidRPr="007116FA">
        <w:rPr>
          <w:noProof/>
        </w:rPr>
        <w:t xml:space="preserve"> Can J Cardiol, 2021. </w:t>
      </w:r>
      <w:r w:rsidRPr="007116FA">
        <w:rPr>
          <w:b/>
          <w:noProof/>
        </w:rPr>
        <w:t>37</w:t>
      </w:r>
      <w:r w:rsidRPr="007116FA">
        <w:rPr>
          <w:noProof/>
        </w:rPr>
        <w:t>(5): p. 794-802.</w:t>
      </w:r>
    </w:p>
    <w:p w14:paraId="265128D3" w14:textId="77777777" w:rsidR="00EB45D0" w:rsidRPr="007116FA" w:rsidRDefault="00EB45D0" w:rsidP="00EB45D0">
      <w:pPr>
        <w:pStyle w:val="EndNoteBibliography"/>
        <w:ind w:left="720" w:hanging="720"/>
        <w:rPr>
          <w:noProof/>
        </w:rPr>
      </w:pPr>
      <w:r w:rsidRPr="007116FA">
        <w:rPr>
          <w:noProof/>
        </w:rPr>
        <w:t>105.</w:t>
      </w:r>
      <w:r w:rsidRPr="007116FA">
        <w:rPr>
          <w:noProof/>
        </w:rPr>
        <w:tab/>
        <w:t xml:space="preserve">Deighan, C., et al., </w:t>
      </w:r>
      <w:r w:rsidRPr="007116FA">
        <w:rPr>
          <w:i/>
          <w:noProof/>
        </w:rPr>
        <w:t>The Digital Heart Manual: A pilot study of an innovative cardiac rehabilitation programme developed for and with users.</w:t>
      </w:r>
      <w:r w:rsidRPr="007116FA">
        <w:rPr>
          <w:noProof/>
        </w:rPr>
        <w:t xml:space="preserve"> Patient Educ Couns, 2017. </w:t>
      </w:r>
      <w:r w:rsidRPr="007116FA">
        <w:rPr>
          <w:b/>
          <w:noProof/>
        </w:rPr>
        <w:t>100</w:t>
      </w:r>
      <w:r w:rsidRPr="007116FA">
        <w:rPr>
          <w:noProof/>
        </w:rPr>
        <w:t>(8): p. 1598-1607.</w:t>
      </w:r>
    </w:p>
    <w:p w14:paraId="0F6AAA32" w14:textId="39AF47D9" w:rsidR="00EB45D0" w:rsidRPr="007116FA" w:rsidRDefault="00EB45D0" w:rsidP="00EB45D0">
      <w:pPr>
        <w:pStyle w:val="EndNoteBibliography"/>
        <w:ind w:left="720" w:hanging="720"/>
        <w:rPr>
          <w:noProof/>
        </w:rPr>
      </w:pPr>
      <w:r w:rsidRPr="007116FA">
        <w:rPr>
          <w:noProof/>
        </w:rPr>
        <w:t>106.</w:t>
      </w:r>
      <w:r w:rsidRPr="007116FA">
        <w:rPr>
          <w:noProof/>
        </w:rPr>
        <w:tab/>
        <w:t xml:space="preserve">Service, N.H. </w:t>
      </w:r>
      <w:r w:rsidRPr="007116FA">
        <w:rPr>
          <w:i/>
          <w:noProof/>
        </w:rPr>
        <w:t>Online version of the NHS long term plan</w:t>
      </w:r>
      <w:r w:rsidRPr="007116FA">
        <w:rPr>
          <w:noProof/>
        </w:rPr>
        <w:t xml:space="preserve">. Available from: </w:t>
      </w:r>
      <w:hyperlink r:id="rId10" w:history="1">
        <w:r w:rsidRPr="007116FA">
          <w:rPr>
            <w:rStyle w:val="Hyperlink"/>
            <w:noProof/>
          </w:rPr>
          <w:t>https://www.longtermplan.nhs.uk/online-version/</w:t>
        </w:r>
      </w:hyperlink>
      <w:r w:rsidRPr="007116FA">
        <w:rPr>
          <w:noProof/>
        </w:rPr>
        <w:t>.</w:t>
      </w:r>
    </w:p>
    <w:p w14:paraId="06AEF154" w14:textId="77777777" w:rsidR="00EB45D0" w:rsidRPr="007116FA" w:rsidRDefault="00EB45D0" w:rsidP="00EB45D0">
      <w:pPr>
        <w:pStyle w:val="EndNoteBibliography"/>
        <w:ind w:left="720" w:hanging="720"/>
        <w:rPr>
          <w:noProof/>
        </w:rPr>
      </w:pPr>
      <w:r w:rsidRPr="007116FA">
        <w:rPr>
          <w:noProof/>
        </w:rPr>
        <w:t>107.</w:t>
      </w:r>
      <w:r w:rsidRPr="007116FA">
        <w:rPr>
          <w:noProof/>
        </w:rPr>
        <w:tab/>
        <w:t xml:space="preserve">Yin, R.K., </w:t>
      </w:r>
      <w:r w:rsidRPr="007116FA">
        <w:rPr>
          <w:i/>
          <w:noProof/>
        </w:rPr>
        <w:t>652Causality, Generalizability, and the Future of Mixed Methods Research</w:t>
      </w:r>
      <w:r w:rsidRPr="007116FA">
        <w:rPr>
          <w:noProof/>
        </w:rPr>
        <w:t xml:space="preserve">, in </w:t>
      </w:r>
      <w:r w:rsidRPr="007116FA">
        <w:rPr>
          <w:i/>
          <w:noProof/>
        </w:rPr>
        <w:t>The Oxford Handbook of Multimethod and Mixed Methods Research Inquiry</w:t>
      </w:r>
      <w:r w:rsidRPr="007116FA">
        <w:rPr>
          <w:noProof/>
        </w:rPr>
        <w:t>, S.N. Hesse-Biber and R.B. Johnson, Editors. 2015, Oxford University Press. p. 0.</w:t>
      </w:r>
    </w:p>
    <w:p w14:paraId="00000270" w14:textId="1FB53B41" w:rsidR="00FC0D59" w:rsidRDefault="009F4E51" w:rsidP="00E03CDA">
      <w:pPr>
        <w:spacing w:line="480" w:lineRule="auto"/>
        <w:rPr>
          <w:b/>
        </w:rPr>
      </w:pPr>
      <w:r w:rsidRPr="007116FA">
        <w:rPr>
          <w:b/>
        </w:rPr>
        <w:fldChar w:fldCharType="end"/>
      </w:r>
    </w:p>
    <w:sectPr w:rsidR="00FC0D59" w:rsidSect="00E03CDA">
      <w:headerReference w:type="default" r:id="rId11"/>
      <w:footerReference w:type="even" r:id="rId12"/>
      <w:footerReference w:type="default" r:id="rId13"/>
      <w:pgSz w:w="11900" w:h="16840"/>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51B7C5" w14:textId="77777777" w:rsidR="003205C7" w:rsidRDefault="003205C7">
      <w:r>
        <w:separator/>
      </w:r>
    </w:p>
  </w:endnote>
  <w:endnote w:type="continuationSeparator" w:id="0">
    <w:p w14:paraId="7C6F2C89" w14:textId="77777777" w:rsidR="003205C7" w:rsidRDefault="003205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Open Sans">
    <w:altName w:val="Arial"/>
    <w:charset w:val="00"/>
    <w:family w:val="swiss"/>
    <w:pitch w:val="variable"/>
    <w:sig w:usb0="00000001"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ungsuh">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280" w14:textId="77777777" w:rsidR="00661EC1" w:rsidRDefault="00661EC1">
    <w:pPr>
      <w:pBdr>
        <w:top w:val="nil"/>
        <w:left w:val="nil"/>
        <w:bottom w:val="nil"/>
        <w:right w:val="nil"/>
        <w:between w:val="nil"/>
      </w:pBdr>
      <w:tabs>
        <w:tab w:val="center" w:pos="4680"/>
        <w:tab w:val="right" w:pos="9360"/>
      </w:tabs>
      <w:jc w:val="center"/>
      <w:rPr>
        <w:color w:val="000000"/>
      </w:rPr>
    </w:pPr>
    <w:r>
      <w:rPr>
        <w:color w:val="000000"/>
      </w:rPr>
      <w:fldChar w:fldCharType="begin"/>
    </w:r>
    <w:r>
      <w:rPr>
        <w:color w:val="000000"/>
      </w:rPr>
      <w:instrText>PAGE</w:instrText>
    </w:r>
    <w:r>
      <w:rPr>
        <w:color w:val="000000"/>
      </w:rPr>
      <w:fldChar w:fldCharType="end"/>
    </w:r>
  </w:p>
  <w:p w14:paraId="00000281" w14:textId="77777777" w:rsidR="00661EC1" w:rsidRDefault="00661EC1">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27E" w14:textId="49A9C89F" w:rsidR="00661EC1" w:rsidRDefault="00661EC1">
    <w:pPr>
      <w:pBdr>
        <w:top w:val="nil"/>
        <w:left w:val="nil"/>
        <w:bottom w:val="nil"/>
        <w:right w:val="nil"/>
        <w:between w:val="nil"/>
      </w:pBdr>
      <w:tabs>
        <w:tab w:val="center" w:pos="4680"/>
        <w:tab w:val="right" w:pos="9360"/>
      </w:tabs>
      <w:jc w:val="center"/>
      <w:rPr>
        <w:color w:val="000000"/>
      </w:rPr>
    </w:pPr>
    <w:r>
      <w:rPr>
        <w:color w:val="000000"/>
      </w:rPr>
      <w:fldChar w:fldCharType="begin"/>
    </w:r>
    <w:r>
      <w:rPr>
        <w:color w:val="000000"/>
      </w:rPr>
      <w:instrText>PAGE</w:instrText>
    </w:r>
    <w:r>
      <w:rPr>
        <w:color w:val="000000"/>
      </w:rPr>
      <w:fldChar w:fldCharType="separate"/>
    </w:r>
    <w:r w:rsidR="003464C2">
      <w:rPr>
        <w:noProof/>
        <w:color w:val="000000"/>
      </w:rPr>
      <w:t>1</w:t>
    </w:r>
    <w:r>
      <w:rPr>
        <w:color w:val="000000"/>
      </w:rPr>
      <w:fldChar w:fldCharType="end"/>
    </w:r>
  </w:p>
  <w:p w14:paraId="0000027F" w14:textId="77777777" w:rsidR="00661EC1" w:rsidRDefault="00661EC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015F7A" w14:textId="77777777" w:rsidR="003205C7" w:rsidRDefault="003205C7">
      <w:r>
        <w:separator/>
      </w:r>
    </w:p>
  </w:footnote>
  <w:footnote w:type="continuationSeparator" w:id="0">
    <w:p w14:paraId="009AAA0E" w14:textId="77777777" w:rsidR="003205C7" w:rsidRDefault="003205C7">
      <w:r>
        <w:continuationSeparator/>
      </w:r>
    </w:p>
  </w:footnote>
  <w:footnote w:id="1">
    <w:p w14:paraId="1BE6D3CF" w14:textId="350E5786" w:rsidR="00661EC1" w:rsidRPr="000B5A89" w:rsidRDefault="00661EC1" w:rsidP="000B5A89">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357565" w14:textId="200D68AB" w:rsidR="00661EC1" w:rsidRDefault="00661EC1">
    <w:pPr>
      <w:pStyle w:val="Header"/>
    </w:pPr>
    <w:r>
      <w:t>Movement behaviours and sleep during cardiac rehab</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F80429"/>
    <w:multiLevelType w:val="multilevel"/>
    <w:tmpl w:val="872C1F36"/>
    <w:lvl w:ilvl="0">
      <w:start w:val="1"/>
      <w:numFmt w:val="bullet"/>
      <w:lvlText w:val="●"/>
      <w:lvlJc w:val="left"/>
      <w:pPr>
        <w:ind w:left="781" w:hanging="360"/>
      </w:pPr>
      <w:rPr>
        <w:rFonts w:ascii="Noto Sans Symbols" w:eastAsia="Noto Sans Symbols" w:hAnsi="Noto Sans Symbols" w:cs="Noto Sans Symbols"/>
      </w:rPr>
    </w:lvl>
    <w:lvl w:ilvl="1">
      <w:start w:val="1"/>
      <w:numFmt w:val="bullet"/>
      <w:lvlText w:val="o"/>
      <w:lvlJc w:val="left"/>
      <w:pPr>
        <w:ind w:left="1501" w:hanging="360"/>
      </w:pPr>
      <w:rPr>
        <w:rFonts w:ascii="Courier New" w:eastAsia="Courier New" w:hAnsi="Courier New" w:cs="Courier New"/>
      </w:rPr>
    </w:lvl>
    <w:lvl w:ilvl="2">
      <w:start w:val="1"/>
      <w:numFmt w:val="bullet"/>
      <w:lvlText w:val="▪"/>
      <w:lvlJc w:val="left"/>
      <w:pPr>
        <w:ind w:left="2221" w:hanging="360"/>
      </w:pPr>
      <w:rPr>
        <w:rFonts w:ascii="Noto Sans Symbols" w:eastAsia="Noto Sans Symbols" w:hAnsi="Noto Sans Symbols" w:cs="Noto Sans Symbols"/>
      </w:rPr>
    </w:lvl>
    <w:lvl w:ilvl="3">
      <w:start w:val="1"/>
      <w:numFmt w:val="bullet"/>
      <w:lvlText w:val="●"/>
      <w:lvlJc w:val="left"/>
      <w:pPr>
        <w:ind w:left="2941" w:hanging="360"/>
      </w:pPr>
      <w:rPr>
        <w:rFonts w:ascii="Noto Sans Symbols" w:eastAsia="Noto Sans Symbols" w:hAnsi="Noto Sans Symbols" w:cs="Noto Sans Symbols"/>
      </w:rPr>
    </w:lvl>
    <w:lvl w:ilvl="4">
      <w:start w:val="1"/>
      <w:numFmt w:val="bullet"/>
      <w:lvlText w:val="o"/>
      <w:lvlJc w:val="left"/>
      <w:pPr>
        <w:ind w:left="3661" w:hanging="360"/>
      </w:pPr>
      <w:rPr>
        <w:rFonts w:ascii="Courier New" w:eastAsia="Courier New" w:hAnsi="Courier New" w:cs="Courier New"/>
      </w:rPr>
    </w:lvl>
    <w:lvl w:ilvl="5">
      <w:start w:val="1"/>
      <w:numFmt w:val="bullet"/>
      <w:lvlText w:val="▪"/>
      <w:lvlJc w:val="left"/>
      <w:pPr>
        <w:ind w:left="4381" w:hanging="360"/>
      </w:pPr>
      <w:rPr>
        <w:rFonts w:ascii="Noto Sans Symbols" w:eastAsia="Noto Sans Symbols" w:hAnsi="Noto Sans Symbols" w:cs="Noto Sans Symbols"/>
      </w:rPr>
    </w:lvl>
    <w:lvl w:ilvl="6">
      <w:start w:val="1"/>
      <w:numFmt w:val="bullet"/>
      <w:lvlText w:val="●"/>
      <w:lvlJc w:val="left"/>
      <w:pPr>
        <w:ind w:left="5101" w:hanging="360"/>
      </w:pPr>
      <w:rPr>
        <w:rFonts w:ascii="Noto Sans Symbols" w:eastAsia="Noto Sans Symbols" w:hAnsi="Noto Sans Symbols" w:cs="Noto Sans Symbols"/>
      </w:rPr>
    </w:lvl>
    <w:lvl w:ilvl="7">
      <w:start w:val="1"/>
      <w:numFmt w:val="bullet"/>
      <w:lvlText w:val="o"/>
      <w:lvlJc w:val="left"/>
      <w:pPr>
        <w:ind w:left="5821" w:hanging="360"/>
      </w:pPr>
      <w:rPr>
        <w:rFonts w:ascii="Courier New" w:eastAsia="Courier New" w:hAnsi="Courier New" w:cs="Courier New"/>
      </w:rPr>
    </w:lvl>
    <w:lvl w:ilvl="8">
      <w:start w:val="1"/>
      <w:numFmt w:val="bullet"/>
      <w:lvlText w:val="▪"/>
      <w:lvlJc w:val="left"/>
      <w:pPr>
        <w:ind w:left="6541"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ddpxxn9fxsmea9ph5vrpca2xwwvrdfxrx&quot;&gt;CR library&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FC0D59"/>
    <w:rsid w:val="00005962"/>
    <w:rsid w:val="0001128A"/>
    <w:rsid w:val="000260A1"/>
    <w:rsid w:val="00027ABC"/>
    <w:rsid w:val="00032569"/>
    <w:rsid w:val="000345CA"/>
    <w:rsid w:val="00036BDC"/>
    <w:rsid w:val="00041582"/>
    <w:rsid w:val="00043AEE"/>
    <w:rsid w:val="000443AB"/>
    <w:rsid w:val="000523BE"/>
    <w:rsid w:val="000539F7"/>
    <w:rsid w:val="000606F9"/>
    <w:rsid w:val="00064534"/>
    <w:rsid w:val="00064E81"/>
    <w:rsid w:val="0007079F"/>
    <w:rsid w:val="00071E9E"/>
    <w:rsid w:val="0007400E"/>
    <w:rsid w:val="00074D2E"/>
    <w:rsid w:val="00076484"/>
    <w:rsid w:val="0007713F"/>
    <w:rsid w:val="00077995"/>
    <w:rsid w:val="00080748"/>
    <w:rsid w:val="00081D96"/>
    <w:rsid w:val="00085A8C"/>
    <w:rsid w:val="00090246"/>
    <w:rsid w:val="000924DF"/>
    <w:rsid w:val="00092B9B"/>
    <w:rsid w:val="000A0DE7"/>
    <w:rsid w:val="000A1A80"/>
    <w:rsid w:val="000A2483"/>
    <w:rsid w:val="000A6EF2"/>
    <w:rsid w:val="000B5A89"/>
    <w:rsid w:val="000B6901"/>
    <w:rsid w:val="000B6EA3"/>
    <w:rsid w:val="000D7E28"/>
    <w:rsid w:val="000E67F5"/>
    <w:rsid w:val="000E7FE0"/>
    <w:rsid w:val="00102732"/>
    <w:rsid w:val="001112CE"/>
    <w:rsid w:val="00112D69"/>
    <w:rsid w:val="001205F0"/>
    <w:rsid w:val="00121E04"/>
    <w:rsid w:val="00122223"/>
    <w:rsid w:val="00124F95"/>
    <w:rsid w:val="00131ABA"/>
    <w:rsid w:val="001320A2"/>
    <w:rsid w:val="001331CD"/>
    <w:rsid w:val="00133DE6"/>
    <w:rsid w:val="001368E2"/>
    <w:rsid w:val="00137CA9"/>
    <w:rsid w:val="00154C44"/>
    <w:rsid w:val="00165193"/>
    <w:rsid w:val="0018569D"/>
    <w:rsid w:val="00186999"/>
    <w:rsid w:val="00187358"/>
    <w:rsid w:val="00191848"/>
    <w:rsid w:val="00197D6D"/>
    <w:rsid w:val="001A76D6"/>
    <w:rsid w:val="001B18B1"/>
    <w:rsid w:val="001B2AC1"/>
    <w:rsid w:val="001B2EEB"/>
    <w:rsid w:val="001B5561"/>
    <w:rsid w:val="001B6C4A"/>
    <w:rsid w:val="001C2544"/>
    <w:rsid w:val="001D1F22"/>
    <w:rsid w:val="001D32D0"/>
    <w:rsid w:val="001E4020"/>
    <w:rsid w:val="001E673D"/>
    <w:rsid w:val="001F2E88"/>
    <w:rsid w:val="00202F17"/>
    <w:rsid w:val="002052AF"/>
    <w:rsid w:val="00207269"/>
    <w:rsid w:val="00213004"/>
    <w:rsid w:val="00214094"/>
    <w:rsid w:val="00216CF2"/>
    <w:rsid w:val="00220167"/>
    <w:rsid w:val="00222351"/>
    <w:rsid w:val="00224CB8"/>
    <w:rsid w:val="002306AB"/>
    <w:rsid w:val="0023383F"/>
    <w:rsid w:val="00235231"/>
    <w:rsid w:val="00236E21"/>
    <w:rsid w:val="00240381"/>
    <w:rsid w:val="0024277C"/>
    <w:rsid w:val="00255548"/>
    <w:rsid w:val="002646A7"/>
    <w:rsid w:val="00270574"/>
    <w:rsid w:val="002735B7"/>
    <w:rsid w:val="002927CD"/>
    <w:rsid w:val="00292DFE"/>
    <w:rsid w:val="00293CE2"/>
    <w:rsid w:val="002968F5"/>
    <w:rsid w:val="002A2DD5"/>
    <w:rsid w:val="002A6A66"/>
    <w:rsid w:val="002B28D2"/>
    <w:rsid w:val="002B6675"/>
    <w:rsid w:val="002C2EC3"/>
    <w:rsid w:val="002C51B7"/>
    <w:rsid w:val="002D2F2B"/>
    <w:rsid w:val="002D3A06"/>
    <w:rsid w:val="002F0832"/>
    <w:rsid w:val="002F0C36"/>
    <w:rsid w:val="002F2048"/>
    <w:rsid w:val="00301A62"/>
    <w:rsid w:val="00301AF5"/>
    <w:rsid w:val="003050FC"/>
    <w:rsid w:val="003051D4"/>
    <w:rsid w:val="00306D00"/>
    <w:rsid w:val="00311C98"/>
    <w:rsid w:val="00312E2F"/>
    <w:rsid w:val="0031388D"/>
    <w:rsid w:val="0031445E"/>
    <w:rsid w:val="003205C7"/>
    <w:rsid w:val="00320B5E"/>
    <w:rsid w:val="00321519"/>
    <w:rsid w:val="00325B89"/>
    <w:rsid w:val="00334004"/>
    <w:rsid w:val="00340D79"/>
    <w:rsid w:val="0034161E"/>
    <w:rsid w:val="00341837"/>
    <w:rsid w:val="0034192D"/>
    <w:rsid w:val="003464C2"/>
    <w:rsid w:val="00351209"/>
    <w:rsid w:val="00362874"/>
    <w:rsid w:val="003711A3"/>
    <w:rsid w:val="00374D00"/>
    <w:rsid w:val="00374D90"/>
    <w:rsid w:val="00376396"/>
    <w:rsid w:val="003809A6"/>
    <w:rsid w:val="00385B09"/>
    <w:rsid w:val="0039524B"/>
    <w:rsid w:val="00395678"/>
    <w:rsid w:val="003A3652"/>
    <w:rsid w:val="003B0B2A"/>
    <w:rsid w:val="003B346F"/>
    <w:rsid w:val="003D17EF"/>
    <w:rsid w:val="003E0EDE"/>
    <w:rsid w:val="003F757E"/>
    <w:rsid w:val="00400F30"/>
    <w:rsid w:val="00402CB8"/>
    <w:rsid w:val="00405BD2"/>
    <w:rsid w:val="00411900"/>
    <w:rsid w:val="0042295C"/>
    <w:rsid w:val="00422CCF"/>
    <w:rsid w:val="00424FA3"/>
    <w:rsid w:val="00437C89"/>
    <w:rsid w:val="00446132"/>
    <w:rsid w:val="00446D1B"/>
    <w:rsid w:val="00453C30"/>
    <w:rsid w:val="0045532B"/>
    <w:rsid w:val="00461EBF"/>
    <w:rsid w:val="004622FE"/>
    <w:rsid w:val="0046317E"/>
    <w:rsid w:val="0047219A"/>
    <w:rsid w:val="00477237"/>
    <w:rsid w:val="00483B1B"/>
    <w:rsid w:val="00485A53"/>
    <w:rsid w:val="004918D2"/>
    <w:rsid w:val="0049410B"/>
    <w:rsid w:val="004967FE"/>
    <w:rsid w:val="00497765"/>
    <w:rsid w:val="004A02D1"/>
    <w:rsid w:val="004A10B1"/>
    <w:rsid w:val="004A1394"/>
    <w:rsid w:val="004B2339"/>
    <w:rsid w:val="004B68A9"/>
    <w:rsid w:val="004C78C3"/>
    <w:rsid w:val="004D0DE8"/>
    <w:rsid w:val="004D3DE2"/>
    <w:rsid w:val="004E02EE"/>
    <w:rsid w:val="004E54D3"/>
    <w:rsid w:val="004F6D54"/>
    <w:rsid w:val="00501ECC"/>
    <w:rsid w:val="00504915"/>
    <w:rsid w:val="00506014"/>
    <w:rsid w:val="00506745"/>
    <w:rsid w:val="005132BE"/>
    <w:rsid w:val="00516933"/>
    <w:rsid w:val="005217AD"/>
    <w:rsid w:val="005241D8"/>
    <w:rsid w:val="005264C5"/>
    <w:rsid w:val="00527BD6"/>
    <w:rsid w:val="00531CA7"/>
    <w:rsid w:val="00536D15"/>
    <w:rsid w:val="005375EA"/>
    <w:rsid w:val="00537DCE"/>
    <w:rsid w:val="0054099A"/>
    <w:rsid w:val="00543CC1"/>
    <w:rsid w:val="005550CB"/>
    <w:rsid w:val="005575B6"/>
    <w:rsid w:val="0056248B"/>
    <w:rsid w:val="005652DE"/>
    <w:rsid w:val="00567AE6"/>
    <w:rsid w:val="0057292E"/>
    <w:rsid w:val="00576CF2"/>
    <w:rsid w:val="005826D4"/>
    <w:rsid w:val="005859CD"/>
    <w:rsid w:val="00586594"/>
    <w:rsid w:val="005870FF"/>
    <w:rsid w:val="005910C1"/>
    <w:rsid w:val="00592D5B"/>
    <w:rsid w:val="00596C88"/>
    <w:rsid w:val="005A4914"/>
    <w:rsid w:val="005A6B9A"/>
    <w:rsid w:val="005A7C40"/>
    <w:rsid w:val="005B18A6"/>
    <w:rsid w:val="005B554E"/>
    <w:rsid w:val="005C029C"/>
    <w:rsid w:val="005C08DA"/>
    <w:rsid w:val="005C22DE"/>
    <w:rsid w:val="005D282C"/>
    <w:rsid w:val="005D32BF"/>
    <w:rsid w:val="005D7CF5"/>
    <w:rsid w:val="005F76A8"/>
    <w:rsid w:val="005F78A7"/>
    <w:rsid w:val="005F7F4F"/>
    <w:rsid w:val="00605050"/>
    <w:rsid w:val="0061101A"/>
    <w:rsid w:val="006265E0"/>
    <w:rsid w:val="006268D4"/>
    <w:rsid w:val="00637F99"/>
    <w:rsid w:val="00650D6C"/>
    <w:rsid w:val="00655903"/>
    <w:rsid w:val="00661EC1"/>
    <w:rsid w:val="00662FB4"/>
    <w:rsid w:val="0066777A"/>
    <w:rsid w:val="006722F3"/>
    <w:rsid w:val="00672522"/>
    <w:rsid w:val="00676D9E"/>
    <w:rsid w:val="006812C1"/>
    <w:rsid w:val="006848E1"/>
    <w:rsid w:val="00685977"/>
    <w:rsid w:val="006919F5"/>
    <w:rsid w:val="00691AAA"/>
    <w:rsid w:val="00693523"/>
    <w:rsid w:val="006967C4"/>
    <w:rsid w:val="006A1CBE"/>
    <w:rsid w:val="006A5A57"/>
    <w:rsid w:val="006B04E4"/>
    <w:rsid w:val="006B0FEF"/>
    <w:rsid w:val="006B1FA2"/>
    <w:rsid w:val="006B5F9D"/>
    <w:rsid w:val="006B6AF1"/>
    <w:rsid w:val="006C1C3F"/>
    <w:rsid w:val="006C2DEA"/>
    <w:rsid w:val="006C3953"/>
    <w:rsid w:val="006C4F94"/>
    <w:rsid w:val="006D4BA1"/>
    <w:rsid w:val="006E1C19"/>
    <w:rsid w:val="006E1D09"/>
    <w:rsid w:val="006E4D74"/>
    <w:rsid w:val="00703948"/>
    <w:rsid w:val="00704A2B"/>
    <w:rsid w:val="007069BE"/>
    <w:rsid w:val="007074DC"/>
    <w:rsid w:val="00710395"/>
    <w:rsid w:val="00711102"/>
    <w:rsid w:val="007116FA"/>
    <w:rsid w:val="00713E5E"/>
    <w:rsid w:val="0071559E"/>
    <w:rsid w:val="00724AA2"/>
    <w:rsid w:val="007379C0"/>
    <w:rsid w:val="0074222F"/>
    <w:rsid w:val="0074750A"/>
    <w:rsid w:val="007516B2"/>
    <w:rsid w:val="00756A92"/>
    <w:rsid w:val="00765853"/>
    <w:rsid w:val="00766E7C"/>
    <w:rsid w:val="0077097C"/>
    <w:rsid w:val="00771F56"/>
    <w:rsid w:val="00784A60"/>
    <w:rsid w:val="00784BB7"/>
    <w:rsid w:val="00785CCC"/>
    <w:rsid w:val="00792C3D"/>
    <w:rsid w:val="007B0142"/>
    <w:rsid w:val="007B2C78"/>
    <w:rsid w:val="007B59C8"/>
    <w:rsid w:val="007C1D52"/>
    <w:rsid w:val="007C3781"/>
    <w:rsid w:val="007C561C"/>
    <w:rsid w:val="007D3A17"/>
    <w:rsid w:val="007D3B59"/>
    <w:rsid w:val="007E0DF8"/>
    <w:rsid w:val="007F1873"/>
    <w:rsid w:val="007F3A5B"/>
    <w:rsid w:val="007F702B"/>
    <w:rsid w:val="00803DD2"/>
    <w:rsid w:val="0080743A"/>
    <w:rsid w:val="00811BAC"/>
    <w:rsid w:val="00811E64"/>
    <w:rsid w:val="008142A6"/>
    <w:rsid w:val="008230BB"/>
    <w:rsid w:val="00827ABC"/>
    <w:rsid w:val="00833CC7"/>
    <w:rsid w:val="008504B3"/>
    <w:rsid w:val="0085337B"/>
    <w:rsid w:val="00854465"/>
    <w:rsid w:val="00861EFF"/>
    <w:rsid w:val="008640D7"/>
    <w:rsid w:val="00871479"/>
    <w:rsid w:val="00872031"/>
    <w:rsid w:val="008833C2"/>
    <w:rsid w:val="0088793D"/>
    <w:rsid w:val="00887D20"/>
    <w:rsid w:val="008A102C"/>
    <w:rsid w:val="008A15CF"/>
    <w:rsid w:val="008A175E"/>
    <w:rsid w:val="008A56B5"/>
    <w:rsid w:val="008A7C34"/>
    <w:rsid w:val="008B0FAD"/>
    <w:rsid w:val="008B75FA"/>
    <w:rsid w:val="008B7F28"/>
    <w:rsid w:val="008C0A1E"/>
    <w:rsid w:val="008C25D7"/>
    <w:rsid w:val="008C31C0"/>
    <w:rsid w:val="008D132F"/>
    <w:rsid w:val="008D2B24"/>
    <w:rsid w:val="008E261E"/>
    <w:rsid w:val="008E3DB0"/>
    <w:rsid w:val="008E484F"/>
    <w:rsid w:val="008E605C"/>
    <w:rsid w:val="008F153B"/>
    <w:rsid w:val="008F7550"/>
    <w:rsid w:val="009029E0"/>
    <w:rsid w:val="009061BD"/>
    <w:rsid w:val="00911195"/>
    <w:rsid w:val="009121D5"/>
    <w:rsid w:val="00916061"/>
    <w:rsid w:val="00921FA8"/>
    <w:rsid w:val="00924F6B"/>
    <w:rsid w:val="00925101"/>
    <w:rsid w:val="009272D6"/>
    <w:rsid w:val="00930386"/>
    <w:rsid w:val="009309CE"/>
    <w:rsid w:val="00945722"/>
    <w:rsid w:val="009462E0"/>
    <w:rsid w:val="00950256"/>
    <w:rsid w:val="00964094"/>
    <w:rsid w:val="00965200"/>
    <w:rsid w:val="0097310A"/>
    <w:rsid w:val="0097380D"/>
    <w:rsid w:val="00982F0D"/>
    <w:rsid w:val="0098608C"/>
    <w:rsid w:val="009861DD"/>
    <w:rsid w:val="00997803"/>
    <w:rsid w:val="009A1F74"/>
    <w:rsid w:val="009A2911"/>
    <w:rsid w:val="009A7C6D"/>
    <w:rsid w:val="009B2919"/>
    <w:rsid w:val="009B36A7"/>
    <w:rsid w:val="009D246F"/>
    <w:rsid w:val="009D3249"/>
    <w:rsid w:val="009D722F"/>
    <w:rsid w:val="009D7409"/>
    <w:rsid w:val="009E17EE"/>
    <w:rsid w:val="009E40FB"/>
    <w:rsid w:val="009F4123"/>
    <w:rsid w:val="009F4E51"/>
    <w:rsid w:val="009F7483"/>
    <w:rsid w:val="009F791C"/>
    <w:rsid w:val="00A0083F"/>
    <w:rsid w:val="00A0403C"/>
    <w:rsid w:val="00A06E08"/>
    <w:rsid w:val="00A06EA6"/>
    <w:rsid w:val="00A1296D"/>
    <w:rsid w:val="00A14256"/>
    <w:rsid w:val="00A14BA4"/>
    <w:rsid w:val="00A1577C"/>
    <w:rsid w:val="00A16245"/>
    <w:rsid w:val="00A22F7C"/>
    <w:rsid w:val="00A30C85"/>
    <w:rsid w:val="00A32006"/>
    <w:rsid w:val="00A3330F"/>
    <w:rsid w:val="00A35AED"/>
    <w:rsid w:val="00A35E71"/>
    <w:rsid w:val="00A36509"/>
    <w:rsid w:val="00A42DB0"/>
    <w:rsid w:val="00A42E6D"/>
    <w:rsid w:val="00A4768D"/>
    <w:rsid w:val="00A51286"/>
    <w:rsid w:val="00A51D8A"/>
    <w:rsid w:val="00A5225E"/>
    <w:rsid w:val="00A55F17"/>
    <w:rsid w:val="00A570E8"/>
    <w:rsid w:val="00A62894"/>
    <w:rsid w:val="00A64FD0"/>
    <w:rsid w:val="00A73685"/>
    <w:rsid w:val="00A8477E"/>
    <w:rsid w:val="00A910E2"/>
    <w:rsid w:val="00A914C6"/>
    <w:rsid w:val="00A920E5"/>
    <w:rsid w:val="00A9266D"/>
    <w:rsid w:val="00A95FE1"/>
    <w:rsid w:val="00A97E7E"/>
    <w:rsid w:val="00AA0746"/>
    <w:rsid w:val="00AA1185"/>
    <w:rsid w:val="00AA2A36"/>
    <w:rsid w:val="00AA6C21"/>
    <w:rsid w:val="00AB26FC"/>
    <w:rsid w:val="00AB7CFE"/>
    <w:rsid w:val="00AC14FA"/>
    <w:rsid w:val="00AC41CE"/>
    <w:rsid w:val="00AC7622"/>
    <w:rsid w:val="00AD061F"/>
    <w:rsid w:val="00AD08AE"/>
    <w:rsid w:val="00AD12C6"/>
    <w:rsid w:val="00AD1EEC"/>
    <w:rsid w:val="00AE2631"/>
    <w:rsid w:val="00AE4A26"/>
    <w:rsid w:val="00AE567D"/>
    <w:rsid w:val="00AE6DCF"/>
    <w:rsid w:val="00AE6E29"/>
    <w:rsid w:val="00AF68C2"/>
    <w:rsid w:val="00B00279"/>
    <w:rsid w:val="00B01AA2"/>
    <w:rsid w:val="00B01E53"/>
    <w:rsid w:val="00B0730C"/>
    <w:rsid w:val="00B117C4"/>
    <w:rsid w:val="00B15FAD"/>
    <w:rsid w:val="00B20C95"/>
    <w:rsid w:val="00B22996"/>
    <w:rsid w:val="00B33D5B"/>
    <w:rsid w:val="00B41C1C"/>
    <w:rsid w:val="00B52F92"/>
    <w:rsid w:val="00B542B0"/>
    <w:rsid w:val="00B54628"/>
    <w:rsid w:val="00B643F1"/>
    <w:rsid w:val="00B746B0"/>
    <w:rsid w:val="00B80EF9"/>
    <w:rsid w:val="00B8101B"/>
    <w:rsid w:val="00B812D5"/>
    <w:rsid w:val="00B82FED"/>
    <w:rsid w:val="00B8618F"/>
    <w:rsid w:val="00B94231"/>
    <w:rsid w:val="00B94BEC"/>
    <w:rsid w:val="00B9575B"/>
    <w:rsid w:val="00B95BC5"/>
    <w:rsid w:val="00BA1B76"/>
    <w:rsid w:val="00BA617A"/>
    <w:rsid w:val="00BB3584"/>
    <w:rsid w:val="00BC0ACF"/>
    <w:rsid w:val="00BC10F1"/>
    <w:rsid w:val="00BC4D88"/>
    <w:rsid w:val="00BD48FC"/>
    <w:rsid w:val="00BD5BE3"/>
    <w:rsid w:val="00BE1D44"/>
    <w:rsid w:val="00BF0E5C"/>
    <w:rsid w:val="00BF4A20"/>
    <w:rsid w:val="00C02641"/>
    <w:rsid w:val="00C053ED"/>
    <w:rsid w:val="00C05BCB"/>
    <w:rsid w:val="00C06B0C"/>
    <w:rsid w:val="00C10470"/>
    <w:rsid w:val="00C14672"/>
    <w:rsid w:val="00C150D0"/>
    <w:rsid w:val="00C16462"/>
    <w:rsid w:val="00C165DD"/>
    <w:rsid w:val="00C225A0"/>
    <w:rsid w:val="00C24D83"/>
    <w:rsid w:val="00C30CC3"/>
    <w:rsid w:val="00C3177A"/>
    <w:rsid w:val="00C31780"/>
    <w:rsid w:val="00C349C6"/>
    <w:rsid w:val="00C40862"/>
    <w:rsid w:val="00C443FC"/>
    <w:rsid w:val="00C55671"/>
    <w:rsid w:val="00C6388F"/>
    <w:rsid w:val="00C72545"/>
    <w:rsid w:val="00C770F1"/>
    <w:rsid w:val="00C77291"/>
    <w:rsid w:val="00C815EB"/>
    <w:rsid w:val="00C826D8"/>
    <w:rsid w:val="00C83507"/>
    <w:rsid w:val="00C90817"/>
    <w:rsid w:val="00C93C37"/>
    <w:rsid w:val="00C97F28"/>
    <w:rsid w:val="00CA5A6F"/>
    <w:rsid w:val="00CA7570"/>
    <w:rsid w:val="00CB0977"/>
    <w:rsid w:val="00CB1DA7"/>
    <w:rsid w:val="00CB3396"/>
    <w:rsid w:val="00CC2B50"/>
    <w:rsid w:val="00CC6799"/>
    <w:rsid w:val="00CC7079"/>
    <w:rsid w:val="00CD2D47"/>
    <w:rsid w:val="00CE1665"/>
    <w:rsid w:val="00CE2A50"/>
    <w:rsid w:val="00CE5413"/>
    <w:rsid w:val="00CF7509"/>
    <w:rsid w:val="00D045B3"/>
    <w:rsid w:val="00D22EE1"/>
    <w:rsid w:val="00D25537"/>
    <w:rsid w:val="00D315FA"/>
    <w:rsid w:val="00D337D7"/>
    <w:rsid w:val="00D36ABC"/>
    <w:rsid w:val="00D36D56"/>
    <w:rsid w:val="00D44679"/>
    <w:rsid w:val="00D44B4E"/>
    <w:rsid w:val="00D454C1"/>
    <w:rsid w:val="00D50028"/>
    <w:rsid w:val="00D505E6"/>
    <w:rsid w:val="00D51EE4"/>
    <w:rsid w:val="00D56C5E"/>
    <w:rsid w:val="00D61770"/>
    <w:rsid w:val="00D623D5"/>
    <w:rsid w:val="00D62FBC"/>
    <w:rsid w:val="00D70567"/>
    <w:rsid w:val="00D71866"/>
    <w:rsid w:val="00D76B4F"/>
    <w:rsid w:val="00D80C3F"/>
    <w:rsid w:val="00D826DD"/>
    <w:rsid w:val="00D82FEE"/>
    <w:rsid w:val="00D86A68"/>
    <w:rsid w:val="00D9496D"/>
    <w:rsid w:val="00DA106F"/>
    <w:rsid w:val="00DA403A"/>
    <w:rsid w:val="00DA66BB"/>
    <w:rsid w:val="00DA7085"/>
    <w:rsid w:val="00DB3CFC"/>
    <w:rsid w:val="00DB4E70"/>
    <w:rsid w:val="00DC5DF0"/>
    <w:rsid w:val="00DD26DD"/>
    <w:rsid w:val="00DE14C4"/>
    <w:rsid w:val="00DE24AD"/>
    <w:rsid w:val="00DE24B8"/>
    <w:rsid w:val="00DE288A"/>
    <w:rsid w:val="00DE3565"/>
    <w:rsid w:val="00DE4B35"/>
    <w:rsid w:val="00DE5A32"/>
    <w:rsid w:val="00DF6CB5"/>
    <w:rsid w:val="00E03CDA"/>
    <w:rsid w:val="00E057D3"/>
    <w:rsid w:val="00E05C8B"/>
    <w:rsid w:val="00E12EEE"/>
    <w:rsid w:val="00E161E4"/>
    <w:rsid w:val="00E16CAA"/>
    <w:rsid w:val="00E25346"/>
    <w:rsid w:val="00E31316"/>
    <w:rsid w:val="00E353D3"/>
    <w:rsid w:val="00E4144C"/>
    <w:rsid w:val="00E45A79"/>
    <w:rsid w:val="00E50789"/>
    <w:rsid w:val="00E548B8"/>
    <w:rsid w:val="00E55B1E"/>
    <w:rsid w:val="00E567D5"/>
    <w:rsid w:val="00E63B45"/>
    <w:rsid w:val="00E6438C"/>
    <w:rsid w:val="00E66EB3"/>
    <w:rsid w:val="00E675EC"/>
    <w:rsid w:val="00E75312"/>
    <w:rsid w:val="00E76B83"/>
    <w:rsid w:val="00E774EE"/>
    <w:rsid w:val="00E84119"/>
    <w:rsid w:val="00E955A0"/>
    <w:rsid w:val="00EA0700"/>
    <w:rsid w:val="00EA14F2"/>
    <w:rsid w:val="00EB45D0"/>
    <w:rsid w:val="00EB583C"/>
    <w:rsid w:val="00EB7EA8"/>
    <w:rsid w:val="00EC643B"/>
    <w:rsid w:val="00ED4515"/>
    <w:rsid w:val="00EE69FA"/>
    <w:rsid w:val="00F06B43"/>
    <w:rsid w:val="00F15117"/>
    <w:rsid w:val="00F15CB4"/>
    <w:rsid w:val="00F17C2E"/>
    <w:rsid w:val="00F17D37"/>
    <w:rsid w:val="00F20E0C"/>
    <w:rsid w:val="00F21DF5"/>
    <w:rsid w:val="00F342DD"/>
    <w:rsid w:val="00F43640"/>
    <w:rsid w:val="00F44504"/>
    <w:rsid w:val="00F506B4"/>
    <w:rsid w:val="00F55D1A"/>
    <w:rsid w:val="00F65D21"/>
    <w:rsid w:val="00F67F87"/>
    <w:rsid w:val="00F738E2"/>
    <w:rsid w:val="00F86AF8"/>
    <w:rsid w:val="00FA31CB"/>
    <w:rsid w:val="00FA5532"/>
    <w:rsid w:val="00FB05FC"/>
    <w:rsid w:val="00FC0D59"/>
    <w:rsid w:val="00FD48D9"/>
    <w:rsid w:val="00FD53D5"/>
    <w:rsid w:val="00FD5D29"/>
    <w:rsid w:val="00FF27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DF9007"/>
  <w15:docId w15:val="{38BF2B24-0092-414F-A34C-DB6B56339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1480"/>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link w:val="Heading3Char"/>
    <w:uiPriority w:val="9"/>
    <w:semiHidden/>
    <w:unhideWhenUsed/>
    <w:qFormat/>
    <w:rsid w:val="000658F9"/>
    <w:pPr>
      <w:spacing w:before="100" w:beforeAutospacing="1" w:after="100" w:afterAutospacing="1"/>
      <w:outlineLvl w:val="2"/>
    </w:pPr>
    <w:rPr>
      <w:b/>
      <w:bCs/>
      <w:sz w:val="27"/>
      <w:szCs w:val="27"/>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4D32DF"/>
    <w:pPr>
      <w:ind w:left="720"/>
      <w:contextualSpacing/>
    </w:pPr>
    <w:rPr>
      <w:rFonts w:asciiTheme="minorHAnsi" w:eastAsiaTheme="minorHAnsi" w:hAnsiTheme="minorHAnsi" w:cstheme="minorBidi"/>
      <w:lang w:eastAsia="en-US"/>
    </w:rPr>
  </w:style>
  <w:style w:type="paragraph" w:styleId="NormalWeb">
    <w:name w:val="Normal (Web)"/>
    <w:basedOn w:val="Normal"/>
    <w:uiPriority w:val="99"/>
    <w:unhideWhenUsed/>
    <w:rsid w:val="002C10C0"/>
    <w:pPr>
      <w:spacing w:before="100" w:beforeAutospacing="1" w:after="100" w:afterAutospacing="1"/>
    </w:pPr>
  </w:style>
  <w:style w:type="character" w:styleId="CommentReference">
    <w:name w:val="annotation reference"/>
    <w:basedOn w:val="DefaultParagraphFont"/>
    <w:uiPriority w:val="99"/>
    <w:semiHidden/>
    <w:unhideWhenUsed/>
    <w:rsid w:val="00912105"/>
    <w:rPr>
      <w:sz w:val="16"/>
      <w:szCs w:val="16"/>
    </w:rPr>
  </w:style>
  <w:style w:type="paragraph" w:styleId="CommentText">
    <w:name w:val="annotation text"/>
    <w:basedOn w:val="Normal"/>
    <w:link w:val="CommentTextChar"/>
    <w:uiPriority w:val="99"/>
    <w:unhideWhenUsed/>
    <w:rsid w:val="00912105"/>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912105"/>
    <w:rPr>
      <w:sz w:val="20"/>
      <w:szCs w:val="20"/>
    </w:rPr>
  </w:style>
  <w:style w:type="paragraph" w:styleId="CommentSubject">
    <w:name w:val="annotation subject"/>
    <w:basedOn w:val="CommentText"/>
    <w:next w:val="CommentText"/>
    <w:link w:val="CommentSubjectChar"/>
    <w:uiPriority w:val="99"/>
    <w:semiHidden/>
    <w:unhideWhenUsed/>
    <w:rsid w:val="00912105"/>
    <w:rPr>
      <w:b/>
      <w:bCs/>
    </w:rPr>
  </w:style>
  <w:style w:type="character" w:customStyle="1" w:styleId="CommentSubjectChar">
    <w:name w:val="Comment Subject Char"/>
    <w:basedOn w:val="CommentTextChar"/>
    <w:link w:val="CommentSubject"/>
    <w:uiPriority w:val="99"/>
    <w:semiHidden/>
    <w:rsid w:val="00912105"/>
    <w:rPr>
      <w:b/>
      <w:bCs/>
      <w:sz w:val="20"/>
      <w:szCs w:val="20"/>
    </w:rPr>
  </w:style>
  <w:style w:type="table" w:styleId="TableGrid">
    <w:name w:val="Table Grid"/>
    <w:basedOn w:val="TableNormal"/>
    <w:uiPriority w:val="39"/>
    <w:rsid w:val="006C680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0658F9"/>
    <w:rPr>
      <w:rFonts w:ascii="Times New Roman" w:eastAsia="Times New Roman" w:hAnsi="Times New Roman" w:cs="Times New Roman"/>
      <w:b/>
      <w:bCs/>
      <w:sz w:val="27"/>
      <w:szCs w:val="27"/>
      <w:lang w:eastAsia="en-GB"/>
    </w:rPr>
  </w:style>
  <w:style w:type="character" w:customStyle="1" w:styleId="apple-converted-space">
    <w:name w:val="apple-converted-space"/>
    <w:basedOn w:val="DefaultParagraphFont"/>
    <w:rsid w:val="005679D3"/>
  </w:style>
  <w:style w:type="character" w:styleId="Emphasis">
    <w:name w:val="Emphasis"/>
    <w:basedOn w:val="DefaultParagraphFont"/>
    <w:uiPriority w:val="20"/>
    <w:qFormat/>
    <w:rsid w:val="005679D3"/>
    <w:rPr>
      <w:i/>
      <w:iCs/>
    </w:rPr>
  </w:style>
  <w:style w:type="paragraph" w:styleId="Footer">
    <w:name w:val="footer"/>
    <w:basedOn w:val="Normal"/>
    <w:link w:val="FooterChar"/>
    <w:uiPriority w:val="99"/>
    <w:unhideWhenUsed/>
    <w:rsid w:val="003F2C20"/>
    <w:pPr>
      <w:tabs>
        <w:tab w:val="center" w:pos="4680"/>
        <w:tab w:val="right" w:pos="9360"/>
      </w:tabs>
    </w:pPr>
  </w:style>
  <w:style w:type="character" w:customStyle="1" w:styleId="FooterChar">
    <w:name w:val="Footer Char"/>
    <w:basedOn w:val="DefaultParagraphFont"/>
    <w:link w:val="Footer"/>
    <w:uiPriority w:val="99"/>
    <w:rsid w:val="003F2C20"/>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3F2C20"/>
  </w:style>
  <w:style w:type="paragraph" w:customStyle="1" w:styleId="EndNoteBibliographyTitle">
    <w:name w:val="EndNote Bibliography Title"/>
    <w:basedOn w:val="Normal"/>
    <w:link w:val="EndNoteBibliographyTitleChar"/>
    <w:rsid w:val="00153904"/>
    <w:pPr>
      <w:jc w:val="center"/>
    </w:pPr>
  </w:style>
  <w:style w:type="character" w:customStyle="1" w:styleId="EndNoteBibliographyTitleChar">
    <w:name w:val="EndNote Bibliography Title Char"/>
    <w:basedOn w:val="DefaultParagraphFont"/>
    <w:link w:val="EndNoteBibliographyTitle"/>
    <w:rsid w:val="00153904"/>
  </w:style>
  <w:style w:type="paragraph" w:customStyle="1" w:styleId="EndNoteBibliography">
    <w:name w:val="EndNote Bibliography"/>
    <w:basedOn w:val="Normal"/>
    <w:link w:val="EndNoteBibliographyChar"/>
    <w:rsid w:val="00153904"/>
  </w:style>
  <w:style w:type="character" w:customStyle="1" w:styleId="EndNoteBibliographyChar">
    <w:name w:val="EndNote Bibliography Char"/>
    <w:basedOn w:val="DefaultParagraphFont"/>
    <w:link w:val="EndNoteBibliography"/>
    <w:rsid w:val="00153904"/>
  </w:style>
  <w:style w:type="character" w:styleId="Hyperlink">
    <w:name w:val="Hyperlink"/>
    <w:basedOn w:val="DefaultParagraphFont"/>
    <w:uiPriority w:val="99"/>
    <w:unhideWhenUsed/>
    <w:rsid w:val="00153904"/>
    <w:rPr>
      <w:color w:val="0563C1" w:themeColor="hyperlink"/>
      <w:u w:val="single"/>
    </w:rPr>
  </w:style>
  <w:style w:type="character" w:customStyle="1" w:styleId="UnresolvedMention">
    <w:name w:val="Unresolved Mention"/>
    <w:basedOn w:val="DefaultParagraphFont"/>
    <w:uiPriority w:val="99"/>
    <w:semiHidden/>
    <w:unhideWhenUsed/>
    <w:rsid w:val="00153904"/>
    <w:rPr>
      <w:color w:val="605E5C"/>
      <w:shd w:val="clear" w:color="auto" w:fill="E1DFDD"/>
    </w:rPr>
  </w:style>
  <w:style w:type="paragraph" w:styleId="BalloonText">
    <w:name w:val="Balloon Text"/>
    <w:basedOn w:val="Normal"/>
    <w:link w:val="BalloonTextChar"/>
    <w:uiPriority w:val="99"/>
    <w:semiHidden/>
    <w:unhideWhenUsed/>
    <w:rsid w:val="0054340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3403"/>
    <w:rPr>
      <w:rFonts w:ascii="Segoe UI" w:eastAsia="Times New Roman" w:hAnsi="Segoe UI" w:cs="Segoe UI"/>
      <w:sz w:val="18"/>
      <w:szCs w:val="18"/>
      <w:lang w:eastAsia="en-GB"/>
    </w:rPr>
  </w:style>
  <w:style w:type="paragraph" w:styleId="Revision">
    <w:name w:val="Revision"/>
    <w:hidden/>
    <w:uiPriority w:val="99"/>
    <w:semiHidden/>
    <w:rsid w:val="005E56E8"/>
  </w:style>
  <w:style w:type="character" w:styleId="FollowedHyperlink">
    <w:name w:val="FollowedHyperlink"/>
    <w:basedOn w:val="DefaultParagraphFont"/>
    <w:uiPriority w:val="99"/>
    <w:semiHidden/>
    <w:unhideWhenUsed/>
    <w:rsid w:val="00CE224C"/>
    <w:rPr>
      <w:color w:val="954F72" w:themeColor="followedHyperlink"/>
      <w:u w:val="single"/>
    </w:rPr>
  </w:style>
  <w:style w:type="paragraph" w:styleId="Header">
    <w:name w:val="header"/>
    <w:basedOn w:val="Normal"/>
    <w:link w:val="HeaderChar"/>
    <w:uiPriority w:val="99"/>
    <w:unhideWhenUsed/>
    <w:rsid w:val="00CB68DC"/>
    <w:pPr>
      <w:tabs>
        <w:tab w:val="center" w:pos="4680"/>
        <w:tab w:val="right" w:pos="9360"/>
      </w:tabs>
    </w:pPr>
  </w:style>
  <w:style w:type="character" w:customStyle="1" w:styleId="HeaderChar">
    <w:name w:val="Header Char"/>
    <w:basedOn w:val="DefaultParagraphFont"/>
    <w:link w:val="Header"/>
    <w:uiPriority w:val="99"/>
    <w:rsid w:val="00CB68DC"/>
    <w:rPr>
      <w:rFonts w:ascii="Times New Roman" w:eastAsia="Times New Roman" w:hAnsi="Times New Roman" w:cs="Times New Roman"/>
      <w:lang w:eastAsia="en-GB"/>
    </w:rPr>
  </w:style>
  <w:style w:type="character" w:customStyle="1" w:styleId="ref-journal">
    <w:name w:val="ref-journal"/>
    <w:basedOn w:val="DefaultParagraphFont"/>
    <w:rsid w:val="006F4ED0"/>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sz w:val="22"/>
      <w:szCs w:val="22"/>
    </w:rPr>
    <w:tblPr>
      <w:tblStyleRowBandSize w:val="1"/>
      <w:tblStyleColBandSize w:val="1"/>
    </w:tblPr>
  </w:style>
  <w:style w:type="table" w:customStyle="1" w:styleId="a0">
    <w:basedOn w:val="TableNormal"/>
    <w:rPr>
      <w:sz w:val="22"/>
      <w:szCs w:val="22"/>
    </w:rPr>
    <w:tblPr>
      <w:tblStyleRowBandSize w:val="1"/>
      <w:tblStyleColBandSize w:val="1"/>
    </w:tblPr>
  </w:style>
  <w:style w:type="table" w:customStyle="1" w:styleId="a1">
    <w:basedOn w:val="TableNormal"/>
    <w:rPr>
      <w:sz w:val="22"/>
      <w:szCs w:val="22"/>
    </w:rPr>
    <w:tblPr>
      <w:tblStyleRowBandSize w:val="1"/>
      <w:tblStyleColBandSize w:val="1"/>
    </w:tblPr>
  </w:style>
  <w:style w:type="table" w:customStyle="1" w:styleId="a2">
    <w:basedOn w:val="TableNormal"/>
    <w:rPr>
      <w:sz w:val="22"/>
      <w:szCs w:val="22"/>
    </w:rPr>
    <w:tblPr>
      <w:tblStyleRowBandSize w:val="1"/>
      <w:tblStyleColBandSize w:val="1"/>
    </w:tblPr>
  </w:style>
  <w:style w:type="table" w:customStyle="1" w:styleId="a3">
    <w:basedOn w:val="TableNormal"/>
    <w:rPr>
      <w:sz w:val="22"/>
      <w:szCs w:val="22"/>
    </w:rPr>
    <w:tblPr>
      <w:tblStyleRowBandSize w:val="1"/>
      <w:tblStyleColBandSize w:val="1"/>
    </w:tblPr>
  </w:style>
  <w:style w:type="table" w:customStyle="1" w:styleId="a4">
    <w:basedOn w:val="TableNormal"/>
    <w:rPr>
      <w:sz w:val="22"/>
      <w:szCs w:val="22"/>
    </w:rPr>
    <w:tblPr>
      <w:tblStyleRowBandSize w:val="1"/>
      <w:tblStyleColBandSize w:val="1"/>
    </w:tblPr>
  </w:style>
  <w:style w:type="table" w:customStyle="1" w:styleId="a5">
    <w:basedOn w:val="TableNormal"/>
    <w:rPr>
      <w:sz w:val="22"/>
      <w:szCs w:val="22"/>
    </w:rPr>
    <w:tblPr>
      <w:tblStyleRowBandSize w:val="1"/>
      <w:tblStyleColBandSize w:val="1"/>
    </w:tblPr>
  </w:style>
  <w:style w:type="table" w:customStyle="1" w:styleId="a6">
    <w:basedOn w:val="TableNormal"/>
    <w:rPr>
      <w:sz w:val="22"/>
      <w:szCs w:val="22"/>
    </w:rPr>
    <w:tblPr>
      <w:tblStyleRowBandSize w:val="1"/>
      <w:tblStyleColBandSize w:val="1"/>
    </w:tblPr>
  </w:style>
  <w:style w:type="table" w:customStyle="1" w:styleId="a7">
    <w:basedOn w:val="TableNormal"/>
    <w:rPr>
      <w:sz w:val="22"/>
      <w:szCs w:val="22"/>
    </w:rPr>
    <w:tblPr>
      <w:tblStyleRowBandSize w:val="1"/>
      <w:tblStyleColBandSize w:val="1"/>
    </w:tblPr>
  </w:style>
  <w:style w:type="character" w:customStyle="1" w:styleId="Heading1Char">
    <w:name w:val="Heading 1 Char"/>
    <w:basedOn w:val="DefaultParagraphFont"/>
    <w:link w:val="Heading1"/>
    <w:uiPriority w:val="9"/>
    <w:rsid w:val="00077995"/>
    <w:rPr>
      <w:b/>
      <w:sz w:val="48"/>
      <w:szCs w:val="48"/>
    </w:rPr>
  </w:style>
  <w:style w:type="paragraph" w:styleId="FootnoteText">
    <w:name w:val="footnote text"/>
    <w:basedOn w:val="Normal"/>
    <w:link w:val="FootnoteTextChar"/>
    <w:uiPriority w:val="99"/>
    <w:semiHidden/>
    <w:unhideWhenUsed/>
    <w:rsid w:val="00531CA7"/>
    <w:rPr>
      <w:sz w:val="20"/>
      <w:szCs w:val="20"/>
    </w:rPr>
  </w:style>
  <w:style w:type="character" w:customStyle="1" w:styleId="FootnoteTextChar">
    <w:name w:val="Footnote Text Char"/>
    <w:basedOn w:val="DefaultParagraphFont"/>
    <w:link w:val="FootnoteText"/>
    <w:uiPriority w:val="99"/>
    <w:semiHidden/>
    <w:rsid w:val="00531CA7"/>
    <w:rPr>
      <w:sz w:val="20"/>
      <w:szCs w:val="20"/>
    </w:rPr>
  </w:style>
  <w:style w:type="character" w:styleId="FootnoteReference">
    <w:name w:val="footnote reference"/>
    <w:basedOn w:val="DefaultParagraphFont"/>
    <w:uiPriority w:val="99"/>
    <w:semiHidden/>
    <w:unhideWhenUsed/>
    <w:rsid w:val="00531CA7"/>
    <w:rPr>
      <w:vertAlign w:val="superscript"/>
    </w:rPr>
  </w:style>
  <w:style w:type="paragraph" w:customStyle="1" w:styleId="TableNote">
    <w:name w:val="TableNote"/>
    <w:basedOn w:val="Normal"/>
    <w:rsid w:val="006E1C19"/>
    <w:pPr>
      <w:spacing w:line="300" w:lineRule="exact"/>
    </w:pPr>
    <w:rPr>
      <w:szCs w:val="20"/>
      <w:lang w:eastAsia="en-US"/>
    </w:rPr>
  </w:style>
  <w:style w:type="paragraph" w:customStyle="1" w:styleId="TableTitle">
    <w:name w:val="TableTitle"/>
    <w:basedOn w:val="Normal"/>
    <w:rsid w:val="006E1C19"/>
    <w:pPr>
      <w:spacing w:line="300" w:lineRule="exact"/>
    </w:pPr>
    <w:rPr>
      <w:szCs w:val="20"/>
      <w:lang w:eastAsia="en-US"/>
    </w:rPr>
  </w:style>
  <w:style w:type="character" w:customStyle="1" w:styleId="URL">
    <w:name w:val="URL"/>
    <w:basedOn w:val="DefaultParagraphFont"/>
    <w:rsid w:val="006E1C19"/>
    <w:rPr>
      <w:color w:val="666699"/>
    </w:rPr>
  </w:style>
  <w:style w:type="paragraph" w:customStyle="1" w:styleId="TableHeader">
    <w:name w:val="TableHeader"/>
    <w:basedOn w:val="Normal"/>
    <w:rsid w:val="006E1C19"/>
    <w:pPr>
      <w:spacing w:before="120"/>
    </w:pPr>
    <w:rPr>
      <w:b/>
      <w:szCs w:val="20"/>
      <w:lang w:eastAsia="en-US"/>
    </w:rPr>
  </w:style>
  <w:style w:type="paragraph" w:customStyle="1" w:styleId="TableSubHead">
    <w:name w:val="TableSubHead"/>
    <w:basedOn w:val="TableHeader"/>
    <w:rsid w:val="006E1C19"/>
  </w:style>
  <w:style w:type="character" w:styleId="PlaceholderText">
    <w:name w:val="Placeholder Text"/>
    <w:basedOn w:val="DefaultParagraphFont"/>
    <w:uiPriority w:val="99"/>
    <w:semiHidden/>
    <w:rsid w:val="0022235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527779">
      <w:bodyDiv w:val="1"/>
      <w:marLeft w:val="0"/>
      <w:marRight w:val="0"/>
      <w:marTop w:val="0"/>
      <w:marBottom w:val="0"/>
      <w:divBdr>
        <w:top w:val="none" w:sz="0" w:space="0" w:color="auto"/>
        <w:left w:val="none" w:sz="0" w:space="0" w:color="auto"/>
        <w:bottom w:val="none" w:sz="0" w:space="0" w:color="auto"/>
        <w:right w:val="none" w:sz="0" w:space="0" w:color="auto"/>
      </w:divBdr>
    </w:div>
    <w:div w:id="449518121">
      <w:bodyDiv w:val="1"/>
      <w:marLeft w:val="0"/>
      <w:marRight w:val="0"/>
      <w:marTop w:val="0"/>
      <w:marBottom w:val="0"/>
      <w:divBdr>
        <w:top w:val="none" w:sz="0" w:space="0" w:color="auto"/>
        <w:left w:val="none" w:sz="0" w:space="0" w:color="auto"/>
        <w:bottom w:val="none" w:sz="0" w:space="0" w:color="auto"/>
        <w:right w:val="none" w:sz="0" w:space="0" w:color="auto"/>
      </w:divBdr>
    </w:div>
    <w:div w:id="1395157275">
      <w:bodyDiv w:val="1"/>
      <w:marLeft w:val="0"/>
      <w:marRight w:val="0"/>
      <w:marTop w:val="0"/>
      <w:marBottom w:val="0"/>
      <w:divBdr>
        <w:top w:val="none" w:sz="0" w:space="0" w:color="auto"/>
        <w:left w:val="none" w:sz="0" w:space="0" w:color="auto"/>
        <w:bottom w:val="none" w:sz="0" w:space="0" w:color="auto"/>
        <w:right w:val="none" w:sz="0" w:space="0" w:color="auto"/>
      </w:divBdr>
    </w:div>
    <w:div w:id="1720472899">
      <w:bodyDiv w:val="1"/>
      <w:marLeft w:val="0"/>
      <w:marRight w:val="0"/>
      <w:marTop w:val="0"/>
      <w:marBottom w:val="0"/>
      <w:divBdr>
        <w:top w:val="none" w:sz="0" w:space="0" w:color="auto"/>
        <w:left w:val="none" w:sz="0" w:space="0" w:color="auto"/>
        <w:bottom w:val="none" w:sz="0" w:space="0" w:color="auto"/>
        <w:right w:val="none" w:sz="0" w:space="0" w:color="auto"/>
      </w:divBdr>
    </w:div>
    <w:div w:id="19084197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longtermplan.nhs.uk/online-version/" TargetMode="External"/><Relationship Id="rId4" Type="http://schemas.openxmlformats.org/officeDocument/2006/relationships/styles" Target="styles.xml"/><Relationship Id="rId9" Type="http://schemas.openxmlformats.org/officeDocument/2006/relationships/hyperlink" Target="mailto:s.j.meredith@soton.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MKNDX6ErMz2Hsdp7wHd4gdddnA==">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</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11CFD7C-90D9-4B7B-82A9-52B00225B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7950</Words>
  <Characters>102317</Characters>
  <Application>Microsoft Office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M</dc:creator>
  <cp:lastModifiedBy>Tom Whalley</cp:lastModifiedBy>
  <cp:revision>2</cp:revision>
  <dcterms:created xsi:type="dcterms:W3CDTF">2024-10-02T13:22:00Z</dcterms:created>
  <dcterms:modified xsi:type="dcterms:W3CDTF">2024-10-02T13:22:00Z</dcterms:modified>
</cp:coreProperties>
</file>